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8.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55F32952" w:rsidR="009363FE" w:rsidRPr="00CE3E17" w:rsidRDefault="006106D2" w:rsidP="009363FE">
      <w:pPr>
        <w:rPr>
          <w:lang w:val="en-US"/>
        </w:rPr>
      </w:pPr>
      <w:bookmarkStart w:id="0" w:name="_Toc417578103"/>
      <w:r w:rsidRPr="00CE3E17">
        <w:rPr>
          <w:noProof/>
        </w:rPr>
        <w:drawing>
          <wp:anchor distT="0" distB="0" distL="114300" distR="114300" simplePos="0" relativeHeight="251620352" behindDoc="0" locked="0" layoutInCell="1" allowOverlap="1" wp14:anchorId="5E847676" wp14:editId="1AC17F96">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sidRPr="00CE3E17">
        <w:rPr>
          <w:b/>
          <w:bCs/>
          <w:noProof/>
        </w:rPr>
        <w:drawing>
          <wp:anchor distT="0" distB="0" distL="114300" distR="114300" simplePos="0" relativeHeight="251621376" behindDoc="1" locked="0" layoutInCell="1" allowOverlap="1" wp14:anchorId="0C48547E" wp14:editId="4DDE25B0">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0A4349FA">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B55C07F"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070E93"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CE3E17" w14:paraId="631C375A" w14:textId="77777777"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5-20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14:paraId="1E69FD04" w14:textId="77777777" w:rsidR="009363FE" w:rsidRPr="00CE3E17" w:rsidRDefault="006518BC" w:rsidP="006518BC">
                <w:pPr>
                  <w:rPr>
                    <w:color w:val="646464" w:themeColor="text2"/>
                  </w:rPr>
                </w:pPr>
                <w:r w:rsidRPr="00CE3E17">
                  <w:rPr>
                    <w:color w:val="646464" w:themeColor="text2"/>
                    <w:sz w:val="80"/>
                    <w:szCs w:val="80"/>
                  </w:rPr>
                  <w:t>20/05</w:t>
                </w:r>
                <w:r w:rsidR="001F0D25" w:rsidRPr="00CE3E17">
                  <w:rPr>
                    <w:color w:val="646464" w:themeColor="text2"/>
                    <w:sz w:val="80"/>
                    <w:szCs w:val="80"/>
                  </w:rPr>
                  <w:t>/2015</w:t>
                </w:r>
              </w:p>
            </w:tc>
          </w:sdtContent>
        </w:sdt>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231B5334">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30070E90"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footerReference w:type="even" r:id="rId12"/>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8BC1923">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FF9F4"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1F83A81E">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852E1"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proofErr w:type="spellStart"/>
      <w:r w:rsidRPr="00CE3E17">
        <w:rPr>
          <w:lang w:val="en-US"/>
        </w:rPr>
        <w:lastRenderedPageBreak/>
        <w:t>Bambu</w:t>
      </w:r>
      <w:proofErr w:type="spellEnd"/>
      <w:r w:rsidRPr="00CE3E17">
        <w:rPr>
          <w:lang w:val="en-US"/>
        </w:rPr>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CE3E17"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47FF1D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Pr="00CE3E17"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70EC8D43" w14:textId="77777777" w:rsidR="00E709ED" w:rsidRPr="00CE3E17" w:rsidRDefault="00504472" w:rsidP="00504472">
            <w:pPr>
              <w:spacing w:line="276" w:lineRule="auto"/>
              <w:rPr>
                <w:rStyle w:val="lev"/>
                <w:b/>
                <w:color w:val="0C0555" w:themeColor="accent1"/>
              </w:rPr>
            </w:pPr>
            <w:r w:rsidRPr="00CE3E17">
              <w:rPr>
                <w:b w:val="0"/>
              </w:rPr>
              <w:t xml:space="preserve">Lorem ipsum dolor sit </w:t>
            </w:r>
            <w:proofErr w:type="spellStart"/>
            <w:r w:rsidRPr="00CE3E17">
              <w:rPr>
                <w:b w:val="0"/>
              </w:rPr>
              <w:t>amet</w:t>
            </w:r>
            <w:proofErr w:type="spellEnd"/>
            <w:r w:rsidRPr="00CE3E17">
              <w:rPr>
                <w:b w:val="0"/>
              </w:rPr>
              <w:t xml:space="preserve">, </w:t>
            </w:r>
            <w:proofErr w:type="spellStart"/>
            <w:r w:rsidRPr="00CE3E17">
              <w:rPr>
                <w:b w:val="0"/>
              </w:rPr>
              <w:t>consectetue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elit</w:t>
            </w:r>
            <w:proofErr w:type="spellEnd"/>
            <w:r w:rsidRPr="00CE3E17">
              <w:rPr>
                <w:b w:val="0"/>
              </w:rPr>
              <w:t xml:space="preserve">. Nam </w:t>
            </w:r>
            <w:proofErr w:type="spellStart"/>
            <w:r w:rsidRPr="00CE3E17">
              <w:rPr>
                <w:b w:val="0"/>
              </w:rPr>
              <w:t>nibh</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varius</w:t>
            </w:r>
            <w:proofErr w:type="spellEnd"/>
            <w:r w:rsidRPr="00CE3E17">
              <w:rPr>
                <w:b w:val="0"/>
              </w:rPr>
              <w:t xml:space="preserve"> </w:t>
            </w:r>
            <w:proofErr w:type="spellStart"/>
            <w:r w:rsidRPr="00CE3E17">
              <w:rPr>
                <w:b w:val="0"/>
              </w:rPr>
              <w:t>facilisis</w:t>
            </w:r>
            <w:proofErr w:type="spellEnd"/>
            <w:r w:rsidRPr="00CE3E17">
              <w:rPr>
                <w:b w:val="0"/>
              </w:rPr>
              <w:t xml:space="preserve"> </w:t>
            </w:r>
            <w:proofErr w:type="spellStart"/>
            <w:r w:rsidRPr="00CE3E17">
              <w:rPr>
                <w:b w:val="0"/>
              </w:rPr>
              <w:t>eros</w:t>
            </w:r>
            <w:proofErr w:type="spellEnd"/>
            <w:r w:rsidRPr="00CE3E17">
              <w:rPr>
                <w:b w:val="0"/>
              </w:rPr>
              <w:t xml:space="preserve">. </w:t>
            </w:r>
            <w:proofErr w:type="spellStart"/>
            <w:r w:rsidRPr="00CE3E17">
              <w:rPr>
                <w:b w:val="0"/>
              </w:rPr>
              <w:t>Sed</w:t>
            </w:r>
            <w:proofErr w:type="spellEnd"/>
            <w:r w:rsidRPr="00CE3E17">
              <w:rPr>
                <w:b w:val="0"/>
              </w:rPr>
              <w:t xml:space="preserve"> </w:t>
            </w:r>
            <w:proofErr w:type="spellStart"/>
            <w:r w:rsidRPr="00CE3E17">
              <w:rPr>
                <w:b w:val="0"/>
              </w:rPr>
              <w:t>erat</w:t>
            </w:r>
            <w:proofErr w:type="spellEnd"/>
            <w:r w:rsidRPr="00CE3E17">
              <w:rPr>
                <w:b w:val="0"/>
              </w:rPr>
              <w:t xml:space="preserve">. In in </w:t>
            </w:r>
            <w:proofErr w:type="spellStart"/>
            <w:r w:rsidRPr="00CE3E17">
              <w:rPr>
                <w:b w:val="0"/>
              </w:rPr>
              <w:t>velit</w:t>
            </w:r>
            <w:proofErr w:type="spellEnd"/>
            <w:r w:rsidRPr="00CE3E17">
              <w:rPr>
                <w:b w:val="0"/>
              </w:rPr>
              <w:t xml:space="preserve"> </w:t>
            </w:r>
            <w:proofErr w:type="spellStart"/>
            <w:r w:rsidRPr="00CE3E17">
              <w:rPr>
                <w:b w:val="0"/>
              </w:rPr>
              <w:t>quis</w:t>
            </w:r>
            <w:proofErr w:type="spellEnd"/>
            <w:r w:rsidRPr="00CE3E17">
              <w:rPr>
                <w:b w:val="0"/>
              </w:rPr>
              <w:t xml:space="preserve"> </w:t>
            </w:r>
            <w:proofErr w:type="spellStart"/>
            <w:r w:rsidRPr="00CE3E17">
              <w:rPr>
                <w:b w:val="0"/>
              </w:rPr>
              <w:t>arcu</w:t>
            </w:r>
            <w:proofErr w:type="spellEnd"/>
            <w:r w:rsidRPr="00CE3E17">
              <w:rPr>
                <w:b w:val="0"/>
              </w:rPr>
              <w:t xml:space="preserve"> </w:t>
            </w:r>
            <w:proofErr w:type="spellStart"/>
            <w:r w:rsidRPr="00CE3E17">
              <w:rPr>
                <w:b w:val="0"/>
              </w:rPr>
              <w:t>ornare</w:t>
            </w:r>
            <w:proofErr w:type="spellEnd"/>
            <w:r w:rsidRPr="00CE3E17">
              <w:rPr>
                <w:b w:val="0"/>
              </w:rPr>
              <w:t xml:space="preserve"> </w:t>
            </w:r>
            <w:proofErr w:type="spellStart"/>
            <w:r w:rsidRPr="00CE3E17">
              <w:rPr>
                <w:b w:val="0"/>
              </w:rPr>
              <w:t>laoreet</w:t>
            </w:r>
            <w:proofErr w:type="spellEnd"/>
            <w:r w:rsidRPr="00CE3E17">
              <w:rPr>
                <w:b w:val="0"/>
              </w:rPr>
              <w:t xml:space="preserve">. </w:t>
            </w:r>
            <w:proofErr w:type="spellStart"/>
            <w:r w:rsidRPr="00CE3E17">
              <w:rPr>
                <w:b w:val="0"/>
              </w:rPr>
              <w:t>Curabitur</w:t>
            </w:r>
            <w:proofErr w:type="spellEnd"/>
            <w:r w:rsidRPr="00CE3E17">
              <w:rPr>
                <w:b w:val="0"/>
              </w:rPr>
              <w:t xml:space="preserve"> </w:t>
            </w:r>
            <w:proofErr w:type="spellStart"/>
            <w:r w:rsidRPr="00CE3E17">
              <w:rPr>
                <w:b w:val="0"/>
              </w:rPr>
              <w:t>adipiscing</w:t>
            </w:r>
            <w:proofErr w:type="spellEnd"/>
            <w:r w:rsidRPr="00CE3E17">
              <w:rPr>
                <w:b w:val="0"/>
              </w:rPr>
              <w:t xml:space="preserve"> </w:t>
            </w:r>
            <w:proofErr w:type="spellStart"/>
            <w:r w:rsidRPr="00CE3E17">
              <w:rPr>
                <w:b w:val="0"/>
              </w:rPr>
              <w:t>luctus</w:t>
            </w:r>
            <w:proofErr w:type="spellEnd"/>
            <w:r w:rsidRPr="00CE3E17">
              <w:rPr>
                <w:b w:val="0"/>
              </w:rPr>
              <w:t xml:space="preserve"> </w:t>
            </w:r>
            <w:proofErr w:type="spellStart"/>
            <w:r w:rsidRPr="00CE3E17">
              <w:rPr>
                <w:b w:val="0"/>
              </w:rPr>
              <w:t>massa</w:t>
            </w:r>
            <w:proofErr w:type="spellEnd"/>
            <w:r w:rsidRPr="00CE3E17">
              <w:rPr>
                <w:b w:val="0"/>
              </w:rPr>
              <w:t xml:space="preserve">. Integer </w:t>
            </w:r>
            <w:proofErr w:type="spellStart"/>
            <w:r w:rsidRPr="00CE3E17">
              <w:rPr>
                <w:b w:val="0"/>
              </w:rPr>
              <w:t>ut</w:t>
            </w:r>
            <w:proofErr w:type="spellEnd"/>
            <w:r w:rsidRPr="00CE3E17">
              <w:rPr>
                <w:b w:val="0"/>
              </w:rPr>
              <w:t xml:space="preserve"> </w:t>
            </w:r>
            <w:proofErr w:type="spellStart"/>
            <w:r w:rsidRPr="00CE3E17">
              <w:rPr>
                <w:b w:val="0"/>
              </w:rPr>
              <w:t>purus</w:t>
            </w:r>
            <w:proofErr w:type="spellEnd"/>
            <w:r w:rsidRPr="00CE3E17">
              <w:rPr>
                <w:b w:val="0"/>
              </w:rPr>
              <w:t xml:space="preserve"> ac </w:t>
            </w:r>
            <w:proofErr w:type="spellStart"/>
            <w:r w:rsidRPr="00CE3E17">
              <w:rPr>
                <w:b w:val="0"/>
              </w:rPr>
              <w:t>augue</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commodo</w:t>
            </w:r>
            <w:proofErr w:type="spellEnd"/>
            <w:r w:rsidRPr="00CE3E17">
              <w:rPr>
                <w:b w:val="0"/>
              </w:rPr>
              <w:t xml:space="preserve">. </w:t>
            </w:r>
            <w:proofErr w:type="spellStart"/>
            <w:r w:rsidRPr="00CE3E17">
              <w:rPr>
                <w:b w:val="0"/>
              </w:rPr>
              <w:t>Nunc</w:t>
            </w:r>
            <w:proofErr w:type="spellEnd"/>
            <w:r w:rsidRPr="00CE3E17">
              <w:rPr>
                <w:b w:val="0"/>
              </w:rPr>
              <w:t xml:space="preserve"> </w:t>
            </w:r>
            <w:proofErr w:type="spellStart"/>
            <w:r w:rsidRPr="00CE3E17">
              <w:rPr>
                <w:b w:val="0"/>
              </w:rPr>
              <w:t>nec</w:t>
            </w:r>
            <w:proofErr w:type="spellEnd"/>
            <w:r w:rsidRPr="00CE3E17">
              <w:rPr>
                <w:b w:val="0"/>
              </w:rPr>
              <w:t xml:space="preserve"> mi </w:t>
            </w:r>
            <w:proofErr w:type="spellStart"/>
            <w:r w:rsidRPr="00CE3E17">
              <w:rPr>
                <w:b w:val="0"/>
              </w:rPr>
              <w:t>eu</w:t>
            </w:r>
            <w:proofErr w:type="spellEnd"/>
            <w:r w:rsidRPr="00CE3E17">
              <w:rPr>
                <w:b w:val="0"/>
              </w:rPr>
              <w:t xml:space="preserve"> </w:t>
            </w:r>
            <w:proofErr w:type="spellStart"/>
            <w:r w:rsidRPr="00CE3E17">
              <w:rPr>
                <w:b w:val="0"/>
              </w:rPr>
              <w:t>justo</w:t>
            </w:r>
            <w:proofErr w:type="spellEnd"/>
            <w:r w:rsidRPr="00CE3E17">
              <w:rPr>
                <w:b w:val="0"/>
              </w:rPr>
              <w:t xml:space="preserve"> </w:t>
            </w:r>
            <w:proofErr w:type="spellStart"/>
            <w:r w:rsidRPr="00CE3E17">
              <w:rPr>
                <w:b w:val="0"/>
              </w:rPr>
              <w:t>tempor</w:t>
            </w:r>
            <w:proofErr w:type="spellEnd"/>
            <w:r w:rsidRPr="00CE3E17">
              <w:rPr>
                <w:b w:val="0"/>
              </w:rPr>
              <w:t xml:space="preserve"> </w:t>
            </w:r>
            <w:proofErr w:type="spellStart"/>
            <w:r w:rsidRPr="00CE3E17">
              <w:rPr>
                <w:b w:val="0"/>
              </w:rPr>
              <w:t>consectetuer</w:t>
            </w:r>
            <w:proofErr w:type="spellEnd"/>
          </w:p>
        </w:tc>
      </w:tr>
      <w:tr w:rsidR="00E709ED" w:rsidRPr="00CE3E17"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070E93"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5D53E46">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Pr="00CE3E17" w:rsidRDefault="00504472" w:rsidP="00504472">
            <w:pPr>
              <w:spacing w:line="276" w:lineRule="auto"/>
              <w:rPr>
                <w:rStyle w:val="lev"/>
                <w:color w:val="0C0555" w:themeColor="accent1"/>
                <w:sz w:val="22"/>
              </w:rPr>
            </w:pPr>
            <w:proofErr w:type="spellStart"/>
            <w:r w:rsidRPr="00CE3E17">
              <w:rPr>
                <w:rStyle w:val="lev"/>
                <w:color w:val="0C0555" w:themeColor="accent1"/>
                <w:sz w:val="22"/>
              </w:rPr>
              <w:t>Pongsathorn</w:t>
            </w:r>
            <w:proofErr w:type="spellEnd"/>
            <w:r w:rsidRPr="00CE3E17">
              <w:rPr>
                <w:rStyle w:val="lev"/>
                <w:color w:val="0C0555" w:themeColor="accent1"/>
              </w:rPr>
              <w:t xml:space="preserve"> </w:t>
            </w:r>
            <w:proofErr w:type="spellStart"/>
            <w:r w:rsidRPr="00CE3E17">
              <w:rPr>
                <w:rStyle w:val="lev"/>
                <w:color w:val="0C0555" w:themeColor="accent1"/>
                <w:sz w:val="22"/>
              </w:rPr>
              <w:t>Tiranun</w:t>
            </w:r>
            <w:proofErr w:type="spellEnd"/>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070E93"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070E93"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40A940D">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364F2F92" w14:textId="77777777"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070E93"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070E93"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77777777"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9CC04D1" w14:textId="77777777" w:rsidR="00486059" w:rsidRDefault="00204115">
          <w:pPr>
            <w:pStyle w:val="TM1"/>
            <w:rPr>
              <w:b w:val="0"/>
              <w:smallCaps w:val="0"/>
              <w:noProof/>
              <w:color w:val="auto"/>
            </w:rPr>
          </w:pPr>
          <w:r w:rsidRPr="00CE3E17">
            <w:rPr>
              <w:b w:val="0"/>
              <w:smallCaps w:val="0"/>
              <w:lang w:val="en-US"/>
            </w:rPr>
            <w:fldChar w:fldCharType="begin"/>
          </w:r>
          <w:r w:rsidRPr="00CE3E17">
            <w:rPr>
              <w:b w:val="0"/>
              <w:smallCaps w:val="0"/>
              <w:lang w:val="en-US"/>
            </w:rPr>
            <w:instrText xml:space="preserve"> TOC \o "1-2" \h \z \u </w:instrText>
          </w:r>
          <w:r w:rsidRPr="00CE3E17">
            <w:rPr>
              <w:b w:val="0"/>
              <w:smallCaps w:val="0"/>
              <w:lang w:val="en-US"/>
            </w:rPr>
            <w:fldChar w:fldCharType="separate"/>
          </w:r>
          <w:hyperlink w:anchor="_Toc421451343" w:history="1">
            <w:r w:rsidR="00486059" w:rsidRPr="000D2952">
              <w:rPr>
                <w:rStyle w:val="Lienhypertexte"/>
                <w:noProof/>
                <w:lang w:val="en-US"/>
              </w:rPr>
              <w:t>1.</w:t>
            </w:r>
            <w:r w:rsidR="00486059">
              <w:rPr>
                <w:b w:val="0"/>
                <w:smallCaps w:val="0"/>
                <w:noProof/>
                <w:color w:val="auto"/>
              </w:rPr>
              <w:tab/>
            </w:r>
            <w:r w:rsidR="00486059" w:rsidRPr="000D2952">
              <w:rPr>
                <w:rStyle w:val="Lienhypertexte"/>
                <w:noProof/>
                <w:lang w:val="en-US"/>
              </w:rPr>
              <w:t>Introduction</w:t>
            </w:r>
            <w:r w:rsidR="00486059">
              <w:rPr>
                <w:noProof/>
                <w:webHidden/>
              </w:rPr>
              <w:tab/>
            </w:r>
            <w:r w:rsidR="00486059">
              <w:rPr>
                <w:noProof/>
                <w:webHidden/>
              </w:rPr>
              <w:fldChar w:fldCharType="begin"/>
            </w:r>
            <w:r w:rsidR="00486059">
              <w:rPr>
                <w:noProof/>
                <w:webHidden/>
              </w:rPr>
              <w:instrText xml:space="preserve"> PAGEREF _Toc421451343 \h </w:instrText>
            </w:r>
            <w:r w:rsidR="00486059">
              <w:rPr>
                <w:noProof/>
                <w:webHidden/>
              </w:rPr>
            </w:r>
            <w:r w:rsidR="00486059">
              <w:rPr>
                <w:noProof/>
                <w:webHidden/>
              </w:rPr>
              <w:fldChar w:fldCharType="separate"/>
            </w:r>
            <w:r w:rsidR="00486059">
              <w:rPr>
                <w:noProof/>
                <w:webHidden/>
              </w:rPr>
              <w:t>3</w:t>
            </w:r>
            <w:r w:rsidR="00486059">
              <w:rPr>
                <w:noProof/>
                <w:webHidden/>
              </w:rPr>
              <w:fldChar w:fldCharType="end"/>
            </w:r>
          </w:hyperlink>
        </w:p>
        <w:p w14:paraId="02E1BB1E" w14:textId="77777777" w:rsidR="00486059" w:rsidRDefault="00486059">
          <w:pPr>
            <w:pStyle w:val="TM2"/>
            <w:tabs>
              <w:tab w:val="left" w:pos="880"/>
              <w:tab w:val="right" w:leader="dot" w:pos="9060"/>
            </w:tabs>
            <w:rPr>
              <w:noProof/>
            </w:rPr>
          </w:pPr>
          <w:hyperlink w:anchor="_Toc421451344" w:history="1">
            <w:r w:rsidRPr="000D2952">
              <w:rPr>
                <w:rStyle w:val="Lienhypertexte"/>
                <w:noProof/>
                <w:lang w:val="en-US"/>
              </w:rPr>
              <w:t>1.1</w:t>
            </w:r>
            <w:r>
              <w:rPr>
                <w:noProof/>
              </w:rPr>
              <w:tab/>
            </w:r>
            <w:r w:rsidRPr="000D2952">
              <w:rPr>
                <w:rStyle w:val="Lienhypertexte"/>
                <w:noProof/>
                <w:lang w:val="en-US"/>
              </w:rPr>
              <w:t>Intentions</w:t>
            </w:r>
            <w:r>
              <w:rPr>
                <w:noProof/>
                <w:webHidden/>
              </w:rPr>
              <w:tab/>
            </w:r>
            <w:r>
              <w:rPr>
                <w:noProof/>
                <w:webHidden/>
              </w:rPr>
              <w:fldChar w:fldCharType="begin"/>
            </w:r>
            <w:r>
              <w:rPr>
                <w:noProof/>
                <w:webHidden/>
              </w:rPr>
              <w:instrText xml:space="preserve"> PAGEREF _Toc421451344 \h </w:instrText>
            </w:r>
            <w:r>
              <w:rPr>
                <w:noProof/>
                <w:webHidden/>
              </w:rPr>
            </w:r>
            <w:r>
              <w:rPr>
                <w:noProof/>
                <w:webHidden/>
              </w:rPr>
              <w:fldChar w:fldCharType="separate"/>
            </w:r>
            <w:r>
              <w:rPr>
                <w:noProof/>
                <w:webHidden/>
              </w:rPr>
              <w:t>3</w:t>
            </w:r>
            <w:r>
              <w:rPr>
                <w:noProof/>
                <w:webHidden/>
              </w:rPr>
              <w:fldChar w:fldCharType="end"/>
            </w:r>
          </w:hyperlink>
        </w:p>
        <w:p w14:paraId="28D424AC" w14:textId="77777777" w:rsidR="00486059" w:rsidRDefault="00486059">
          <w:pPr>
            <w:pStyle w:val="TM2"/>
            <w:tabs>
              <w:tab w:val="left" w:pos="880"/>
              <w:tab w:val="right" w:leader="dot" w:pos="9060"/>
            </w:tabs>
            <w:rPr>
              <w:noProof/>
            </w:rPr>
          </w:pPr>
          <w:hyperlink w:anchor="_Toc421451345" w:history="1">
            <w:r w:rsidRPr="000D2952">
              <w:rPr>
                <w:rStyle w:val="Lienhypertexte"/>
                <w:noProof/>
                <w:lang w:val="en-US"/>
              </w:rPr>
              <w:t>1.2</w:t>
            </w:r>
            <w:r>
              <w:rPr>
                <w:noProof/>
              </w:rPr>
              <w:tab/>
            </w:r>
            <w:r w:rsidRPr="000D2952">
              <w:rPr>
                <w:rStyle w:val="Lienhypertexte"/>
                <w:noProof/>
                <w:lang w:val="en-US"/>
              </w:rPr>
              <w:t>History of Fuel Cells</w:t>
            </w:r>
            <w:r>
              <w:rPr>
                <w:noProof/>
                <w:webHidden/>
              </w:rPr>
              <w:tab/>
            </w:r>
            <w:r>
              <w:rPr>
                <w:noProof/>
                <w:webHidden/>
              </w:rPr>
              <w:fldChar w:fldCharType="begin"/>
            </w:r>
            <w:r>
              <w:rPr>
                <w:noProof/>
                <w:webHidden/>
              </w:rPr>
              <w:instrText xml:space="preserve"> PAGEREF _Toc421451345 \h </w:instrText>
            </w:r>
            <w:r>
              <w:rPr>
                <w:noProof/>
                <w:webHidden/>
              </w:rPr>
            </w:r>
            <w:r>
              <w:rPr>
                <w:noProof/>
                <w:webHidden/>
              </w:rPr>
              <w:fldChar w:fldCharType="separate"/>
            </w:r>
            <w:r>
              <w:rPr>
                <w:noProof/>
                <w:webHidden/>
              </w:rPr>
              <w:t>5</w:t>
            </w:r>
            <w:r>
              <w:rPr>
                <w:noProof/>
                <w:webHidden/>
              </w:rPr>
              <w:fldChar w:fldCharType="end"/>
            </w:r>
          </w:hyperlink>
        </w:p>
        <w:p w14:paraId="6D8FABDB" w14:textId="77777777" w:rsidR="00486059" w:rsidRDefault="00486059">
          <w:pPr>
            <w:pStyle w:val="TM2"/>
            <w:tabs>
              <w:tab w:val="left" w:pos="880"/>
              <w:tab w:val="right" w:leader="dot" w:pos="9060"/>
            </w:tabs>
            <w:rPr>
              <w:noProof/>
            </w:rPr>
          </w:pPr>
          <w:hyperlink w:anchor="_Toc421451346" w:history="1">
            <w:r w:rsidRPr="000D2952">
              <w:rPr>
                <w:rStyle w:val="Lienhypertexte"/>
                <w:noProof/>
                <w:lang w:val="en-US"/>
              </w:rPr>
              <w:t>1.3</w:t>
            </w:r>
            <w:r>
              <w:rPr>
                <w:noProof/>
              </w:rPr>
              <w:tab/>
            </w:r>
            <w:r w:rsidRPr="000D2952">
              <w:rPr>
                <w:rStyle w:val="Lienhypertexte"/>
                <w:noProof/>
                <w:lang w:val="en-US"/>
              </w:rPr>
              <w:t>Fuel Cell as an alternative?</w:t>
            </w:r>
            <w:r>
              <w:rPr>
                <w:noProof/>
                <w:webHidden/>
              </w:rPr>
              <w:tab/>
            </w:r>
            <w:r>
              <w:rPr>
                <w:noProof/>
                <w:webHidden/>
              </w:rPr>
              <w:fldChar w:fldCharType="begin"/>
            </w:r>
            <w:r>
              <w:rPr>
                <w:noProof/>
                <w:webHidden/>
              </w:rPr>
              <w:instrText xml:space="preserve"> PAGEREF _Toc421451346 \h </w:instrText>
            </w:r>
            <w:r>
              <w:rPr>
                <w:noProof/>
                <w:webHidden/>
              </w:rPr>
            </w:r>
            <w:r>
              <w:rPr>
                <w:noProof/>
                <w:webHidden/>
              </w:rPr>
              <w:fldChar w:fldCharType="separate"/>
            </w:r>
            <w:r>
              <w:rPr>
                <w:noProof/>
                <w:webHidden/>
              </w:rPr>
              <w:t>6</w:t>
            </w:r>
            <w:r>
              <w:rPr>
                <w:noProof/>
                <w:webHidden/>
              </w:rPr>
              <w:fldChar w:fldCharType="end"/>
            </w:r>
          </w:hyperlink>
        </w:p>
        <w:p w14:paraId="3BC0EB71" w14:textId="77777777" w:rsidR="00486059" w:rsidRDefault="00486059">
          <w:pPr>
            <w:pStyle w:val="TM2"/>
            <w:tabs>
              <w:tab w:val="left" w:pos="880"/>
              <w:tab w:val="right" w:leader="dot" w:pos="9060"/>
            </w:tabs>
            <w:rPr>
              <w:noProof/>
            </w:rPr>
          </w:pPr>
          <w:hyperlink w:anchor="_Toc421451347" w:history="1">
            <w:r w:rsidRPr="000D2952">
              <w:rPr>
                <w:rStyle w:val="Lienhypertexte"/>
                <w:noProof/>
                <w:lang w:val="en-US"/>
              </w:rPr>
              <w:t>1.4</w:t>
            </w:r>
            <w:r>
              <w:rPr>
                <w:noProof/>
              </w:rPr>
              <w:tab/>
            </w:r>
            <w:r w:rsidRPr="000D2952">
              <w:rPr>
                <w:rStyle w:val="Lienhypertexte"/>
                <w:strike/>
                <w:noProof/>
                <w:highlight w:val="yellow"/>
                <w:lang w:val="en-US"/>
              </w:rPr>
              <w:t>Short</w:t>
            </w:r>
            <w:r w:rsidRPr="000D2952">
              <w:rPr>
                <w:rStyle w:val="Lienhypertexte"/>
                <w:noProof/>
                <w:lang w:val="en-US"/>
              </w:rPr>
              <w:t xml:space="preserve"> Quick industry overview</w:t>
            </w:r>
            <w:r>
              <w:rPr>
                <w:noProof/>
                <w:webHidden/>
              </w:rPr>
              <w:tab/>
            </w:r>
            <w:r>
              <w:rPr>
                <w:noProof/>
                <w:webHidden/>
              </w:rPr>
              <w:fldChar w:fldCharType="begin"/>
            </w:r>
            <w:r>
              <w:rPr>
                <w:noProof/>
                <w:webHidden/>
              </w:rPr>
              <w:instrText xml:space="preserve"> PAGEREF _Toc421451347 \h </w:instrText>
            </w:r>
            <w:r>
              <w:rPr>
                <w:noProof/>
                <w:webHidden/>
              </w:rPr>
            </w:r>
            <w:r>
              <w:rPr>
                <w:noProof/>
                <w:webHidden/>
              </w:rPr>
              <w:fldChar w:fldCharType="separate"/>
            </w:r>
            <w:r>
              <w:rPr>
                <w:noProof/>
                <w:webHidden/>
              </w:rPr>
              <w:t>6</w:t>
            </w:r>
            <w:r>
              <w:rPr>
                <w:noProof/>
                <w:webHidden/>
              </w:rPr>
              <w:fldChar w:fldCharType="end"/>
            </w:r>
          </w:hyperlink>
        </w:p>
        <w:p w14:paraId="731523B1" w14:textId="77777777" w:rsidR="00486059" w:rsidRDefault="00486059">
          <w:pPr>
            <w:pStyle w:val="TM1"/>
            <w:rPr>
              <w:b w:val="0"/>
              <w:smallCaps w:val="0"/>
              <w:noProof/>
              <w:color w:val="auto"/>
            </w:rPr>
          </w:pPr>
          <w:hyperlink w:anchor="_Toc421451348" w:history="1">
            <w:r w:rsidRPr="000D2952">
              <w:rPr>
                <w:rStyle w:val="Lienhypertexte"/>
                <w:noProof/>
                <w:lang w:val="en-US"/>
              </w:rPr>
              <w:t>2.</w:t>
            </w:r>
            <w:r>
              <w:rPr>
                <w:b w:val="0"/>
                <w:smallCaps w:val="0"/>
                <w:noProof/>
                <w:color w:val="auto"/>
              </w:rPr>
              <w:tab/>
            </w:r>
            <w:r w:rsidRPr="000D2952">
              <w:rPr>
                <w:rStyle w:val="Lienhypertexte"/>
                <w:noProof/>
                <w:lang w:val="en-US"/>
              </w:rPr>
              <w:t>Product Description</w:t>
            </w:r>
            <w:r>
              <w:rPr>
                <w:noProof/>
                <w:webHidden/>
              </w:rPr>
              <w:tab/>
            </w:r>
            <w:r>
              <w:rPr>
                <w:noProof/>
                <w:webHidden/>
              </w:rPr>
              <w:fldChar w:fldCharType="begin"/>
            </w:r>
            <w:r>
              <w:rPr>
                <w:noProof/>
                <w:webHidden/>
              </w:rPr>
              <w:instrText xml:space="preserve"> PAGEREF _Toc421451348 \h </w:instrText>
            </w:r>
            <w:r>
              <w:rPr>
                <w:noProof/>
                <w:webHidden/>
              </w:rPr>
            </w:r>
            <w:r>
              <w:rPr>
                <w:noProof/>
                <w:webHidden/>
              </w:rPr>
              <w:fldChar w:fldCharType="separate"/>
            </w:r>
            <w:r>
              <w:rPr>
                <w:noProof/>
                <w:webHidden/>
              </w:rPr>
              <w:t>7</w:t>
            </w:r>
            <w:r>
              <w:rPr>
                <w:noProof/>
                <w:webHidden/>
              </w:rPr>
              <w:fldChar w:fldCharType="end"/>
            </w:r>
          </w:hyperlink>
        </w:p>
        <w:p w14:paraId="0D072EBF" w14:textId="77777777" w:rsidR="00486059" w:rsidRDefault="00486059">
          <w:pPr>
            <w:pStyle w:val="TM2"/>
            <w:tabs>
              <w:tab w:val="left" w:pos="880"/>
              <w:tab w:val="right" w:leader="dot" w:pos="9060"/>
            </w:tabs>
            <w:rPr>
              <w:noProof/>
            </w:rPr>
          </w:pPr>
          <w:hyperlink w:anchor="_Toc421451349" w:history="1">
            <w:r w:rsidRPr="000D2952">
              <w:rPr>
                <w:rStyle w:val="Lienhypertexte"/>
                <w:noProof/>
                <w:lang w:val="en-US"/>
              </w:rPr>
              <w:t>2.1</w:t>
            </w:r>
            <w:r>
              <w:rPr>
                <w:noProof/>
              </w:rPr>
              <w:tab/>
            </w:r>
            <w:r w:rsidRPr="000D2952">
              <w:rPr>
                <w:rStyle w:val="Lienhypertexte"/>
                <w:noProof/>
                <w:lang w:val="en-US"/>
              </w:rPr>
              <w:t>Introduction</w:t>
            </w:r>
            <w:r>
              <w:rPr>
                <w:noProof/>
                <w:webHidden/>
              </w:rPr>
              <w:tab/>
            </w:r>
            <w:r>
              <w:rPr>
                <w:noProof/>
                <w:webHidden/>
              </w:rPr>
              <w:fldChar w:fldCharType="begin"/>
            </w:r>
            <w:r>
              <w:rPr>
                <w:noProof/>
                <w:webHidden/>
              </w:rPr>
              <w:instrText xml:space="preserve"> PAGEREF _Toc421451349 \h </w:instrText>
            </w:r>
            <w:r>
              <w:rPr>
                <w:noProof/>
                <w:webHidden/>
              </w:rPr>
            </w:r>
            <w:r>
              <w:rPr>
                <w:noProof/>
                <w:webHidden/>
              </w:rPr>
              <w:fldChar w:fldCharType="separate"/>
            </w:r>
            <w:r>
              <w:rPr>
                <w:noProof/>
                <w:webHidden/>
              </w:rPr>
              <w:t>7</w:t>
            </w:r>
            <w:r>
              <w:rPr>
                <w:noProof/>
                <w:webHidden/>
              </w:rPr>
              <w:fldChar w:fldCharType="end"/>
            </w:r>
          </w:hyperlink>
        </w:p>
        <w:p w14:paraId="67990929" w14:textId="77777777" w:rsidR="00486059" w:rsidRDefault="00486059">
          <w:pPr>
            <w:pStyle w:val="TM2"/>
            <w:tabs>
              <w:tab w:val="left" w:pos="880"/>
              <w:tab w:val="right" w:leader="dot" w:pos="9060"/>
            </w:tabs>
            <w:rPr>
              <w:noProof/>
            </w:rPr>
          </w:pPr>
          <w:hyperlink w:anchor="_Toc421451350" w:history="1">
            <w:r w:rsidRPr="000D2952">
              <w:rPr>
                <w:rStyle w:val="Lienhypertexte"/>
                <w:noProof/>
                <w:lang w:val="en-US"/>
              </w:rPr>
              <w:t>2.2</w:t>
            </w:r>
            <w:r>
              <w:rPr>
                <w:noProof/>
              </w:rPr>
              <w:tab/>
            </w:r>
            <w:r w:rsidRPr="000D2952">
              <w:rPr>
                <w:rStyle w:val="Lienhypertexte"/>
                <w:noProof/>
                <w:lang w:val="en-US"/>
              </w:rPr>
              <w:t>Technologies</w:t>
            </w:r>
            <w:r>
              <w:rPr>
                <w:noProof/>
                <w:webHidden/>
              </w:rPr>
              <w:tab/>
            </w:r>
            <w:r>
              <w:rPr>
                <w:noProof/>
                <w:webHidden/>
              </w:rPr>
              <w:fldChar w:fldCharType="begin"/>
            </w:r>
            <w:r>
              <w:rPr>
                <w:noProof/>
                <w:webHidden/>
              </w:rPr>
              <w:instrText xml:space="preserve"> PAGEREF _Toc421451350 \h </w:instrText>
            </w:r>
            <w:r>
              <w:rPr>
                <w:noProof/>
                <w:webHidden/>
              </w:rPr>
            </w:r>
            <w:r>
              <w:rPr>
                <w:noProof/>
                <w:webHidden/>
              </w:rPr>
              <w:fldChar w:fldCharType="separate"/>
            </w:r>
            <w:r>
              <w:rPr>
                <w:noProof/>
                <w:webHidden/>
              </w:rPr>
              <w:t>8</w:t>
            </w:r>
            <w:r>
              <w:rPr>
                <w:noProof/>
                <w:webHidden/>
              </w:rPr>
              <w:fldChar w:fldCharType="end"/>
            </w:r>
          </w:hyperlink>
        </w:p>
        <w:p w14:paraId="75015770" w14:textId="77777777" w:rsidR="00486059" w:rsidRDefault="00486059">
          <w:pPr>
            <w:pStyle w:val="TM2"/>
            <w:tabs>
              <w:tab w:val="left" w:pos="880"/>
              <w:tab w:val="right" w:leader="dot" w:pos="9060"/>
            </w:tabs>
            <w:rPr>
              <w:noProof/>
            </w:rPr>
          </w:pPr>
          <w:hyperlink w:anchor="_Toc421451351" w:history="1">
            <w:r w:rsidRPr="000D2952">
              <w:rPr>
                <w:rStyle w:val="Lienhypertexte"/>
                <w:noProof/>
                <w:lang w:val="en-US"/>
              </w:rPr>
              <w:t>2.3</w:t>
            </w:r>
            <w:r>
              <w:rPr>
                <w:noProof/>
              </w:rPr>
              <w:tab/>
            </w:r>
            <w:r w:rsidRPr="000D2952">
              <w:rPr>
                <w:rStyle w:val="Lienhypertexte"/>
                <w:noProof/>
                <w:lang w:val="en-US"/>
              </w:rPr>
              <w:t>Applications</w:t>
            </w:r>
            <w:r>
              <w:rPr>
                <w:noProof/>
                <w:webHidden/>
              </w:rPr>
              <w:tab/>
            </w:r>
            <w:r>
              <w:rPr>
                <w:noProof/>
                <w:webHidden/>
              </w:rPr>
              <w:fldChar w:fldCharType="begin"/>
            </w:r>
            <w:r>
              <w:rPr>
                <w:noProof/>
                <w:webHidden/>
              </w:rPr>
              <w:instrText xml:space="preserve"> PAGEREF _Toc421451351 \h </w:instrText>
            </w:r>
            <w:r>
              <w:rPr>
                <w:noProof/>
                <w:webHidden/>
              </w:rPr>
            </w:r>
            <w:r>
              <w:rPr>
                <w:noProof/>
                <w:webHidden/>
              </w:rPr>
              <w:fldChar w:fldCharType="separate"/>
            </w:r>
            <w:r>
              <w:rPr>
                <w:noProof/>
                <w:webHidden/>
              </w:rPr>
              <w:t>13</w:t>
            </w:r>
            <w:r>
              <w:rPr>
                <w:noProof/>
                <w:webHidden/>
              </w:rPr>
              <w:fldChar w:fldCharType="end"/>
            </w:r>
          </w:hyperlink>
        </w:p>
        <w:p w14:paraId="4F8452F5" w14:textId="77777777" w:rsidR="00486059" w:rsidRDefault="00486059">
          <w:pPr>
            <w:pStyle w:val="TM2"/>
            <w:tabs>
              <w:tab w:val="left" w:pos="880"/>
              <w:tab w:val="right" w:leader="dot" w:pos="9060"/>
            </w:tabs>
            <w:rPr>
              <w:noProof/>
            </w:rPr>
          </w:pPr>
          <w:hyperlink w:anchor="_Toc421451352" w:history="1">
            <w:r w:rsidRPr="000D2952">
              <w:rPr>
                <w:rStyle w:val="Lienhypertexte"/>
                <w:noProof/>
                <w:lang w:val="en-US"/>
              </w:rPr>
              <w:t>2.4</w:t>
            </w:r>
            <w:r>
              <w:rPr>
                <w:noProof/>
              </w:rPr>
              <w:tab/>
            </w:r>
            <w:r w:rsidRPr="000D2952">
              <w:rPr>
                <w:rStyle w:val="Lienhypertexte"/>
                <w:noProof/>
                <w:lang w:val="en-US"/>
              </w:rPr>
              <w:t>Infrastructure</w:t>
            </w:r>
            <w:r>
              <w:rPr>
                <w:noProof/>
                <w:webHidden/>
              </w:rPr>
              <w:tab/>
            </w:r>
            <w:r>
              <w:rPr>
                <w:noProof/>
                <w:webHidden/>
              </w:rPr>
              <w:fldChar w:fldCharType="begin"/>
            </w:r>
            <w:r>
              <w:rPr>
                <w:noProof/>
                <w:webHidden/>
              </w:rPr>
              <w:instrText xml:space="preserve"> PAGEREF _Toc421451352 \h </w:instrText>
            </w:r>
            <w:r>
              <w:rPr>
                <w:noProof/>
                <w:webHidden/>
              </w:rPr>
            </w:r>
            <w:r>
              <w:rPr>
                <w:noProof/>
                <w:webHidden/>
              </w:rPr>
              <w:fldChar w:fldCharType="separate"/>
            </w:r>
            <w:r>
              <w:rPr>
                <w:noProof/>
                <w:webHidden/>
              </w:rPr>
              <w:t>16</w:t>
            </w:r>
            <w:r>
              <w:rPr>
                <w:noProof/>
                <w:webHidden/>
              </w:rPr>
              <w:fldChar w:fldCharType="end"/>
            </w:r>
          </w:hyperlink>
        </w:p>
        <w:p w14:paraId="226F50CE" w14:textId="77777777" w:rsidR="00486059" w:rsidRDefault="00486059">
          <w:pPr>
            <w:pStyle w:val="TM1"/>
            <w:rPr>
              <w:b w:val="0"/>
              <w:smallCaps w:val="0"/>
              <w:noProof/>
              <w:color w:val="auto"/>
            </w:rPr>
          </w:pPr>
          <w:hyperlink w:anchor="_Toc421451353" w:history="1">
            <w:r w:rsidRPr="000D2952">
              <w:rPr>
                <w:rStyle w:val="Lienhypertexte"/>
                <w:noProof/>
                <w:lang w:val="en-US"/>
              </w:rPr>
              <w:t>3.</w:t>
            </w:r>
            <w:r>
              <w:rPr>
                <w:b w:val="0"/>
                <w:smallCaps w:val="0"/>
                <w:noProof/>
                <w:color w:val="auto"/>
              </w:rPr>
              <w:tab/>
            </w:r>
            <w:r w:rsidRPr="000D2952">
              <w:rPr>
                <w:rStyle w:val="Lienhypertexte"/>
                <w:noProof/>
                <w:lang w:val="en-US"/>
              </w:rPr>
              <w:t>Market Perspective</w:t>
            </w:r>
            <w:r>
              <w:rPr>
                <w:noProof/>
                <w:webHidden/>
              </w:rPr>
              <w:tab/>
            </w:r>
            <w:r>
              <w:rPr>
                <w:noProof/>
                <w:webHidden/>
              </w:rPr>
              <w:fldChar w:fldCharType="begin"/>
            </w:r>
            <w:r>
              <w:rPr>
                <w:noProof/>
                <w:webHidden/>
              </w:rPr>
              <w:instrText xml:space="preserve"> PAGEREF _Toc421451353 \h </w:instrText>
            </w:r>
            <w:r>
              <w:rPr>
                <w:noProof/>
                <w:webHidden/>
              </w:rPr>
            </w:r>
            <w:r>
              <w:rPr>
                <w:noProof/>
                <w:webHidden/>
              </w:rPr>
              <w:fldChar w:fldCharType="separate"/>
            </w:r>
            <w:r>
              <w:rPr>
                <w:noProof/>
                <w:webHidden/>
              </w:rPr>
              <w:t>20</w:t>
            </w:r>
            <w:r>
              <w:rPr>
                <w:noProof/>
                <w:webHidden/>
              </w:rPr>
              <w:fldChar w:fldCharType="end"/>
            </w:r>
          </w:hyperlink>
        </w:p>
        <w:p w14:paraId="237BB379" w14:textId="77777777" w:rsidR="00486059" w:rsidRDefault="00486059">
          <w:pPr>
            <w:pStyle w:val="TM2"/>
            <w:tabs>
              <w:tab w:val="left" w:pos="880"/>
              <w:tab w:val="right" w:leader="dot" w:pos="9060"/>
            </w:tabs>
            <w:rPr>
              <w:noProof/>
            </w:rPr>
          </w:pPr>
          <w:hyperlink w:anchor="_Toc421451354" w:history="1">
            <w:r w:rsidRPr="000D2952">
              <w:rPr>
                <w:rStyle w:val="Lienhypertexte"/>
                <w:noProof/>
                <w:lang w:val="en-US"/>
              </w:rPr>
              <w:t>3.1</w:t>
            </w:r>
            <w:r>
              <w:rPr>
                <w:noProof/>
              </w:rPr>
              <w:tab/>
            </w:r>
            <w:r w:rsidRPr="000D2952">
              <w:rPr>
                <w:rStyle w:val="Lienhypertexte"/>
                <w:noProof/>
                <w:lang w:val="en-US"/>
              </w:rPr>
              <w:t>Introduction</w:t>
            </w:r>
            <w:r>
              <w:rPr>
                <w:noProof/>
                <w:webHidden/>
              </w:rPr>
              <w:tab/>
            </w:r>
            <w:r>
              <w:rPr>
                <w:noProof/>
                <w:webHidden/>
              </w:rPr>
              <w:fldChar w:fldCharType="begin"/>
            </w:r>
            <w:r>
              <w:rPr>
                <w:noProof/>
                <w:webHidden/>
              </w:rPr>
              <w:instrText xml:space="preserve"> PAGEREF _Toc421451354 \h </w:instrText>
            </w:r>
            <w:r>
              <w:rPr>
                <w:noProof/>
                <w:webHidden/>
              </w:rPr>
            </w:r>
            <w:r>
              <w:rPr>
                <w:noProof/>
                <w:webHidden/>
              </w:rPr>
              <w:fldChar w:fldCharType="separate"/>
            </w:r>
            <w:r>
              <w:rPr>
                <w:noProof/>
                <w:webHidden/>
              </w:rPr>
              <w:t>20</w:t>
            </w:r>
            <w:r>
              <w:rPr>
                <w:noProof/>
                <w:webHidden/>
              </w:rPr>
              <w:fldChar w:fldCharType="end"/>
            </w:r>
          </w:hyperlink>
        </w:p>
        <w:p w14:paraId="5BA0EB1E" w14:textId="77777777" w:rsidR="00486059" w:rsidRDefault="00486059">
          <w:pPr>
            <w:pStyle w:val="TM2"/>
            <w:tabs>
              <w:tab w:val="left" w:pos="880"/>
              <w:tab w:val="right" w:leader="dot" w:pos="9060"/>
            </w:tabs>
            <w:rPr>
              <w:noProof/>
            </w:rPr>
          </w:pPr>
          <w:hyperlink w:anchor="_Toc421451355" w:history="1">
            <w:r w:rsidRPr="000D2952">
              <w:rPr>
                <w:rStyle w:val="Lienhypertexte"/>
                <w:noProof/>
                <w:lang w:val="en-US"/>
              </w:rPr>
              <w:t>3.2</w:t>
            </w:r>
            <w:r>
              <w:rPr>
                <w:noProof/>
              </w:rPr>
              <w:tab/>
            </w:r>
            <w:r w:rsidRPr="000D2952">
              <w:rPr>
                <w:rStyle w:val="Lienhypertexte"/>
                <w:noProof/>
                <w:lang w:val="en-US"/>
              </w:rPr>
              <w:t>Investment Cost Reduction</w:t>
            </w:r>
            <w:r>
              <w:rPr>
                <w:noProof/>
                <w:webHidden/>
              </w:rPr>
              <w:tab/>
            </w:r>
            <w:r>
              <w:rPr>
                <w:noProof/>
                <w:webHidden/>
              </w:rPr>
              <w:fldChar w:fldCharType="begin"/>
            </w:r>
            <w:r>
              <w:rPr>
                <w:noProof/>
                <w:webHidden/>
              </w:rPr>
              <w:instrText xml:space="preserve"> PAGEREF _Toc421451355 \h </w:instrText>
            </w:r>
            <w:r>
              <w:rPr>
                <w:noProof/>
                <w:webHidden/>
              </w:rPr>
            </w:r>
            <w:r>
              <w:rPr>
                <w:noProof/>
                <w:webHidden/>
              </w:rPr>
              <w:fldChar w:fldCharType="separate"/>
            </w:r>
            <w:r>
              <w:rPr>
                <w:noProof/>
                <w:webHidden/>
              </w:rPr>
              <w:t>21</w:t>
            </w:r>
            <w:r>
              <w:rPr>
                <w:noProof/>
                <w:webHidden/>
              </w:rPr>
              <w:fldChar w:fldCharType="end"/>
            </w:r>
          </w:hyperlink>
        </w:p>
        <w:p w14:paraId="4768C6A6" w14:textId="77777777" w:rsidR="00486059" w:rsidRDefault="00486059">
          <w:pPr>
            <w:pStyle w:val="TM2"/>
            <w:tabs>
              <w:tab w:val="left" w:pos="880"/>
              <w:tab w:val="right" w:leader="dot" w:pos="9060"/>
            </w:tabs>
            <w:rPr>
              <w:noProof/>
            </w:rPr>
          </w:pPr>
          <w:hyperlink w:anchor="_Toc421451356" w:history="1">
            <w:r w:rsidRPr="000D2952">
              <w:rPr>
                <w:rStyle w:val="Lienhypertexte"/>
                <w:noProof/>
                <w:lang w:val="en-US"/>
              </w:rPr>
              <w:t>3.3</w:t>
            </w:r>
            <w:r>
              <w:rPr>
                <w:noProof/>
              </w:rPr>
              <w:tab/>
            </w:r>
            <w:r w:rsidRPr="000D2952">
              <w:rPr>
                <w:rStyle w:val="Lienhypertexte"/>
                <w:noProof/>
                <w:lang w:val="en-US"/>
              </w:rPr>
              <w:t>Intellectual Property</w:t>
            </w:r>
            <w:r>
              <w:rPr>
                <w:noProof/>
                <w:webHidden/>
              </w:rPr>
              <w:tab/>
            </w:r>
            <w:r>
              <w:rPr>
                <w:noProof/>
                <w:webHidden/>
              </w:rPr>
              <w:fldChar w:fldCharType="begin"/>
            </w:r>
            <w:r>
              <w:rPr>
                <w:noProof/>
                <w:webHidden/>
              </w:rPr>
              <w:instrText xml:space="preserve"> PAGEREF _Toc421451356 \h </w:instrText>
            </w:r>
            <w:r>
              <w:rPr>
                <w:noProof/>
                <w:webHidden/>
              </w:rPr>
            </w:r>
            <w:r>
              <w:rPr>
                <w:noProof/>
                <w:webHidden/>
              </w:rPr>
              <w:fldChar w:fldCharType="separate"/>
            </w:r>
            <w:r>
              <w:rPr>
                <w:noProof/>
                <w:webHidden/>
              </w:rPr>
              <w:t>21</w:t>
            </w:r>
            <w:r>
              <w:rPr>
                <w:noProof/>
                <w:webHidden/>
              </w:rPr>
              <w:fldChar w:fldCharType="end"/>
            </w:r>
          </w:hyperlink>
        </w:p>
        <w:p w14:paraId="1999A599" w14:textId="77777777" w:rsidR="00486059" w:rsidRDefault="00486059">
          <w:pPr>
            <w:pStyle w:val="TM2"/>
            <w:tabs>
              <w:tab w:val="left" w:pos="880"/>
              <w:tab w:val="right" w:leader="dot" w:pos="9060"/>
            </w:tabs>
            <w:rPr>
              <w:noProof/>
            </w:rPr>
          </w:pPr>
          <w:hyperlink w:anchor="_Toc421451357" w:history="1">
            <w:r w:rsidRPr="000D2952">
              <w:rPr>
                <w:rStyle w:val="Lienhypertexte"/>
                <w:noProof/>
                <w:lang w:val="en-US"/>
              </w:rPr>
              <w:t>3.4</w:t>
            </w:r>
            <w:r>
              <w:rPr>
                <w:noProof/>
              </w:rPr>
              <w:tab/>
            </w:r>
            <w:r w:rsidRPr="000D2952">
              <w:rPr>
                <w:rStyle w:val="Lienhypertexte"/>
                <w:noProof/>
                <w:lang w:val="en-US"/>
              </w:rPr>
              <w:t>Quantity of Fuel Cells Shipped</w:t>
            </w:r>
            <w:r>
              <w:rPr>
                <w:noProof/>
                <w:webHidden/>
              </w:rPr>
              <w:tab/>
            </w:r>
            <w:r>
              <w:rPr>
                <w:noProof/>
                <w:webHidden/>
              </w:rPr>
              <w:fldChar w:fldCharType="begin"/>
            </w:r>
            <w:r>
              <w:rPr>
                <w:noProof/>
                <w:webHidden/>
              </w:rPr>
              <w:instrText xml:space="preserve"> PAGEREF _Toc421451357 \h </w:instrText>
            </w:r>
            <w:r>
              <w:rPr>
                <w:noProof/>
                <w:webHidden/>
              </w:rPr>
            </w:r>
            <w:r>
              <w:rPr>
                <w:noProof/>
                <w:webHidden/>
              </w:rPr>
              <w:fldChar w:fldCharType="separate"/>
            </w:r>
            <w:r>
              <w:rPr>
                <w:noProof/>
                <w:webHidden/>
              </w:rPr>
              <w:t>23</w:t>
            </w:r>
            <w:r>
              <w:rPr>
                <w:noProof/>
                <w:webHidden/>
              </w:rPr>
              <w:fldChar w:fldCharType="end"/>
            </w:r>
          </w:hyperlink>
        </w:p>
        <w:p w14:paraId="3672A983" w14:textId="77777777" w:rsidR="00486059" w:rsidRDefault="00486059">
          <w:pPr>
            <w:pStyle w:val="TM2"/>
            <w:tabs>
              <w:tab w:val="left" w:pos="880"/>
              <w:tab w:val="right" w:leader="dot" w:pos="9060"/>
            </w:tabs>
            <w:rPr>
              <w:noProof/>
            </w:rPr>
          </w:pPr>
          <w:hyperlink w:anchor="_Toc421451358" w:history="1">
            <w:r w:rsidRPr="000D2952">
              <w:rPr>
                <w:rStyle w:val="Lienhypertexte"/>
                <w:noProof/>
                <w:lang w:val="en-US"/>
              </w:rPr>
              <w:t>3.5</w:t>
            </w:r>
            <w:r>
              <w:rPr>
                <w:noProof/>
              </w:rPr>
              <w:tab/>
            </w:r>
            <w:r w:rsidRPr="000D2952">
              <w:rPr>
                <w:rStyle w:val="Lienhypertexte"/>
                <w:noProof/>
                <w:lang w:val="en-US"/>
              </w:rPr>
              <w:t>Company Profiles</w:t>
            </w:r>
            <w:r>
              <w:rPr>
                <w:noProof/>
                <w:webHidden/>
              </w:rPr>
              <w:tab/>
            </w:r>
            <w:r>
              <w:rPr>
                <w:noProof/>
                <w:webHidden/>
              </w:rPr>
              <w:fldChar w:fldCharType="begin"/>
            </w:r>
            <w:r>
              <w:rPr>
                <w:noProof/>
                <w:webHidden/>
              </w:rPr>
              <w:instrText xml:space="preserve"> PAGEREF _Toc421451358 \h </w:instrText>
            </w:r>
            <w:r>
              <w:rPr>
                <w:noProof/>
                <w:webHidden/>
              </w:rPr>
            </w:r>
            <w:r>
              <w:rPr>
                <w:noProof/>
                <w:webHidden/>
              </w:rPr>
              <w:fldChar w:fldCharType="separate"/>
            </w:r>
            <w:r>
              <w:rPr>
                <w:noProof/>
                <w:webHidden/>
              </w:rPr>
              <w:t>26</w:t>
            </w:r>
            <w:r>
              <w:rPr>
                <w:noProof/>
                <w:webHidden/>
              </w:rPr>
              <w:fldChar w:fldCharType="end"/>
            </w:r>
          </w:hyperlink>
        </w:p>
        <w:p w14:paraId="67DDD2A4" w14:textId="77777777" w:rsidR="00486059" w:rsidRDefault="00486059">
          <w:pPr>
            <w:pStyle w:val="TM1"/>
            <w:rPr>
              <w:b w:val="0"/>
              <w:smallCaps w:val="0"/>
              <w:noProof/>
              <w:color w:val="auto"/>
            </w:rPr>
          </w:pPr>
          <w:hyperlink w:anchor="_Toc421451359" w:history="1">
            <w:r w:rsidRPr="000D2952">
              <w:rPr>
                <w:rStyle w:val="Lienhypertexte"/>
                <w:noProof/>
                <w:lang w:val="en-US"/>
              </w:rPr>
              <w:t>4.</w:t>
            </w:r>
            <w:r>
              <w:rPr>
                <w:b w:val="0"/>
                <w:smallCaps w:val="0"/>
                <w:noProof/>
                <w:color w:val="auto"/>
              </w:rPr>
              <w:tab/>
            </w:r>
            <w:r w:rsidRPr="000D2952">
              <w:rPr>
                <w:rStyle w:val="Lienhypertexte"/>
                <w:noProof/>
                <w:lang w:val="en-US"/>
              </w:rPr>
              <w:t>Law and Governmental Regulations</w:t>
            </w:r>
            <w:r>
              <w:rPr>
                <w:noProof/>
                <w:webHidden/>
              </w:rPr>
              <w:tab/>
            </w:r>
            <w:r>
              <w:rPr>
                <w:noProof/>
                <w:webHidden/>
              </w:rPr>
              <w:fldChar w:fldCharType="begin"/>
            </w:r>
            <w:r>
              <w:rPr>
                <w:noProof/>
                <w:webHidden/>
              </w:rPr>
              <w:instrText xml:space="preserve"> PAGEREF _Toc421451359 \h </w:instrText>
            </w:r>
            <w:r>
              <w:rPr>
                <w:noProof/>
                <w:webHidden/>
              </w:rPr>
            </w:r>
            <w:r>
              <w:rPr>
                <w:noProof/>
                <w:webHidden/>
              </w:rPr>
              <w:fldChar w:fldCharType="separate"/>
            </w:r>
            <w:r>
              <w:rPr>
                <w:noProof/>
                <w:webHidden/>
              </w:rPr>
              <w:t>35</w:t>
            </w:r>
            <w:r>
              <w:rPr>
                <w:noProof/>
                <w:webHidden/>
              </w:rPr>
              <w:fldChar w:fldCharType="end"/>
            </w:r>
          </w:hyperlink>
        </w:p>
        <w:p w14:paraId="43E6C56E" w14:textId="77777777" w:rsidR="00486059" w:rsidRDefault="00486059">
          <w:pPr>
            <w:pStyle w:val="TM2"/>
            <w:tabs>
              <w:tab w:val="left" w:pos="880"/>
              <w:tab w:val="right" w:leader="dot" w:pos="9060"/>
            </w:tabs>
            <w:rPr>
              <w:noProof/>
            </w:rPr>
          </w:pPr>
          <w:hyperlink w:anchor="_Toc421451360" w:history="1">
            <w:r w:rsidRPr="000D2952">
              <w:rPr>
                <w:rStyle w:val="Lienhypertexte"/>
                <w:noProof/>
                <w:lang w:val="en-US"/>
              </w:rPr>
              <w:t>4.1</w:t>
            </w:r>
            <w:r>
              <w:rPr>
                <w:noProof/>
              </w:rPr>
              <w:tab/>
            </w:r>
            <w:r w:rsidRPr="000D2952">
              <w:rPr>
                <w:rStyle w:val="Lienhypertexte"/>
                <w:noProof/>
                <w:lang w:val="en-US"/>
              </w:rPr>
              <w:t>Situation in Japan</w:t>
            </w:r>
            <w:r>
              <w:rPr>
                <w:noProof/>
                <w:webHidden/>
              </w:rPr>
              <w:tab/>
            </w:r>
            <w:r>
              <w:rPr>
                <w:noProof/>
                <w:webHidden/>
              </w:rPr>
              <w:fldChar w:fldCharType="begin"/>
            </w:r>
            <w:r>
              <w:rPr>
                <w:noProof/>
                <w:webHidden/>
              </w:rPr>
              <w:instrText xml:space="preserve"> PAGEREF _Toc421451360 \h </w:instrText>
            </w:r>
            <w:r>
              <w:rPr>
                <w:noProof/>
                <w:webHidden/>
              </w:rPr>
            </w:r>
            <w:r>
              <w:rPr>
                <w:noProof/>
                <w:webHidden/>
              </w:rPr>
              <w:fldChar w:fldCharType="separate"/>
            </w:r>
            <w:r>
              <w:rPr>
                <w:noProof/>
                <w:webHidden/>
              </w:rPr>
              <w:t>37</w:t>
            </w:r>
            <w:r>
              <w:rPr>
                <w:noProof/>
                <w:webHidden/>
              </w:rPr>
              <w:fldChar w:fldCharType="end"/>
            </w:r>
          </w:hyperlink>
        </w:p>
        <w:p w14:paraId="0730DD5D" w14:textId="77777777" w:rsidR="00486059" w:rsidRDefault="00486059">
          <w:pPr>
            <w:pStyle w:val="TM2"/>
            <w:tabs>
              <w:tab w:val="left" w:pos="880"/>
              <w:tab w:val="right" w:leader="dot" w:pos="9060"/>
            </w:tabs>
            <w:rPr>
              <w:noProof/>
            </w:rPr>
          </w:pPr>
          <w:hyperlink w:anchor="_Toc421451361" w:history="1">
            <w:r w:rsidRPr="000D2952">
              <w:rPr>
                <w:rStyle w:val="Lienhypertexte"/>
                <w:noProof/>
                <w:lang w:val="en-US"/>
              </w:rPr>
              <w:t>4.2</w:t>
            </w:r>
            <w:r>
              <w:rPr>
                <w:noProof/>
              </w:rPr>
              <w:tab/>
            </w:r>
            <w:r w:rsidRPr="000D2952">
              <w:rPr>
                <w:rStyle w:val="Lienhypertexte"/>
                <w:noProof/>
                <w:lang w:val="en-US"/>
              </w:rPr>
              <w:t>Situation in the USA</w:t>
            </w:r>
            <w:r>
              <w:rPr>
                <w:noProof/>
                <w:webHidden/>
              </w:rPr>
              <w:tab/>
            </w:r>
            <w:r>
              <w:rPr>
                <w:noProof/>
                <w:webHidden/>
              </w:rPr>
              <w:fldChar w:fldCharType="begin"/>
            </w:r>
            <w:r>
              <w:rPr>
                <w:noProof/>
                <w:webHidden/>
              </w:rPr>
              <w:instrText xml:space="preserve"> PAGEREF _Toc421451361 \h </w:instrText>
            </w:r>
            <w:r>
              <w:rPr>
                <w:noProof/>
                <w:webHidden/>
              </w:rPr>
            </w:r>
            <w:r>
              <w:rPr>
                <w:noProof/>
                <w:webHidden/>
              </w:rPr>
              <w:fldChar w:fldCharType="separate"/>
            </w:r>
            <w:r>
              <w:rPr>
                <w:noProof/>
                <w:webHidden/>
              </w:rPr>
              <w:t>38</w:t>
            </w:r>
            <w:r>
              <w:rPr>
                <w:noProof/>
                <w:webHidden/>
              </w:rPr>
              <w:fldChar w:fldCharType="end"/>
            </w:r>
          </w:hyperlink>
        </w:p>
        <w:p w14:paraId="78A8E870" w14:textId="77777777" w:rsidR="00486059" w:rsidRDefault="00486059">
          <w:pPr>
            <w:pStyle w:val="TM2"/>
            <w:tabs>
              <w:tab w:val="left" w:pos="880"/>
              <w:tab w:val="right" w:leader="dot" w:pos="9060"/>
            </w:tabs>
            <w:rPr>
              <w:noProof/>
            </w:rPr>
          </w:pPr>
          <w:hyperlink w:anchor="_Toc421451362" w:history="1">
            <w:r w:rsidRPr="000D2952">
              <w:rPr>
                <w:rStyle w:val="Lienhypertexte"/>
                <w:noProof/>
                <w:lang w:val="en-US"/>
              </w:rPr>
              <w:t>4.3</w:t>
            </w:r>
            <w:r>
              <w:rPr>
                <w:noProof/>
              </w:rPr>
              <w:tab/>
            </w:r>
            <w:r w:rsidRPr="000D2952">
              <w:rPr>
                <w:rStyle w:val="Lienhypertexte"/>
                <w:noProof/>
                <w:lang w:val="en-US"/>
              </w:rPr>
              <w:t>Situation in Germany</w:t>
            </w:r>
            <w:r>
              <w:rPr>
                <w:noProof/>
                <w:webHidden/>
              </w:rPr>
              <w:tab/>
            </w:r>
            <w:r>
              <w:rPr>
                <w:noProof/>
                <w:webHidden/>
              </w:rPr>
              <w:fldChar w:fldCharType="begin"/>
            </w:r>
            <w:r>
              <w:rPr>
                <w:noProof/>
                <w:webHidden/>
              </w:rPr>
              <w:instrText xml:space="preserve"> PAGEREF _Toc421451362 \h </w:instrText>
            </w:r>
            <w:r>
              <w:rPr>
                <w:noProof/>
                <w:webHidden/>
              </w:rPr>
            </w:r>
            <w:r>
              <w:rPr>
                <w:noProof/>
                <w:webHidden/>
              </w:rPr>
              <w:fldChar w:fldCharType="separate"/>
            </w:r>
            <w:r>
              <w:rPr>
                <w:noProof/>
                <w:webHidden/>
              </w:rPr>
              <w:t>38</w:t>
            </w:r>
            <w:r>
              <w:rPr>
                <w:noProof/>
                <w:webHidden/>
              </w:rPr>
              <w:fldChar w:fldCharType="end"/>
            </w:r>
          </w:hyperlink>
        </w:p>
        <w:p w14:paraId="02E9FE9D" w14:textId="77777777" w:rsidR="00486059" w:rsidRDefault="00486059">
          <w:pPr>
            <w:pStyle w:val="TM2"/>
            <w:tabs>
              <w:tab w:val="left" w:pos="880"/>
              <w:tab w:val="right" w:leader="dot" w:pos="9060"/>
            </w:tabs>
            <w:rPr>
              <w:noProof/>
            </w:rPr>
          </w:pPr>
          <w:hyperlink w:anchor="_Toc421451363" w:history="1">
            <w:r w:rsidRPr="000D2952">
              <w:rPr>
                <w:rStyle w:val="Lienhypertexte"/>
                <w:noProof/>
                <w:lang w:val="en-US"/>
              </w:rPr>
              <w:t>4.4</w:t>
            </w:r>
            <w:r>
              <w:rPr>
                <w:noProof/>
              </w:rPr>
              <w:tab/>
            </w:r>
            <w:r w:rsidRPr="000D2952">
              <w:rPr>
                <w:rStyle w:val="Lienhypertexte"/>
                <w:noProof/>
                <w:lang w:val="en-US"/>
              </w:rPr>
              <w:t>Conclusion</w:t>
            </w:r>
            <w:r>
              <w:rPr>
                <w:noProof/>
                <w:webHidden/>
              </w:rPr>
              <w:tab/>
            </w:r>
            <w:r>
              <w:rPr>
                <w:noProof/>
                <w:webHidden/>
              </w:rPr>
              <w:fldChar w:fldCharType="begin"/>
            </w:r>
            <w:r>
              <w:rPr>
                <w:noProof/>
                <w:webHidden/>
              </w:rPr>
              <w:instrText xml:space="preserve"> PAGEREF _Toc421451363 \h </w:instrText>
            </w:r>
            <w:r>
              <w:rPr>
                <w:noProof/>
                <w:webHidden/>
              </w:rPr>
            </w:r>
            <w:r>
              <w:rPr>
                <w:noProof/>
                <w:webHidden/>
              </w:rPr>
              <w:fldChar w:fldCharType="separate"/>
            </w:r>
            <w:r>
              <w:rPr>
                <w:noProof/>
                <w:webHidden/>
              </w:rPr>
              <w:t>39</w:t>
            </w:r>
            <w:r>
              <w:rPr>
                <w:noProof/>
                <w:webHidden/>
              </w:rPr>
              <w:fldChar w:fldCharType="end"/>
            </w:r>
          </w:hyperlink>
        </w:p>
        <w:p w14:paraId="65D96C21" w14:textId="77777777" w:rsidR="00486059" w:rsidRDefault="00486059">
          <w:pPr>
            <w:pStyle w:val="TM1"/>
            <w:rPr>
              <w:b w:val="0"/>
              <w:smallCaps w:val="0"/>
              <w:noProof/>
              <w:color w:val="auto"/>
            </w:rPr>
          </w:pPr>
          <w:hyperlink w:anchor="_Toc421451364" w:history="1">
            <w:r w:rsidRPr="000D2952">
              <w:rPr>
                <w:rStyle w:val="Lienhypertexte"/>
                <w:noProof/>
                <w:lang w:val="en-US"/>
              </w:rPr>
              <w:t>5.</w:t>
            </w:r>
            <w:r>
              <w:rPr>
                <w:b w:val="0"/>
                <w:smallCaps w:val="0"/>
                <w:noProof/>
                <w:color w:val="auto"/>
              </w:rPr>
              <w:tab/>
            </w:r>
            <w:r w:rsidRPr="000D2952">
              <w:rPr>
                <w:rStyle w:val="Lienhypertexte"/>
                <w:noProof/>
                <w:lang w:val="en-US"/>
              </w:rPr>
              <w:t>Future perspectives</w:t>
            </w:r>
            <w:r>
              <w:rPr>
                <w:noProof/>
                <w:webHidden/>
              </w:rPr>
              <w:tab/>
            </w:r>
            <w:r>
              <w:rPr>
                <w:noProof/>
                <w:webHidden/>
              </w:rPr>
              <w:fldChar w:fldCharType="begin"/>
            </w:r>
            <w:r>
              <w:rPr>
                <w:noProof/>
                <w:webHidden/>
              </w:rPr>
              <w:instrText xml:space="preserve"> PAGEREF _Toc421451364 \h </w:instrText>
            </w:r>
            <w:r>
              <w:rPr>
                <w:noProof/>
                <w:webHidden/>
              </w:rPr>
            </w:r>
            <w:r>
              <w:rPr>
                <w:noProof/>
                <w:webHidden/>
              </w:rPr>
              <w:fldChar w:fldCharType="separate"/>
            </w:r>
            <w:r>
              <w:rPr>
                <w:noProof/>
                <w:webHidden/>
              </w:rPr>
              <w:t>40</w:t>
            </w:r>
            <w:r>
              <w:rPr>
                <w:noProof/>
                <w:webHidden/>
              </w:rPr>
              <w:fldChar w:fldCharType="end"/>
            </w:r>
          </w:hyperlink>
        </w:p>
        <w:p w14:paraId="61161670" w14:textId="77777777" w:rsidR="00486059" w:rsidRDefault="00486059">
          <w:pPr>
            <w:pStyle w:val="TM2"/>
            <w:tabs>
              <w:tab w:val="left" w:pos="880"/>
              <w:tab w:val="right" w:leader="dot" w:pos="9060"/>
            </w:tabs>
            <w:rPr>
              <w:noProof/>
            </w:rPr>
          </w:pPr>
          <w:hyperlink w:anchor="_Toc421451365" w:history="1">
            <w:r w:rsidRPr="000D2952">
              <w:rPr>
                <w:rStyle w:val="Lienhypertexte"/>
                <w:noProof/>
                <w:lang w:val="en-US"/>
              </w:rPr>
              <w:t>5.1</w:t>
            </w:r>
            <w:r>
              <w:rPr>
                <w:noProof/>
              </w:rPr>
              <w:tab/>
            </w:r>
            <w:r w:rsidRPr="000D2952">
              <w:rPr>
                <w:rStyle w:val="Lienhypertexte"/>
                <w:noProof/>
                <w:lang w:val="en-US"/>
              </w:rPr>
              <w:t>Fuel Cells as Off-Grid Power Source</w:t>
            </w:r>
            <w:r>
              <w:rPr>
                <w:noProof/>
                <w:webHidden/>
              </w:rPr>
              <w:tab/>
            </w:r>
            <w:r>
              <w:rPr>
                <w:noProof/>
                <w:webHidden/>
              </w:rPr>
              <w:fldChar w:fldCharType="begin"/>
            </w:r>
            <w:r>
              <w:rPr>
                <w:noProof/>
                <w:webHidden/>
              </w:rPr>
              <w:instrText xml:space="preserve"> PAGEREF _Toc421451365 \h </w:instrText>
            </w:r>
            <w:r>
              <w:rPr>
                <w:noProof/>
                <w:webHidden/>
              </w:rPr>
            </w:r>
            <w:r>
              <w:rPr>
                <w:noProof/>
                <w:webHidden/>
              </w:rPr>
              <w:fldChar w:fldCharType="separate"/>
            </w:r>
            <w:r>
              <w:rPr>
                <w:noProof/>
                <w:webHidden/>
              </w:rPr>
              <w:t>40</w:t>
            </w:r>
            <w:r>
              <w:rPr>
                <w:noProof/>
                <w:webHidden/>
              </w:rPr>
              <w:fldChar w:fldCharType="end"/>
            </w:r>
          </w:hyperlink>
        </w:p>
        <w:p w14:paraId="2767BF79" w14:textId="77777777" w:rsidR="00486059" w:rsidRDefault="00486059">
          <w:pPr>
            <w:pStyle w:val="TM2"/>
            <w:tabs>
              <w:tab w:val="left" w:pos="880"/>
              <w:tab w:val="right" w:leader="dot" w:pos="9060"/>
            </w:tabs>
            <w:rPr>
              <w:noProof/>
            </w:rPr>
          </w:pPr>
          <w:hyperlink w:anchor="_Toc421451366" w:history="1">
            <w:r w:rsidRPr="000D2952">
              <w:rPr>
                <w:rStyle w:val="Lienhypertexte"/>
                <w:noProof/>
                <w:lang w:val="en-US"/>
              </w:rPr>
              <w:t>5.2</w:t>
            </w:r>
            <w:r>
              <w:rPr>
                <w:noProof/>
              </w:rPr>
              <w:tab/>
            </w:r>
            <w:r w:rsidRPr="000D2952">
              <w:rPr>
                <w:rStyle w:val="Lienhypertexte"/>
                <w:noProof/>
                <w:lang w:val="en-US"/>
              </w:rPr>
              <w:t>Hydrogen Infrastructure</w:t>
            </w:r>
            <w:r>
              <w:rPr>
                <w:noProof/>
                <w:webHidden/>
              </w:rPr>
              <w:tab/>
            </w:r>
            <w:r>
              <w:rPr>
                <w:noProof/>
                <w:webHidden/>
              </w:rPr>
              <w:fldChar w:fldCharType="begin"/>
            </w:r>
            <w:r>
              <w:rPr>
                <w:noProof/>
                <w:webHidden/>
              </w:rPr>
              <w:instrText xml:space="preserve"> PAGEREF _Toc421451366 \h </w:instrText>
            </w:r>
            <w:r>
              <w:rPr>
                <w:noProof/>
                <w:webHidden/>
              </w:rPr>
            </w:r>
            <w:r>
              <w:rPr>
                <w:noProof/>
                <w:webHidden/>
              </w:rPr>
              <w:fldChar w:fldCharType="separate"/>
            </w:r>
            <w:r>
              <w:rPr>
                <w:noProof/>
                <w:webHidden/>
              </w:rPr>
              <w:t>41</w:t>
            </w:r>
            <w:r>
              <w:rPr>
                <w:noProof/>
                <w:webHidden/>
              </w:rPr>
              <w:fldChar w:fldCharType="end"/>
            </w:r>
          </w:hyperlink>
        </w:p>
        <w:p w14:paraId="5229574D" w14:textId="77777777" w:rsidR="00486059" w:rsidRDefault="00486059">
          <w:pPr>
            <w:pStyle w:val="TM2"/>
            <w:tabs>
              <w:tab w:val="left" w:pos="880"/>
              <w:tab w:val="right" w:leader="dot" w:pos="9060"/>
            </w:tabs>
            <w:rPr>
              <w:noProof/>
            </w:rPr>
          </w:pPr>
          <w:hyperlink w:anchor="_Toc421451367" w:history="1">
            <w:r w:rsidRPr="000D2952">
              <w:rPr>
                <w:rStyle w:val="Lienhypertexte"/>
                <w:noProof/>
                <w:lang w:val="en-US"/>
              </w:rPr>
              <w:t>5.3</w:t>
            </w:r>
            <w:r>
              <w:rPr>
                <w:noProof/>
              </w:rPr>
              <w:tab/>
            </w:r>
            <w:r w:rsidRPr="000D2952">
              <w:rPr>
                <w:rStyle w:val="Lienhypertexte"/>
                <w:noProof/>
                <w:lang w:val="en-US"/>
              </w:rPr>
              <w:t>Technology</w:t>
            </w:r>
            <w:r>
              <w:rPr>
                <w:noProof/>
                <w:webHidden/>
              </w:rPr>
              <w:tab/>
            </w:r>
            <w:r>
              <w:rPr>
                <w:noProof/>
                <w:webHidden/>
              </w:rPr>
              <w:fldChar w:fldCharType="begin"/>
            </w:r>
            <w:r>
              <w:rPr>
                <w:noProof/>
                <w:webHidden/>
              </w:rPr>
              <w:instrText xml:space="preserve"> PAGEREF _Toc421451367 \h </w:instrText>
            </w:r>
            <w:r>
              <w:rPr>
                <w:noProof/>
                <w:webHidden/>
              </w:rPr>
            </w:r>
            <w:r>
              <w:rPr>
                <w:noProof/>
                <w:webHidden/>
              </w:rPr>
              <w:fldChar w:fldCharType="separate"/>
            </w:r>
            <w:r>
              <w:rPr>
                <w:noProof/>
                <w:webHidden/>
              </w:rPr>
              <w:t>41</w:t>
            </w:r>
            <w:r>
              <w:rPr>
                <w:noProof/>
                <w:webHidden/>
              </w:rPr>
              <w:fldChar w:fldCharType="end"/>
            </w:r>
          </w:hyperlink>
        </w:p>
        <w:p w14:paraId="170716B7" w14:textId="77777777" w:rsidR="00486059" w:rsidRDefault="00486059">
          <w:pPr>
            <w:pStyle w:val="TM1"/>
            <w:rPr>
              <w:b w:val="0"/>
              <w:smallCaps w:val="0"/>
              <w:noProof/>
              <w:color w:val="auto"/>
            </w:rPr>
          </w:pPr>
          <w:hyperlink w:anchor="_Toc421451368" w:history="1">
            <w:r w:rsidRPr="000D2952">
              <w:rPr>
                <w:rStyle w:val="Lienhypertexte"/>
                <w:noProof/>
                <w:lang w:val="en-US"/>
              </w:rPr>
              <w:t>6.</w:t>
            </w:r>
            <w:r>
              <w:rPr>
                <w:b w:val="0"/>
                <w:smallCaps w:val="0"/>
                <w:noProof/>
                <w:color w:val="auto"/>
              </w:rPr>
              <w:tab/>
            </w:r>
            <w:r w:rsidRPr="000D2952">
              <w:rPr>
                <w:rStyle w:val="Lienhypertexte"/>
                <w:noProof/>
                <w:lang w:val="en-US"/>
              </w:rPr>
              <w:t>Conclusion</w:t>
            </w:r>
            <w:r>
              <w:rPr>
                <w:noProof/>
                <w:webHidden/>
              </w:rPr>
              <w:tab/>
            </w:r>
            <w:r>
              <w:rPr>
                <w:noProof/>
                <w:webHidden/>
              </w:rPr>
              <w:fldChar w:fldCharType="begin"/>
            </w:r>
            <w:r>
              <w:rPr>
                <w:noProof/>
                <w:webHidden/>
              </w:rPr>
              <w:instrText xml:space="preserve"> PAGEREF _Toc421451368 \h </w:instrText>
            </w:r>
            <w:r>
              <w:rPr>
                <w:noProof/>
                <w:webHidden/>
              </w:rPr>
            </w:r>
            <w:r>
              <w:rPr>
                <w:noProof/>
                <w:webHidden/>
              </w:rPr>
              <w:fldChar w:fldCharType="separate"/>
            </w:r>
            <w:r>
              <w:rPr>
                <w:noProof/>
                <w:webHidden/>
              </w:rPr>
              <w:t>43</w:t>
            </w:r>
            <w:r>
              <w:rPr>
                <w:noProof/>
                <w:webHidden/>
              </w:rPr>
              <w:fldChar w:fldCharType="end"/>
            </w:r>
          </w:hyperlink>
        </w:p>
        <w:p w14:paraId="05FF39FC" w14:textId="77777777" w:rsidR="00486059" w:rsidRDefault="00486059">
          <w:pPr>
            <w:pStyle w:val="TM1"/>
            <w:rPr>
              <w:b w:val="0"/>
              <w:smallCaps w:val="0"/>
              <w:noProof/>
              <w:color w:val="auto"/>
            </w:rPr>
          </w:pPr>
          <w:hyperlink w:anchor="_Toc421451369" w:history="1">
            <w:r w:rsidRPr="000D2952">
              <w:rPr>
                <w:rStyle w:val="Lienhypertexte"/>
                <w:noProof/>
                <w:lang w:val="en-US"/>
              </w:rPr>
              <w:t>7.</w:t>
            </w:r>
            <w:r>
              <w:rPr>
                <w:b w:val="0"/>
                <w:smallCaps w:val="0"/>
                <w:noProof/>
                <w:color w:val="auto"/>
              </w:rPr>
              <w:tab/>
            </w:r>
            <w:r w:rsidRPr="000D2952">
              <w:rPr>
                <w:rStyle w:val="Lienhypertexte"/>
                <w:noProof/>
                <w:lang w:val="en-US"/>
              </w:rPr>
              <w:t>Appendix</w:t>
            </w:r>
            <w:r>
              <w:rPr>
                <w:noProof/>
                <w:webHidden/>
              </w:rPr>
              <w:tab/>
            </w:r>
            <w:r>
              <w:rPr>
                <w:noProof/>
                <w:webHidden/>
              </w:rPr>
              <w:fldChar w:fldCharType="begin"/>
            </w:r>
            <w:r>
              <w:rPr>
                <w:noProof/>
                <w:webHidden/>
              </w:rPr>
              <w:instrText xml:space="preserve"> PAGEREF _Toc421451369 \h </w:instrText>
            </w:r>
            <w:r>
              <w:rPr>
                <w:noProof/>
                <w:webHidden/>
              </w:rPr>
            </w:r>
            <w:r>
              <w:rPr>
                <w:noProof/>
                <w:webHidden/>
              </w:rPr>
              <w:fldChar w:fldCharType="separate"/>
            </w:r>
            <w:r>
              <w:rPr>
                <w:noProof/>
                <w:webHidden/>
              </w:rPr>
              <w:t>45</w:t>
            </w:r>
            <w:r>
              <w:rPr>
                <w:noProof/>
                <w:webHidden/>
              </w:rPr>
              <w:fldChar w:fldCharType="end"/>
            </w:r>
          </w:hyperlink>
        </w:p>
        <w:p w14:paraId="2B60214F" w14:textId="77777777" w:rsidR="00486059" w:rsidRDefault="00486059">
          <w:pPr>
            <w:pStyle w:val="TM2"/>
            <w:tabs>
              <w:tab w:val="left" w:pos="880"/>
              <w:tab w:val="right" w:leader="dot" w:pos="9060"/>
            </w:tabs>
            <w:rPr>
              <w:noProof/>
            </w:rPr>
          </w:pPr>
          <w:hyperlink w:anchor="_Toc421451370" w:history="1">
            <w:r w:rsidRPr="000D2952">
              <w:rPr>
                <w:rStyle w:val="Lienhypertexte"/>
                <w:noProof/>
                <w:lang w:val="en-US"/>
              </w:rPr>
              <w:t>7.1</w:t>
            </w:r>
            <w:r>
              <w:rPr>
                <w:noProof/>
              </w:rPr>
              <w:tab/>
            </w:r>
            <w:r w:rsidRPr="000D2952">
              <w:rPr>
                <w:rStyle w:val="Lienhypertexte"/>
                <w:noProof/>
                <w:lang w:val="en-US"/>
              </w:rPr>
              <w:t>Detailed table of contents</w:t>
            </w:r>
            <w:r>
              <w:rPr>
                <w:noProof/>
                <w:webHidden/>
              </w:rPr>
              <w:tab/>
            </w:r>
            <w:r>
              <w:rPr>
                <w:noProof/>
                <w:webHidden/>
              </w:rPr>
              <w:fldChar w:fldCharType="begin"/>
            </w:r>
            <w:r>
              <w:rPr>
                <w:noProof/>
                <w:webHidden/>
              </w:rPr>
              <w:instrText xml:space="preserve"> PAGEREF _Toc421451370 \h </w:instrText>
            </w:r>
            <w:r>
              <w:rPr>
                <w:noProof/>
                <w:webHidden/>
              </w:rPr>
            </w:r>
            <w:r>
              <w:rPr>
                <w:noProof/>
                <w:webHidden/>
              </w:rPr>
              <w:fldChar w:fldCharType="separate"/>
            </w:r>
            <w:r>
              <w:rPr>
                <w:noProof/>
                <w:webHidden/>
              </w:rPr>
              <w:t>45</w:t>
            </w:r>
            <w:r>
              <w:rPr>
                <w:noProof/>
                <w:webHidden/>
              </w:rPr>
              <w:fldChar w:fldCharType="end"/>
            </w:r>
          </w:hyperlink>
        </w:p>
        <w:p w14:paraId="21EAA659" w14:textId="77777777" w:rsidR="00486059" w:rsidRDefault="00486059">
          <w:pPr>
            <w:pStyle w:val="TM2"/>
            <w:tabs>
              <w:tab w:val="left" w:pos="880"/>
              <w:tab w:val="right" w:leader="dot" w:pos="9060"/>
            </w:tabs>
            <w:rPr>
              <w:noProof/>
            </w:rPr>
          </w:pPr>
          <w:hyperlink w:anchor="_Toc421451371" w:history="1">
            <w:r w:rsidRPr="000D2952">
              <w:rPr>
                <w:rStyle w:val="Lienhypertexte"/>
                <w:noProof/>
                <w:lang w:val="en-US"/>
              </w:rPr>
              <w:t>7.2</w:t>
            </w:r>
            <w:r>
              <w:rPr>
                <w:noProof/>
              </w:rPr>
              <w:tab/>
            </w:r>
            <w:r w:rsidRPr="000D2952">
              <w:rPr>
                <w:rStyle w:val="Lienhypertexte"/>
                <w:noProof/>
                <w:lang w:val="en-US"/>
              </w:rPr>
              <w:t>List of figures</w:t>
            </w:r>
            <w:r>
              <w:rPr>
                <w:noProof/>
                <w:webHidden/>
              </w:rPr>
              <w:tab/>
            </w:r>
            <w:r>
              <w:rPr>
                <w:noProof/>
                <w:webHidden/>
              </w:rPr>
              <w:fldChar w:fldCharType="begin"/>
            </w:r>
            <w:r>
              <w:rPr>
                <w:noProof/>
                <w:webHidden/>
              </w:rPr>
              <w:instrText xml:space="preserve"> PAGEREF _Toc421451371 \h </w:instrText>
            </w:r>
            <w:r>
              <w:rPr>
                <w:noProof/>
                <w:webHidden/>
              </w:rPr>
            </w:r>
            <w:r>
              <w:rPr>
                <w:noProof/>
                <w:webHidden/>
              </w:rPr>
              <w:fldChar w:fldCharType="separate"/>
            </w:r>
            <w:r>
              <w:rPr>
                <w:noProof/>
                <w:webHidden/>
              </w:rPr>
              <w:t>47</w:t>
            </w:r>
            <w:r>
              <w:rPr>
                <w:noProof/>
                <w:webHidden/>
              </w:rPr>
              <w:fldChar w:fldCharType="end"/>
            </w:r>
          </w:hyperlink>
        </w:p>
        <w:p w14:paraId="41FC6538" w14:textId="77777777" w:rsidR="00486059" w:rsidRDefault="00486059">
          <w:pPr>
            <w:pStyle w:val="TM2"/>
            <w:tabs>
              <w:tab w:val="left" w:pos="880"/>
              <w:tab w:val="right" w:leader="dot" w:pos="9060"/>
            </w:tabs>
            <w:rPr>
              <w:noProof/>
            </w:rPr>
          </w:pPr>
          <w:hyperlink w:anchor="_Toc421451372" w:history="1">
            <w:r w:rsidRPr="000D2952">
              <w:rPr>
                <w:rStyle w:val="Lienhypertexte"/>
                <w:noProof/>
                <w:lang w:val="en-US"/>
              </w:rPr>
              <w:t>7.3</w:t>
            </w:r>
            <w:r>
              <w:rPr>
                <w:noProof/>
              </w:rPr>
              <w:tab/>
            </w:r>
            <w:r w:rsidRPr="000D2952">
              <w:rPr>
                <w:rStyle w:val="Lienhypertexte"/>
                <w:noProof/>
                <w:lang w:val="en-US"/>
              </w:rPr>
              <w:t>List of tables</w:t>
            </w:r>
            <w:r>
              <w:rPr>
                <w:noProof/>
                <w:webHidden/>
              </w:rPr>
              <w:tab/>
            </w:r>
            <w:r>
              <w:rPr>
                <w:noProof/>
                <w:webHidden/>
              </w:rPr>
              <w:fldChar w:fldCharType="begin"/>
            </w:r>
            <w:r>
              <w:rPr>
                <w:noProof/>
                <w:webHidden/>
              </w:rPr>
              <w:instrText xml:space="preserve"> PAGEREF _Toc421451372 \h </w:instrText>
            </w:r>
            <w:r>
              <w:rPr>
                <w:noProof/>
                <w:webHidden/>
              </w:rPr>
            </w:r>
            <w:r>
              <w:rPr>
                <w:noProof/>
                <w:webHidden/>
              </w:rPr>
              <w:fldChar w:fldCharType="separate"/>
            </w:r>
            <w:r>
              <w:rPr>
                <w:noProof/>
                <w:webHidden/>
              </w:rPr>
              <w:t>48</w:t>
            </w:r>
            <w:r>
              <w:rPr>
                <w:noProof/>
                <w:webHidden/>
              </w:rPr>
              <w:fldChar w:fldCharType="end"/>
            </w:r>
          </w:hyperlink>
        </w:p>
        <w:p w14:paraId="0AC3FABA" w14:textId="77777777" w:rsidR="00486059" w:rsidRDefault="00486059">
          <w:pPr>
            <w:pStyle w:val="TM2"/>
            <w:tabs>
              <w:tab w:val="left" w:pos="880"/>
              <w:tab w:val="right" w:leader="dot" w:pos="9060"/>
            </w:tabs>
            <w:rPr>
              <w:noProof/>
            </w:rPr>
          </w:pPr>
          <w:hyperlink w:anchor="_Toc421451373" w:history="1">
            <w:r w:rsidRPr="000D2952">
              <w:rPr>
                <w:rStyle w:val="Lienhypertexte"/>
                <w:noProof/>
                <w:lang w:val="en-US"/>
              </w:rPr>
              <w:t>7.4</w:t>
            </w:r>
            <w:r>
              <w:rPr>
                <w:noProof/>
              </w:rPr>
              <w:tab/>
            </w:r>
            <w:r w:rsidRPr="000D2952">
              <w:rPr>
                <w:rStyle w:val="Lienhypertexte"/>
                <w:noProof/>
                <w:lang w:val="en-US"/>
              </w:rPr>
              <w:t>References</w:t>
            </w:r>
            <w:r>
              <w:rPr>
                <w:noProof/>
                <w:webHidden/>
              </w:rPr>
              <w:tab/>
            </w:r>
            <w:r>
              <w:rPr>
                <w:noProof/>
                <w:webHidden/>
              </w:rPr>
              <w:fldChar w:fldCharType="begin"/>
            </w:r>
            <w:r>
              <w:rPr>
                <w:noProof/>
                <w:webHidden/>
              </w:rPr>
              <w:instrText xml:space="preserve"> PAGEREF _Toc421451373 \h </w:instrText>
            </w:r>
            <w:r>
              <w:rPr>
                <w:noProof/>
                <w:webHidden/>
              </w:rPr>
            </w:r>
            <w:r>
              <w:rPr>
                <w:noProof/>
                <w:webHidden/>
              </w:rPr>
              <w:fldChar w:fldCharType="separate"/>
            </w:r>
            <w:r>
              <w:rPr>
                <w:noProof/>
                <w:webHidden/>
              </w:rPr>
              <w:t>49</w:t>
            </w:r>
            <w:r>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Titre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Titre1"/>
        <w:numPr>
          <w:ilvl w:val="0"/>
          <w:numId w:val="0"/>
        </w:numPr>
        <w:ind w:left="432" w:hanging="432"/>
        <w:rPr>
          <w:lang w:val="en-US"/>
        </w:rPr>
        <w:sectPr w:rsidR="00076F68" w:rsidRPr="00CE3E17" w:rsidSect="00635016">
          <w:headerReference w:type="default" r:id="rId20"/>
          <w:type w:val="continuous"/>
          <w:pgSz w:w="11906" w:h="16838"/>
          <w:pgMar w:top="1077" w:right="1418" w:bottom="1418" w:left="3119" w:header="1077" w:footer="709" w:gutter="0"/>
          <w:cols w:num="2" w:space="708"/>
          <w:docGrid w:linePitch="360"/>
        </w:sectPr>
      </w:pPr>
    </w:p>
    <w:p w14:paraId="2111305C" w14:textId="77777777" w:rsidR="003C6A7D" w:rsidRPr="00CE3E17" w:rsidRDefault="003C6A7D" w:rsidP="003C6A7D">
      <w:pPr>
        <w:pStyle w:val="Titre1"/>
        <w:ind w:left="360"/>
        <w:rPr>
          <w:lang w:val="en-US"/>
        </w:rPr>
      </w:pPr>
      <w:bookmarkStart w:id="1" w:name="_Toc417578105"/>
      <w:bookmarkStart w:id="2" w:name="_Toc417584720"/>
      <w:bookmarkStart w:id="3" w:name="_Toc421210681"/>
      <w:bookmarkStart w:id="4" w:name="_Toc421451343"/>
      <w:r w:rsidRPr="00CE3E17">
        <w:rPr>
          <w:lang w:val="en-US"/>
        </w:rPr>
        <w:lastRenderedPageBreak/>
        <w:t>Introduction</w:t>
      </w:r>
      <w:bookmarkEnd w:id="1"/>
      <w:bookmarkEnd w:id="2"/>
      <w:bookmarkEnd w:id="3"/>
      <w:bookmarkEnd w:id="4"/>
    </w:p>
    <w:p w14:paraId="2B78FEF5" w14:textId="77777777"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27E9E6AB">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486059" w:rsidRPr="0082719B" w:rsidRDefault="00486059"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E86E5" id="_x0000_t202" coordsize="21600,21600" o:spt="202" path="m,l,21600r21600,l21600,xe">
                <v:stroke joinstyle="miter"/>
                <v:path gradientshapeok="t" o:connecttype="rect"/>
              </v:shapetype>
              <v:shape id="Text Box 46" o:spid="_x0000_s1026"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r6fgIAAGQ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" filled="f" stroked="f" strokeweight=".5pt">
                <v:textbox>
                  <w:txbxContent>
                    <w:p w14:paraId="651E1369" w14:textId="77777777" w:rsidR="00486059" w:rsidRPr="0082719B" w:rsidRDefault="00486059"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2A5D0325">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8C54B8"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2"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77777777" w:rsidR="003C6A7D" w:rsidRPr="00CE3E17" w:rsidRDefault="003C6A7D" w:rsidP="003C6A7D">
      <w:pPr>
        <w:pStyle w:val="Titre2"/>
        <w:rPr>
          <w:lang w:val="en-US"/>
        </w:rPr>
      </w:pPr>
      <w:bookmarkStart w:id="5" w:name="_Toc417578106"/>
      <w:bookmarkStart w:id="6" w:name="_Toc417584721"/>
      <w:bookmarkStart w:id="7" w:name="_Toc421210682"/>
      <w:bookmarkStart w:id="8" w:name="_Toc421451344"/>
      <w:r w:rsidRPr="00CE3E17">
        <w:rPr>
          <w:lang w:val="en-US"/>
        </w:rPr>
        <w:t>Intentions</w:t>
      </w:r>
      <w:bookmarkEnd w:id="5"/>
      <w:bookmarkEnd w:id="6"/>
      <w:bookmarkEnd w:id="7"/>
      <w:bookmarkEnd w:id="8"/>
    </w:p>
    <w:p w14:paraId="4D070CF5" w14:textId="77777777"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67E9D36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486059" w:rsidRPr="0082719B" w:rsidRDefault="00486059"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7"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" fillcolor="white [3201]" stroked="f" strokeweight=".5pt">
                <v:textbox>
                  <w:txbxContent>
                    <w:p w14:paraId="798A3361" w14:textId="77777777" w:rsidR="00486059" w:rsidRPr="0082719B" w:rsidRDefault="00486059"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 xml:space="preserve">As also shown in the logic model the report </w:t>
      </w:r>
      <w:r w:rsidR="003C6A7D" w:rsidRPr="0068145D">
        <w:rPr>
          <w:strike/>
          <w:highlight w:val="yellow"/>
          <w:lang w:val="en-US"/>
        </w:rPr>
        <w:t>wants to</w:t>
      </w:r>
      <w:r w:rsidR="003C6A7D" w:rsidRPr="00CE3E17">
        <w:rPr>
          <w:lang w:val="en-US"/>
        </w:rPr>
        <w:t xml:space="preserve">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proofErr w:type="gramStart"/>
      <w:r w:rsidR="003C6A7D" w:rsidRPr="0068145D">
        <w:rPr>
          <w:strike/>
          <w:highlight w:val="yellow"/>
          <w:lang w:val="en-US"/>
        </w:rPr>
        <w:t>consumers</w:t>
      </w:r>
      <w:proofErr w:type="gramEnd"/>
      <w:r w:rsidR="003C6A7D" w:rsidRPr="00CE3E17">
        <w:rPr>
          <w:lang w:val="en-US"/>
        </w:rPr>
        <w:t xml:space="preserve">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77777777" w:rsidR="003C6A7D" w:rsidRPr="00CE3E17" w:rsidRDefault="003C6A7D" w:rsidP="003C6A7D">
      <w:pPr>
        <w:tabs>
          <w:tab w:val="left" w:pos="1534"/>
        </w:tabs>
        <w:rPr>
          <w:lang w:val="en-US"/>
        </w:rPr>
      </w:pPr>
      <w:r w:rsidRPr="00CE3E17">
        <w:rPr>
          <w:lang w:val="en-US"/>
        </w:rPr>
        <w:t xml:space="preserve">The underlying </w:t>
      </w:r>
      <w:r w:rsidRPr="0068145D">
        <w:rPr>
          <w:highlight w:val="yellow"/>
          <w:lang w:val="en-US"/>
        </w:rPr>
        <w:t>information</w:t>
      </w:r>
      <w:r w:rsidRPr="0068145D">
        <w:rPr>
          <w:strike/>
          <w:highlight w:val="yellow"/>
          <w:lang w:val="en-US"/>
        </w:rPr>
        <w:t>’s</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77777777" w:rsidR="003C6A7D" w:rsidRPr="00CE3E17" w:rsidRDefault="00786F8A" w:rsidP="003C6A7D">
      <w:pPr>
        <w:jc w:val="left"/>
        <w:rPr>
          <w:lang w:val="en-US"/>
        </w:rPr>
      </w:pPr>
      <w:r w:rsidRPr="00CE3E17">
        <w:rPr>
          <w:noProof/>
        </w:rPr>
        <w:lastRenderedPageBreak/>
        <mc:AlternateContent>
          <mc:Choice Requires="wps">
            <w:drawing>
              <wp:anchor distT="0" distB="0" distL="114300" distR="114300" simplePos="0" relativeHeight="251773952" behindDoc="0" locked="0" layoutInCell="1" allowOverlap="1" wp14:anchorId="105F5263" wp14:editId="33E85624">
                <wp:simplePos x="0" y="0"/>
                <wp:positionH relativeFrom="column">
                  <wp:posOffset>-102870</wp:posOffset>
                </wp:positionH>
                <wp:positionV relativeFrom="paragraph">
                  <wp:posOffset>8072120</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486059" w:rsidRDefault="00486059" w:rsidP="00786F8A">
                            <w:pPr>
                              <w:pStyle w:val="Lgende"/>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8" type="#_x0000_t202" style="position:absolute;margin-left:-8.1pt;margin-top:635.6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nQ6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" stroked="f">
                <v:textbox style="mso-fit-shape-to-text:t" inset="0,0,0,0">
                  <w:txbxContent>
                    <w:p w14:paraId="09B51239" w14:textId="77777777" w:rsidR="00486059" w:rsidRDefault="00486059" w:rsidP="00786F8A">
                      <w:pPr>
                        <w:pStyle w:val="Lgende"/>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roofErr w:type="spellStart"/>
                      <w:r>
                        <w:t>Logic</w:t>
                      </w:r>
                      <w:proofErr w:type="spellEnd"/>
                      <w:r>
                        <w:t xml:space="preserve"> Model</w:t>
                      </w:r>
                    </w:p>
                  </w:txbxContent>
                </v:textbox>
              </v:shape>
            </w:pict>
          </mc:Fallback>
        </mc:AlternateContent>
      </w:r>
      <w:r w:rsidRPr="00CE3E17">
        <w:rPr>
          <w:noProof/>
        </w:rPr>
        <mc:AlternateContent>
          <mc:Choice Requires="wpg">
            <w:drawing>
              <wp:anchor distT="0" distB="0" distL="114300" distR="114300" simplePos="0" relativeHeight="251747328" behindDoc="0" locked="0" layoutInCell="1" allowOverlap="1" wp14:anchorId="733D6310" wp14:editId="150E61AA">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486059" w:rsidRPr="00F468EF" w:rsidRDefault="0048605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486059" w:rsidRPr="00435619" w:rsidRDefault="00486059"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486059" w:rsidRDefault="00486059" w:rsidP="003C6A7D">
                                  <w:pPr>
                                    <w:jc w:val="left"/>
                                    <w:rPr>
                                      <w:smallCaps/>
                                      <w:color w:val="000000" w:themeColor="text1"/>
                                      <w:lang w:val="en-US"/>
                                    </w:rPr>
                                  </w:pPr>
                                  <w:r w:rsidRPr="00B14897">
                                    <w:rPr>
                                      <w:smallCaps/>
                                      <w:color w:val="000000" w:themeColor="text1"/>
                                      <w:lang w:val="en-US"/>
                                    </w:rPr>
                                    <w:t>Resource</w:t>
                                  </w:r>
                                </w:p>
                                <w:p w14:paraId="53E7241A" w14:textId="034FAD4A" w:rsidR="00486059" w:rsidRPr="005D7E2E" w:rsidRDefault="007869EE"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00486059" w:rsidRPr="005D7E2E">
                                    <w:rPr>
                                      <w:color w:val="000000" w:themeColor="text1"/>
                                      <w:lang w:val="en-US"/>
                                    </w:rPr>
                                    <w:t>ell authorities</w:t>
                                  </w:r>
                                </w:p>
                                <w:p w14:paraId="6560DB13" w14:textId="77777777" w:rsidR="00486059" w:rsidRPr="001B15D4" w:rsidRDefault="00486059"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86059" w:rsidRPr="00B14897"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486059" w:rsidRPr="00B14897" w:rsidRDefault="00486059" w:rsidP="003C6A7D">
                                  <w:pPr>
                                    <w:jc w:val="left"/>
                                    <w:rPr>
                                      <w:smallCaps/>
                                      <w:color w:val="000000" w:themeColor="text1"/>
                                      <w:lang w:val="en-US"/>
                                    </w:rPr>
                                  </w:pPr>
                                  <w:r w:rsidRPr="00B14897">
                                    <w:rPr>
                                      <w:smallCaps/>
                                      <w:color w:val="000000" w:themeColor="text1"/>
                                      <w:lang w:val="en-US"/>
                                    </w:rPr>
                                    <w:t>Activities</w:t>
                                  </w:r>
                                </w:p>
                                <w:p w14:paraId="71DA6794"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486059" w:rsidRPr="005D7E2E" w:rsidRDefault="00486059" w:rsidP="003C6A7D">
                                  <w:pPr>
                                    <w:pStyle w:val="Paragraphedeliste"/>
                                    <w:ind w:left="426"/>
                                    <w:jc w:val="left"/>
                                    <w:rPr>
                                      <w:color w:val="000000" w:themeColor="text1"/>
                                      <w:lang w:val="en-US"/>
                                    </w:rPr>
                                  </w:pPr>
                                </w:p>
                                <w:p w14:paraId="021BFD50" w14:textId="77777777" w:rsidR="00486059" w:rsidRPr="00435619" w:rsidRDefault="00486059"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486059" w:rsidRPr="00B14897" w:rsidRDefault="00486059" w:rsidP="003C6A7D">
                                  <w:pPr>
                                    <w:jc w:val="left"/>
                                    <w:rPr>
                                      <w:smallCaps/>
                                      <w:color w:val="000000" w:themeColor="text1"/>
                                      <w:lang w:val="en-US"/>
                                    </w:rPr>
                                  </w:pPr>
                                  <w:r w:rsidRPr="00B14897">
                                    <w:rPr>
                                      <w:smallCaps/>
                                      <w:color w:val="000000" w:themeColor="text1"/>
                                      <w:lang w:val="en-US"/>
                                    </w:rPr>
                                    <w:t>Outputs</w:t>
                                  </w:r>
                                </w:p>
                                <w:p w14:paraId="01C172AF"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86059" w:rsidRPr="00CD2DF0" w:rsidRDefault="00486059"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486059" w:rsidRPr="00B14897" w:rsidRDefault="00486059"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486059" w:rsidRPr="005D7E2E" w:rsidRDefault="00486059" w:rsidP="003C6A7D">
                                  <w:pPr>
                                    <w:pStyle w:val="Paragraphedeliste"/>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r w:rsidR="007869EE" w:rsidRPr="003C6A7D">
                                    <w:rPr>
                                      <w:color w:val="000000" w:themeColor="text1"/>
                                      <w:lang w:val="en-GB"/>
                                    </w:rPr>
                                    <w:t>available</w:t>
                                  </w:r>
                                </w:p>
                                <w:p w14:paraId="33A33DB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486059" w:rsidRPr="00F468EF" w:rsidRDefault="00486059"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486059" w:rsidRPr="00F468EF" w:rsidRDefault="00486059"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486059" w:rsidRPr="00BD1DC8" w:rsidRDefault="0048605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86059" w:rsidRPr="00BD1DC8" w:rsidRDefault="0048605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486059" w:rsidRPr="00BD1DC8" w:rsidRDefault="00486059"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77777777" w:rsidR="00486059" w:rsidRPr="00BD1DC8" w:rsidRDefault="0048605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29"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">
                <v:group id="Group 370" o:spid="_x0000_s1030"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1"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486059" w:rsidRPr="00F468EF" w:rsidRDefault="00486059"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2"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486059" w:rsidRPr="00435619" w:rsidRDefault="00486059"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3"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4"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5"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486059" w:rsidRDefault="00486059" w:rsidP="003C6A7D">
                            <w:pPr>
                              <w:jc w:val="left"/>
                              <w:rPr>
                                <w:smallCaps/>
                                <w:color w:val="000000" w:themeColor="text1"/>
                                <w:lang w:val="en-US"/>
                              </w:rPr>
                            </w:pPr>
                            <w:r w:rsidRPr="00B14897">
                              <w:rPr>
                                <w:smallCaps/>
                                <w:color w:val="000000" w:themeColor="text1"/>
                                <w:lang w:val="en-US"/>
                              </w:rPr>
                              <w:t>Resource</w:t>
                            </w:r>
                          </w:p>
                          <w:p w14:paraId="53E7241A" w14:textId="034FAD4A" w:rsidR="00486059" w:rsidRPr="005D7E2E" w:rsidRDefault="007869EE"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00486059" w:rsidRPr="005D7E2E">
                              <w:rPr>
                                <w:color w:val="000000" w:themeColor="text1"/>
                                <w:lang w:val="en-US"/>
                              </w:rPr>
                              <w:t>ell authorities</w:t>
                            </w:r>
                          </w:p>
                          <w:p w14:paraId="6560DB13" w14:textId="77777777" w:rsidR="00486059" w:rsidRPr="001B15D4" w:rsidRDefault="00486059"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86059" w:rsidRPr="00B14897"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486059" w:rsidRPr="005D7E2E" w:rsidRDefault="00486059"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86059" w:rsidRPr="005D7E2E" w:rsidRDefault="00486059"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6"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7"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8"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486059" w:rsidRPr="00B14897" w:rsidRDefault="00486059" w:rsidP="003C6A7D">
                            <w:pPr>
                              <w:jc w:val="left"/>
                              <w:rPr>
                                <w:smallCaps/>
                                <w:color w:val="000000" w:themeColor="text1"/>
                                <w:lang w:val="en-US"/>
                              </w:rPr>
                            </w:pPr>
                            <w:r w:rsidRPr="00B14897">
                              <w:rPr>
                                <w:smallCaps/>
                                <w:color w:val="000000" w:themeColor="text1"/>
                                <w:lang w:val="en-US"/>
                              </w:rPr>
                              <w:t>Activities</w:t>
                            </w:r>
                          </w:p>
                          <w:p w14:paraId="71DA6794"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486059" w:rsidRPr="005D7E2E" w:rsidRDefault="00486059" w:rsidP="003C6A7D">
                            <w:pPr>
                              <w:pStyle w:val="Paragraphedeliste"/>
                              <w:ind w:left="426"/>
                              <w:jc w:val="left"/>
                              <w:rPr>
                                <w:color w:val="000000" w:themeColor="text1"/>
                                <w:lang w:val="en-US"/>
                              </w:rPr>
                            </w:pPr>
                          </w:p>
                          <w:p w14:paraId="021BFD50" w14:textId="77777777" w:rsidR="00486059" w:rsidRPr="00435619" w:rsidRDefault="00486059"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9"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0"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1"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486059" w:rsidRPr="00B14897" w:rsidRDefault="00486059" w:rsidP="003C6A7D">
                            <w:pPr>
                              <w:jc w:val="left"/>
                              <w:rPr>
                                <w:smallCaps/>
                                <w:color w:val="000000" w:themeColor="text1"/>
                                <w:lang w:val="en-US"/>
                              </w:rPr>
                            </w:pPr>
                            <w:r w:rsidRPr="00B14897">
                              <w:rPr>
                                <w:smallCaps/>
                                <w:color w:val="000000" w:themeColor="text1"/>
                                <w:lang w:val="en-US"/>
                              </w:rPr>
                              <w:t>Outputs</w:t>
                            </w:r>
                          </w:p>
                          <w:p w14:paraId="01C172AF"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86059" w:rsidRPr="00CD2DF0" w:rsidRDefault="00486059"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2"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3"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4"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486059" w:rsidRPr="00B14897" w:rsidRDefault="00486059"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486059" w:rsidRPr="005D7E2E" w:rsidRDefault="00486059" w:rsidP="003C6A7D">
                            <w:pPr>
                              <w:pStyle w:val="Paragraphedeliste"/>
                              <w:numPr>
                                <w:ilvl w:val="0"/>
                                <w:numId w:val="15"/>
                              </w:numPr>
                              <w:ind w:left="284"/>
                              <w:jc w:val="left"/>
                              <w:rPr>
                                <w:color w:val="000000" w:themeColor="text1"/>
                                <w:lang w:val="en-US"/>
                              </w:rPr>
                            </w:pPr>
                            <w:r w:rsidRPr="003C6A7D">
                              <w:rPr>
                                <w:color w:val="000000" w:themeColor="text1"/>
                                <w:lang w:val="en-GB"/>
                              </w:rPr>
                              <w:t xml:space="preserve">Condensed Information about the fuel cell industry </w:t>
                            </w:r>
                            <w:r w:rsidR="007869EE" w:rsidRPr="003C6A7D">
                              <w:rPr>
                                <w:color w:val="000000" w:themeColor="text1"/>
                                <w:lang w:val="en-GB"/>
                              </w:rPr>
                              <w:t>available</w:t>
                            </w:r>
                          </w:p>
                          <w:p w14:paraId="33A33DB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86059" w:rsidRPr="005D7E2E" w:rsidRDefault="00486059"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86059" w:rsidRPr="005D7E2E" w:rsidRDefault="00486059"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5"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6"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7"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486059" w:rsidRPr="00F468EF" w:rsidRDefault="00486059"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8"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486059" w:rsidRPr="00F468EF" w:rsidRDefault="00486059"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49"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486059" w:rsidRPr="00BD1DC8" w:rsidRDefault="00486059"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86059" w:rsidRPr="00BD1DC8" w:rsidRDefault="00486059"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486059" w:rsidRPr="00BD1DC8" w:rsidRDefault="00486059" w:rsidP="003C6A7D">
                          <w:pPr>
                            <w:jc w:val="center"/>
                            <w:rPr>
                              <w:color w:val="000000" w:themeColor="text1"/>
                              <w:lang w:val="en-US"/>
                            </w:rPr>
                          </w:pPr>
                        </w:p>
                      </w:txbxContent>
                    </v:textbox>
                  </v:rect>
                  <v:rect id="Rectangle 138" o:spid="_x0000_s1050"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77777777" w:rsidR="00486059" w:rsidRPr="00BD1DC8" w:rsidRDefault="00486059"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14:paraId="2EB860E4" w14:textId="77777777" w:rsidR="003C6A7D" w:rsidRPr="00CE3E17" w:rsidRDefault="003C6A7D" w:rsidP="003C6A7D">
      <w:pPr>
        <w:pStyle w:val="Titre2"/>
        <w:rPr>
          <w:lang w:val="en-US"/>
        </w:rPr>
      </w:pPr>
      <w:bookmarkStart w:id="9" w:name="_Toc417578107"/>
      <w:bookmarkStart w:id="10" w:name="_Toc417584722"/>
      <w:bookmarkStart w:id="11" w:name="_Toc421210683"/>
      <w:bookmarkStart w:id="12" w:name="_Toc421451345"/>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9"/>
      <w:bookmarkEnd w:id="10"/>
      <w:bookmarkEnd w:id="11"/>
      <w:bookmarkEnd w:id="12"/>
    </w:p>
    <w:p w14:paraId="7269E617" w14:textId="77777777"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w:t>
      </w:r>
      <w:commentRangeStart w:id="13"/>
      <w:r w:rsidRPr="00CE3E17">
        <w:rPr>
          <w:lang w:val="en-US"/>
        </w:rPr>
        <w:t xml:space="preserve">as </w:t>
      </w:r>
      <w:r w:rsidRPr="0068145D">
        <w:rPr>
          <w:highlight w:val="yellow"/>
          <w:lang w:val="en-US"/>
        </w:rPr>
        <w:t>the different technologies, develop</w:t>
      </w:r>
      <w:r w:rsidR="001F0F08" w:rsidRPr="0068145D">
        <w:rPr>
          <w:highlight w:val="yellow"/>
          <w:lang w:val="en-US"/>
        </w:rPr>
        <w:t>ed</w:t>
      </w:r>
      <w:r w:rsidRPr="0068145D">
        <w:rPr>
          <w:highlight w:val="yellow"/>
          <w:lang w:val="en-US"/>
        </w:rPr>
        <w:t xml:space="preserve"> differen</w:t>
      </w:r>
      <w:r w:rsidRPr="00CE3E17">
        <w:rPr>
          <w:lang w:val="en-US"/>
        </w:rPr>
        <w:t>t</w:t>
      </w:r>
      <w:commentRangeEnd w:id="13"/>
      <w:r w:rsidR="0068145D">
        <w:rPr>
          <w:rStyle w:val="Marquedecommentaire"/>
        </w:rPr>
        <w:commentReference w:id="13"/>
      </w:r>
      <w:r w:rsidRPr="00CE3E17">
        <w:rPr>
          <w:rStyle w:val="Appelnotedebasdep"/>
          <w:lang w:val="en-US"/>
        </w:rPr>
        <w:footnoteReference w:id="1"/>
      </w:r>
      <w:r w:rsidR="008E76FB" w:rsidRPr="00CE3E17">
        <w:rPr>
          <w:lang w:val="en-US"/>
        </w:rPr>
        <w:t>.</w:t>
      </w:r>
    </w:p>
    <w:p w14:paraId="63ACE355" w14:textId="61F5D0FF"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27D40E1C">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486059" w:rsidRPr="00C6025C" w:rsidRDefault="00486059" w:rsidP="003C6A7D">
                            <w:pPr>
                              <w:jc w:val="left"/>
                              <w:rPr>
                                <w:color w:val="646464" w:themeColor="accent3"/>
                                <w:sz w:val="20"/>
                              </w:rPr>
                            </w:pPr>
                            <w:r w:rsidRPr="00C6025C">
                              <w:rPr>
                                <w:b/>
                                <w:color w:val="646464" w:themeColor="accent3"/>
                                <w:sz w:val="20"/>
                              </w:rPr>
                              <w:t>PEMFC</w:t>
                            </w:r>
                            <w:r w:rsidR="007869EE">
                              <w:rPr>
                                <w:color w:val="646464" w:themeColor="accent3"/>
                                <w:sz w:val="20"/>
                              </w:rPr>
                              <w:t>: Proton E</w:t>
                            </w:r>
                            <w:r w:rsidRPr="00C6025C">
                              <w:rPr>
                                <w:color w:val="646464" w:themeColor="accent3"/>
                                <w:sz w:val="20"/>
                              </w:rPr>
                              <w:t xml:space="preserve">xchange </w:t>
                            </w:r>
                            <w:r w:rsidR="007869EE">
                              <w:rPr>
                                <w:color w:val="646464" w:themeColor="accent3"/>
                                <w:sz w:val="20"/>
                              </w:rPr>
                              <w:t xml:space="preserve">Membrane Fuel </w:t>
                            </w:r>
                            <w:proofErr w:type="spellStart"/>
                            <w:r w:rsidR="007869EE">
                              <w:rPr>
                                <w:color w:val="646464" w:themeColor="accent3"/>
                                <w:sz w:val="20"/>
                              </w:rPr>
                              <w:t>C</w:t>
                            </w:r>
                            <w:r w:rsidRPr="00C6025C">
                              <w:rPr>
                                <w:color w:val="646464" w:themeColor="accent3"/>
                                <w:sz w:val="20"/>
                              </w:rPr>
                              <w:t>ell</w:t>
                            </w:r>
                            <w:proofErr w:type="spellEnd"/>
                          </w:p>
                          <w:p w14:paraId="40072F14" w14:textId="3F4337A3" w:rsidR="00486059" w:rsidRPr="00C6025C" w:rsidRDefault="00486059"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sidR="007869EE">
                              <w:rPr>
                                <w:color w:val="646464" w:themeColor="accent3"/>
                                <w:sz w:val="20"/>
                                <w:lang w:val="en-US"/>
                              </w:rPr>
                              <w:t>F</w:t>
                            </w:r>
                            <w:r w:rsidRPr="00C6025C">
                              <w:rPr>
                                <w:color w:val="646464" w:themeColor="accent3"/>
                                <w:sz w:val="20"/>
                                <w:lang w:val="en-US"/>
                              </w:rPr>
                              <w:t xml:space="preserve">uel </w:t>
                            </w:r>
                            <w:r w:rsidR="007869EE">
                              <w:rPr>
                                <w:color w:val="646464" w:themeColor="accent3"/>
                                <w:sz w:val="20"/>
                                <w:lang w:val="en-US"/>
                              </w:rPr>
                              <w:t>Cell Electric V</w:t>
                            </w:r>
                            <w:r w:rsidRPr="00C6025C">
                              <w:rPr>
                                <w:color w:val="646464" w:themeColor="accent3"/>
                                <w:sz w:val="20"/>
                                <w:lang w:val="en-US"/>
                              </w:rPr>
                              <w:t>ehicle</w:t>
                            </w:r>
                          </w:p>
                          <w:p w14:paraId="6EA5EB5A" w14:textId="77BEC153" w:rsidR="00486059" w:rsidRPr="00C6025C" w:rsidRDefault="00486059" w:rsidP="003C6A7D">
                            <w:pPr>
                              <w:jc w:val="left"/>
                              <w:rPr>
                                <w:color w:val="646464" w:themeColor="accent3"/>
                                <w:sz w:val="20"/>
                                <w:lang w:val="en-US"/>
                              </w:rPr>
                            </w:pPr>
                            <w:r w:rsidRPr="00C6025C">
                              <w:rPr>
                                <w:b/>
                                <w:color w:val="646464" w:themeColor="accent3"/>
                                <w:sz w:val="20"/>
                                <w:lang w:val="en-US"/>
                              </w:rPr>
                              <w:t>PAFC</w:t>
                            </w:r>
                            <w:r w:rsidR="007869EE">
                              <w:rPr>
                                <w:color w:val="646464" w:themeColor="accent3"/>
                                <w:sz w:val="20"/>
                                <w:lang w:val="en-US"/>
                              </w:rPr>
                              <w:t>: Phosphoric A</w:t>
                            </w:r>
                            <w:r w:rsidRPr="00C6025C">
                              <w:rPr>
                                <w:color w:val="646464" w:themeColor="accent3"/>
                                <w:sz w:val="20"/>
                                <w:lang w:val="en-US"/>
                              </w:rPr>
                              <w:t xml:space="preserve">cid </w:t>
                            </w:r>
                            <w:r w:rsidR="007869EE">
                              <w:rPr>
                                <w:color w:val="646464" w:themeColor="accent3"/>
                                <w:sz w:val="20"/>
                                <w:lang w:val="en-US"/>
                              </w:rPr>
                              <w:t>F</w:t>
                            </w:r>
                            <w:r w:rsidRPr="00C6025C">
                              <w:rPr>
                                <w:color w:val="646464" w:themeColor="accent3"/>
                                <w:sz w:val="20"/>
                                <w:lang w:val="en-US"/>
                              </w:rPr>
                              <w:t xml:space="preserve">uel </w:t>
                            </w:r>
                            <w:r w:rsidR="007869EE">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1"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" filled="f" stroked="f" strokeweight=".5pt">
                <v:textbox inset="3.6pt,0,3.6pt,0">
                  <w:txbxContent>
                    <w:p w14:paraId="49FE68CC" w14:textId="3C993ECB" w:rsidR="00486059" w:rsidRPr="00C6025C" w:rsidRDefault="00486059" w:rsidP="003C6A7D">
                      <w:pPr>
                        <w:jc w:val="left"/>
                        <w:rPr>
                          <w:color w:val="646464" w:themeColor="accent3"/>
                          <w:sz w:val="20"/>
                        </w:rPr>
                      </w:pPr>
                      <w:r w:rsidRPr="00C6025C">
                        <w:rPr>
                          <w:b/>
                          <w:color w:val="646464" w:themeColor="accent3"/>
                          <w:sz w:val="20"/>
                        </w:rPr>
                        <w:t>PEMFC</w:t>
                      </w:r>
                      <w:r w:rsidR="007869EE">
                        <w:rPr>
                          <w:color w:val="646464" w:themeColor="accent3"/>
                          <w:sz w:val="20"/>
                        </w:rPr>
                        <w:t>: Proton E</w:t>
                      </w:r>
                      <w:r w:rsidRPr="00C6025C">
                        <w:rPr>
                          <w:color w:val="646464" w:themeColor="accent3"/>
                          <w:sz w:val="20"/>
                        </w:rPr>
                        <w:t xml:space="preserve">xchange </w:t>
                      </w:r>
                      <w:r w:rsidR="007869EE">
                        <w:rPr>
                          <w:color w:val="646464" w:themeColor="accent3"/>
                          <w:sz w:val="20"/>
                        </w:rPr>
                        <w:t xml:space="preserve">Membrane Fuel </w:t>
                      </w:r>
                      <w:proofErr w:type="spellStart"/>
                      <w:r w:rsidR="007869EE">
                        <w:rPr>
                          <w:color w:val="646464" w:themeColor="accent3"/>
                          <w:sz w:val="20"/>
                        </w:rPr>
                        <w:t>C</w:t>
                      </w:r>
                      <w:r w:rsidRPr="00C6025C">
                        <w:rPr>
                          <w:color w:val="646464" w:themeColor="accent3"/>
                          <w:sz w:val="20"/>
                        </w:rPr>
                        <w:t>ell</w:t>
                      </w:r>
                      <w:proofErr w:type="spellEnd"/>
                    </w:p>
                    <w:p w14:paraId="40072F14" w14:textId="3F4337A3" w:rsidR="00486059" w:rsidRPr="00C6025C" w:rsidRDefault="00486059"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sidR="007869EE">
                        <w:rPr>
                          <w:color w:val="646464" w:themeColor="accent3"/>
                          <w:sz w:val="20"/>
                          <w:lang w:val="en-US"/>
                        </w:rPr>
                        <w:t>F</w:t>
                      </w:r>
                      <w:r w:rsidRPr="00C6025C">
                        <w:rPr>
                          <w:color w:val="646464" w:themeColor="accent3"/>
                          <w:sz w:val="20"/>
                          <w:lang w:val="en-US"/>
                        </w:rPr>
                        <w:t xml:space="preserve">uel </w:t>
                      </w:r>
                      <w:r w:rsidR="007869EE">
                        <w:rPr>
                          <w:color w:val="646464" w:themeColor="accent3"/>
                          <w:sz w:val="20"/>
                          <w:lang w:val="en-US"/>
                        </w:rPr>
                        <w:t>Cell Electric V</w:t>
                      </w:r>
                      <w:r w:rsidRPr="00C6025C">
                        <w:rPr>
                          <w:color w:val="646464" w:themeColor="accent3"/>
                          <w:sz w:val="20"/>
                          <w:lang w:val="en-US"/>
                        </w:rPr>
                        <w:t>ehicle</w:t>
                      </w:r>
                    </w:p>
                    <w:p w14:paraId="6EA5EB5A" w14:textId="77BEC153" w:rsidR="00486059" w:rsidRPr="00C6025C" w:rsidRDefault="00486059" w:rsidP="003C6A7D">
                      <w:pPr>
                        <w:jc w:val="left"/>
                        <w:rPr>
                          <w:color w:val="646464" w:themeColor="accent3"/>
                          <w:sz w:val="20"/>
                          <w:lang w:val="en-US"/>
                        </w:rPr>
                      </w:pPr>
                      <w:r w:rsidRPr="00C6025C">
                        <w:rPr>
                          <w:b/>
                          <w:color w:val="646464" w:themeColor="accent3"/>
                          <w:sz w:val="20"/>
                          <w:lang w:val="en-US"/>
                        </w:rPr>
                        <w:t>PAFC</w:t>
                      </w:r>
                      <w:r w:rsidR="007869EE">
                        <w:rPr>
                          <w:color w:val="646464" w:themeColor="accent3"/>
                          <w:sz w:val="20"/>
                          <w:lang w:val="en-US"/>
                        </w:rPr>
                        <w:t>: Phosphoric A</w:t>
                      </w:r>
                      <w:r w:rsidRPr="00C6025C">
                        <w:rPr>
                          <w:color w:val="646464" w:themeColor="accent3"/>
                          <w:sz w:val="20"/>
                          <w:lang w:val="en-US"/>
                        </w:rPr>
                        <w:t xml:space="preserve">cid </w:t>
                      </w:r>
                      <w:r w:rsidR="007869EE">
                        <w:rPr>
                          <w:color w:val="646464" w:themeColor="accent3"/>
                          <w:sz w:val="20"/>
                          <w:lang w:val="en-US"/>
                        </w:rPr>
                        <w:t>F</w:t>
                      </w:r>
                      <w:r w:rsidRPr="00C6025C">
                        <w:rPr>
                          <w:color w:val="646464" w:themeColor="accent3"/>
                          <w:sz w:val="20"/>
                          <w:lang w:val="en-US"/>
                        </w:rPr>
                        <w:t xml:space="preserve">uel </w:t>
                      </w:r>
                      <w:r w:rsidR="007869EE">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77777777" w:rsidR="003C6A7D" w:rsidRPr="00CE3E17" w:rsidRDefault="008E76FB" w:rsidP="003C6A7D">
      <w:pPr>
        <w:pStyle w:val="Titre2"/>
        <w:rPr>
          <w:lang w:val="en-US"/>
        </w:rPr>
      </w:pPr>
      <w:bookmarkStart w:id="19" w:name="_Toc417578108"/>
      <w:bookmarkStart w:id="20" w:name="_Toc417584723"/>
      <w:bookmarkStart w:id="21" w:name="_Toc421210684"/>
      <w:bookmarkStart w:id="22" w:name="_Toc421451346"/>
      <w:r w:rsidRPr="00CE3E17">
        <w:rPr>
          <w:lang w:val="en-US"/>
        </w:rPr>
        <w:lastRenderedPageBreak/>
        <w:t>Fuel C</w:t>
      </w:r>
      <w:r w:rsidR="003C6A7D" w:rsidRPr="00CE3E17">
        <w:rPr>
          <w:lang w:val="en-US"/>
        </w:rPr>
        <w:t xml:space="preserve">ell as an </w:t>
      </w:r>
      <w:r w:rsidRPr="00CE3E17">
        <w:rPr>
          <w:lang w:val="en-US"/>
        </w:rPr>
        <w:t>a</w:t>
      </w:r>
      <w:r w:rsidR="003C6A7D" w:rsidRPr="00CE3E17">
        <w:rPr>
          <w:lang w:val="en-US"/>
        </w:rPr>
        <w:t>lternative</w:t>
      </w:r>
      <w:bookmarkEnd w:id="19"/>
      <w:bookmarkEnd w:id="20"/>
      <w:bookmarkEnd w:id="21"/>
      <w:r w:rsidRPr="00CE3E17">
        <w:rPr>
          <w:lang w:val="en-US"/>
        </w:rPr>
        <w:t>?</w:t>
      </w:r>
      <w:bookmarkEnd w:id="22"/>
    </w:p>
    <w:p w14:paraId="08821EAB" w14:textId="77777777" w:rsidR="003C6A7D" w:rsidRPr="00CE3E17" w:rsidRDefault="003C6A7D" w:rsidP="00E943B4">
      <w:pPr>
        <w:rPr>
          <w:lang w:val="en-US"/>
        </w:rPr>
      </w:pPr>
      <w:r w:rsidRPr="00CE3E17">
        <w:rPr>
          <w:lang w:val="en-US"/>
        </w:rPr>
        <w:t>Fuel cells can be used as a substitute as well as a complementing technology. The applications can be divided into the three categories stationary, transport and portable</w:t>
      </w:r>
      <w:r w:rsidR="00E943B4">
        <w:rPr>
          <w:lang w:val="en-US"/>
        </w:rPr>
        <w:t xml:space="preserve"> </w:t>
      </w:r>
      <w:r w:rsidR="00E943B4" w:rsidRPr="00E943B4">
        <w:rPr>
          <w:highlight w:val="yellow"/>
          <w:lang w:val="en-US"/>
        </w:rPr>
        <w:t xml:space="preserve">(cf. </w:t>
      </w:r>
      <w:r w:rsidR="00E943B4" w:rsidRPr="00E943B4">
        <w:rPr>
          <w:rStyle w:val="Rfrenceintense"/>
          <w:highlight w:val="yellow"/>
          <w:lang w:val="en-GB"/>
        </w:rPr>
        <w:t>2.3 Applications</w:t>
      </w:r>
      <w:r w:rsidR="00E943B4" w:rsidRPr="00E943B4">
        <w:rPr>
          <w:highlight w:val="yellow"/>
          <w:lang w:val="en-GB"/>
        </w:rPr>
        <w:t>)</w:t>
      </w:r>
      <w:r w:rsidR="00E943B4">
        <w:rPr>
          <w:lang w:val="en-US"/>
        </w:rPr>
        <w:t xml:space="preserve">. </w:t>
      </w:r>
      <w:r w:rsidRPr="00CE3E17">
        <w:rPr>
          <w:lang w:val="en-US"/>
        </w:rPr>
        <w:t xml:space="preserve">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Pr="00CE3E17">
        <w:rPr>
          <w:lang w:val="en-US"/>
        </w:rPr>
        <w:t xml:space="preserve">will be hold in part </w:t>
      </w:r>
      <w:r w:rsidRPr="00CE3E17">
        <w:rPr>
          <w:lang w:val="en-US"/>
        </w:rPr>
        <w:fldChar w:fldCharType="begin"/>
      </w:r>
      <w:r w:rsidRPr="00CE3E17">
        <w:rPr>
          <w:lang w:val="en-US"/>
        </w:rPr>
        <w:instrText xml:space="preserve"> REF _Ref419309432 \r \h </w:instrText>
      </w:r>
      <w:r w:rsidRPr="00CE3E17">
        <w:rPr>
          <w:lang w:val="en-US"/>
        </w:rPr>
      </w:r>
      <w:r w:rsidRPr="00CE3E17">
        <w:rPr>
          <w:lang w:val="en-US"/>
        </w:rPr>
        <w:fldChar w:fldCharType="separate"/>
      </w:r>
      <w:r w:rsidRPr="00CE3E17">
        <w:rPr>
          <w:lang w:val="en-US"/>
        </w:rPr>
        <w:t>5</w:t>
      </w:r>
      <w:r w:rsidRPr="00CE3E17">
        <w:rPr>
          <w:lang w:val="en-US"/>
        </w:rPr>
        <w:fldChar w:fldCharType="end"/>
      </w:r>
      <w:r w:rsidRPr="00CE3E17">
        <w:rPr>
          <w:lang w:val="en-US"/>
        </w:rPr>
        <w:t>.</w:t>
      </w:r>
    </w:p>
    <w:p w14:paraId="02DF3135" w14:textId="77777777" w:rsidR="003C6A7D" w:rsidRPr="00CE3E17" w:rsidRDefault="003C6A7D" w:rsidP="003C6A7D">
      <w:pPr>
        <w:pStyle w:val="Titre2"/>
        <w:rPr>
          <w:lang w:val="en-US"/>
        </w:rPr>
      </w:pPr>
      <w:bookmarkStart w:id="23" w:name="_Toc417578109"/>
      <w:bookmarkStart w:id="24" w:name="_Toc417584724"/>
      <w:bookmarkStart w:id="25" w:name="_Toc421210685"/>
      <w:bookmarkStart w:id="26" w:name="_Toc421451347"/>
      <w:r w:rsidRPr="00E943B4">
        <w:rPr>
          <w:strike/>
          <w:highlight w:val="yellow"/>
          <w:lang w:val="en-US"/>
        </w:rPr>
        <w:t>Sho</w:t>
      </w:r>
      <w:r w:rsidR="008E76FB" w:rsidRPr="00E943B4">
        <w:rPr>
          <w:strike/>
          <w:highlight w:val="yellow"/>
          <w:lang w:val="en-US"/>
        </w:rPr>
        <w:t>rt</w:t>
      </w:r>
      <w:r w:rsidR="008E76FB" w:rsidRPr="00CE3E17">
        <w:rPr>
          <w:lang w:val="en-US"/>
        </w:rPr>
        <w:t xml:space="preserve"> </w:t>
      </w:r>
      <w:r w:rsidR="00E943B4">
        <w:rPr>
          <w:lang w:val="en-US"/>
        </w:rPr>
        <w:t>Quick i</w:t>
      </w:r>
      <w:r w:rsidRPr="00CE3E17">
        <w:rPr>
          <w:lang w:val="en-US"/>
        </w:rPr>
        <w:t xml:space="preserve">ndustry </w:t>
      </w:r>
      <w:r w:rsidR="008E76FB" w:rsidRPr="00CE3E17">
        <w:rPr>
          <w:lang w:val="en-US"/>
        </w:rPr>
        <w:t>o</w:t>
      </w:r>
      <w:r w:rsidRPr="00CE3E17">
        <w:rPr>
          <w:lang w:val="en-US"/>
        </w:rPr>
        <w:t>verview</w:t>
      </w:r>
      <w:bookmarkEnd w:id="23"/>
      <w:bookmarkEnd w:id="24"/>
      <w:bookmarkEnd w:id="25"/>
      <w:bookmarkEnd w:id="26"/>
    </w:p>
    <w:p w14:paraId="476F82BD" w14:textId="2E5FAA98" w:rsidR="00955CD1" w:rsidRPr="00CE3E17" w:rsidRDefault="003C6A7D" w:rsidP="003C6A7D">
      <w:pPr>
        <w:rPr>
          <w:lang w:val="en-US"/>
        </w:rPr>
        <w:sectPr w:rsidR="00955CD1" w:rsidRPr="00CE3E17" w:rsidSect="00BD5BF6">
          <w:headerReference w:type="default" r:id="rId25"/>
          <w:headerReference w:type="first" r:id="rId26"/>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Titre1"/>
        <w:rPr>
          <w:lang w:val="en-US"/>
        </w:rPr>
      </w:pPr>
      <w:bookmarkStart w:id="27" w:name="_Toc421210686"/>
      <w:bookmarkStart w:id="28" w:name="_Toc417578111"/>
      <w:bookmarkStart w:id="29" w:name="_Toc417584726"/>
      <w:bookmarkStart w:id="30" w:name="_Toc421451348"/>
      <w:r w:rsidRPr="00CE3E17">
        <w:rPr>
          <w:noProof/>
        </w:rPr>
        <w:lastRenderedPageBreak/>
        <mc:AlternateContent>
          <mc:Choice Requires="wps">
            <w:drawing>
              <wp:anchor distT="0" distB="0" distL="114300" distR="114300" simplePos="0" relativeHeight="251624448" behindDoc="0" locked="0" layoutInCell="1" allowOverlap="1" wp14:anchorId="0D2E0325" wp14:editId="393B540B">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486059" w:rsidRPr="00C6025C" w:rsidRDefault="00486059"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86059" w:rsidRPr="00C6025C" w:rsidRDefault="00486059"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86059" w:rsidRPr="00C6025C" w:rsidRDefault="00486059"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86059" w:rsidRPr="00C6025C" w:rsidRDefault="00486059"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86059" w:rsidRPr="00C6025C" w:rsidRDefault="0048605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1" w:name="_CTVP0012c0e5ac2041d4bd482730c9037550cea"/>
                            <w:r w:rsidRPr="00C6025C">
                              <w:rPr>
                                <w:color w:val="646464" w:themeColor="accent3"/>
                                <w:sz w:val="20"/>
                                <w:lang w:val="en-GB"/>
                              </w:rPr>
                              <w:t>(Wikipedia contributors 2015a)</w:t>
                            </w:r>
                            <w:bookmarkEnd w:id="31"/>
                            <w:r w:rsidRPr="00C6025C">
                              <w:rPr>
                                <w:color w:val="646464" w:themeColor="accent3"/>
                                <w:sz w:val="20"/>
                                <w:lang w:val="en-GB"/>
                              </w:rPr>
                              <w:fldChar w:fldCharType="end"/>
                            </w:r>
                          </w:p>
                          <w:p w14:paraId="19ECF6C3"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2" w:name="_CTVP001c7de317b418947ffb7e944ebb2207c73"/>
                            <w:r w:rsidRPr="00C6025C">
                              <w:rPr>
                                <w:color w:val="646464" w:themeColor="accent3"/>
                                <w:sz w:val="20"/>
                                <w:lang w:val="en-GB"/>
                              </w:rPr>
                              <w:t>(Wikipedia contributors 2015b)</w:t>
                            </w:r>
                            <w:bookmarkEnd w:id="32"/>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2"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" fillcolor="white [3201]" stroked="f" strokeweight=".5pt">
                <v:textbox>
                  <w:txbxContent>
                    <w:p w14:paraId="15CFBA2B" w14:textId="77777777" w:rsidR="00486059" w:rsidRPr="00C6025C" w:rsidRDefault="00486059"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86059" w:rsidRPr="00C6025C" w:rsidRDefault="00486059"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86059" w:rsidRPr="00C6025C" w:rsidRDefault="00486059"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86059" w:rsidRPr="00C6025C" w:rsidRDefault="00486059"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86059" w:rsidRPr="00C6025C" w:rsidRDefault="00486059"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3" w:name="_CTVP0012c0e5ac2041d4bd482730c9037550cea"/>
                      <w:r w:rsidRPr="00C6025C">
                        <w:rPr>
                          <w:color w:val="646464" w:themeColor="accent3"/>
                          <w:sz w:val="20"/>
                          <w:lang w:val="en-GB"/>
                        </w:rPr>
                        <w:t>(Wikipedia contributors 2015a)</w:t>
                      </w:r>
                      <w:bookmarkEnd w:id="33"/>
                      <w:r w:rsidRPr="00C6025C">
                        <w:rPr>
                          <w:color w:val="646464" w:themeColor="accent3"/>
                          <w:sz w:val="20"/>
                          <w:lang w:val="en-GB"/>
                        </w:rPr>
                        <w:fldChar w:fldCharType="end"/>
                      </w:r>
                    </w:p>
                    <w:p w14:paraId="19ECF6C3"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4" w:name="_CTVP001c7de317b418947ffb7e944ebb2207c73"/>
                      <w:r w:rsidRPr="00C6025C">
                        <w:rPr>
                          <w:color w:val="646464" w:themeColor="accent3"/>
                          <w:sz w:val="20"/>
                          <w:lang w:val="en-GB"/>
                        </w:rPr>
                        <w:t>(Wikipedia contributors 2015b)</w:t>
                      </w:r>
                      <w:bookmarkEnd w:id="34"/>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7"/>
      <w:bookmarkEnd w:id="30"/>
    </w:p>
    <w:p w14:paraId="7D40E3E1" w14:textId="77777777" w:rsidR="00F45A70" w:rsidRPr="00CE3E17" w:rsidRDefault="00F45A70" w:rsidP="00F45A70">
      <w:pPr>
        <w:rPr>
          <w:lang w:val="en-US"/>
        </w:rPr>
      </w:pPr>
      <w:r w:rsidRPr="00CE3E17">
        <w:rPr>
          <w:lang w:val="en-US"/>
        </w:rPr>
        <w:t>In this second 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77777777" w:rsidR="00F45A70" w:rsidRPr="00CE3E17" w:rsidRDefault="00F45A70" w:rsidP="00F45A70">
      <w:pPr>
        <w:pStyle w:val="Titre2"/>
        <w:rPr>
          <w:lang w:val="en-US"/>
        </w:rPr>
      </w:pPr>
      <w:bookmarkStart w:id="35" w:name="_Toc421210687"/>
      <w:bookmarkStart w:id="36" w:name="_Toc421451349"/>
      <w:r w:rsidRPr="00CE3E17">
        <w:rPr>
          <w:lang w:val="en-US"/>
        </w:rPr>
        <w:t>Introductio</w:t>
      </w:r>
      <w:bookmarkEnd w:id="28"/>
      <w:bookmarkEnd w:id="29"/>
      <w:r w:rsidRPr="00CE3E17">
        <w:rPr>
          <w:lang w:val="en-US"/>
        </w:rPr>
        <w:t>n</w:t>
      </w:r>
      <w:bookmarkEnd w:id="35"/>
      <w:bookmarkEnd w:id="36"/>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004E2A20">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486059" w:rsidRPr="00DE061C" w:rsidRDefault="0048605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3"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rLH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Sd8CS6i22Bke2hEL&#10;jl8rrN4NC/GeeZwpbAbcE/EOP1IDsg/diZIV+Je33hMeWx2llNQ4oyUNv9bMC0r0V4tDcDYcj9NQ&#10;58t4cjrCiz+ULA8ldm0uAVsC2xyjy8eEj7o/Sg/mCdfJInlFEbMcfZc09sfL2G4OXEdcLBYZhGPs&#10;WLyxD44n04nm1JuPzRPzrmvgNEe30E8zm73q4xabNC0s1hGkyk2eiG5Z7QqAKyD3freu0o45vGfU&#10;fqnOfwM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BTTrLH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486059" w:rsidRPr="00DE061C" w:rsidRDefault="00486059"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range of temperature then </w:t>
      </w:r>
      <w:r w:rsidR="002B5A43" w:rsidRPr="00CE3E17">
        <w:rPr>
          <w:noProof/>
        </w:rPr>
        <w:lastRenderedPageBreak/>
        <mc:AlternateContent>
          <mc:Choice Requires="wps">
            <w:drawing>
              <wp:anchor distT="0" distB="0" distL="114300" distR="114300" simplePos="0" relativeHeight="251625472" behindDoc="0" locked="0" layoutInCell="1" allowOverlap="1" wp14:anchorId="51B2AC1F" wp14:editId="4E81F8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486059" w:rsidRPr="00CE3E17" w:rsidRDefault="0048605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86059" w:rsidRPr="00CE3E17" w:rsidRDefault="00486059" w:rsidP="00F45A70">
                            <w:pPr>
                              <w:jc w:val="left"/>
                              <w:rPr>
                                <w:b/>
                                <w:color w:val="646464" w:themeColor="accent3"/>
                                <w:sz w:val="18"/>
                                <w:lang w:val="en-US"/>
                              </w:rPr>
                            </w:pPr>
                          </w:p>
                          <w:p w14:paraId="554ED4B9" w14:textId="77777777" w:rsidR="00486059" w:rsidRPr="00CE3E17" w:rsidRDefault="00486059"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86059" w:rsidRPr="0068145D" w:rsidRDefault="00486059" w:rsidP="007074EE">
                            <w:pPr>
                              <w:pStyle w:val="Paragraphedeliste"/>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86059" w:rsidRPr="00CE3E17" w:rsidRDefault="00486059"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86059" w:rsidRPr="00CE3E17" w:rsidRDefault="00486059"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86059" w:rsidRPr="00CE3E17" w:rsidRDefault="00486059" w:rsidP="00F45A70">
                            <w:pPr>
                              <w:jc w:val="left"/>
                              <w:rPr>
                                <w:color w:val="646464" w:themeColor="accent3"/>
                                <w:sz w:val="20"/>
                                <w:lang w:val="en-US"/>
                              </w:rPr>
                            </w:pPr>
                          </w:p>
                          <w:p w14:paraId="4BA5AE6B" w14:textId="77777777" w:rsidR="00486059" w:rsidRPr="00CE3E17" w:rsidRDefault="00486059" w:rsidP="00F45A70">
                            <w:pPr>
                              <w:jc w:val="left"/>
                              <w:rPr>
                                <w:color w:val="646464" w:themeColor="accent3"/>
                                <w:sz w:val="20"/>
                                <w:lang w:val="en-US"/>
                              </w:rPr>
                            </w:pPr>
                          </w:p>
                          <w:p w14:paraId="2E2110FE" w14:textId="77777777" w:rsidR="00486059" w:rsidRPr="00CE3E17" w:rsidRDefault="00486059" w:rsidP="00F45A70">
                            <w:pPr>
                              <w:jc w:val="left"/>
                              <w:rPr>
                                <w:color w:val="646464" w:themeColor="accent3"/>
                                <w:sz w:val="20"/>
                                <w:lang w:val="en-US"/>
                              </w:rPr>
                            </w:pPr>
                          </w:p>
                          <w:p w14:paraId="4595BD1C" w14:textId="77777777" w:rsidR="00486059" w:rsidRPr="00CE3E17" w:rsidRDefault="0048605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4"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D4aJLK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486059" w:rsidRPr="00CE3E17" w:rsidRDefault="00486059"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86059" w:rsidRPr="00CE3E17" w:rsidRDefault="00486059" w:rsidP="00F45A70">
                      <w:pPr>
                        <w:jc w:val="left"/>
                        <w:rPr>
                          <w:b/>
                          <w:color w:val="646464" w:themeColor="accent3"/>
                          <w:sz w:val="18"/>
                          <w:lang w:val="en-US"/>
                        </w:rPr>
                      </w:pPr>
                    </w:p>
                    <w:p w14:paraId="554ED4B9" w14:textId="77777777" w:rsidR="00486059" w:rsidRPr="00CE3E17" w:rsidRDefault="00486059"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86059" w:rsidRPr="0068145D" w:rsidRDefault="00486059" w:rsidP="007074EE">
                      <w:pPr>
                        <w:pStyle w:val="Paragraphedeliste"/>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86059" w:rsidRPr="00CE3E17" w:rsidRDefault="00486059"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86059" w:rsidRPr="00CE3E17" w:rsidRDefault="00486059"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86059" w:rsidRPr="00CE3E17" w:rsidRDefault="00486059"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86059" w:rsidRPr="00CE3E17" w:rsidRDefault="00486059" w:rsidP="00F45A70">
                      <w:pPr>
                        <w:jc w:val="left"/>
                        <w:rPr>
                          <w:color w:val="646464" w:themeColor="accent3"/>
                          <w:sz w:val="20"/>
                          <w:lang w:val="en-US"/>
                        </w:rPr>
                      </w:pPr>
                    </w:p>
                    <w:p w14:paraId="4BA5AE6B" w14:textId="77777777" w:rsidR="00486059" w:rsidRPr="00CE3E17" w:rsidRDefault="00486059" w:rsidP="00F45A70">
                      <w:pPr>
                        <w:jc w:val="left"/>
                        <w:rPr>
                          <w:color w:val="646464" w:themeColor="accent3"/>
                          <w:sz w:val="20"/>
                          <w:lang w:val="en-US"/>
                        </w:rPr>
                      </w:pPr>
                    </w:p>
                    <w:p w14:paraId="2E2110FE" w14:textId="77777777" w:rsidR="00486059" w:rsidRPr="00CE3E17" w:rsidRDefault="00486059" w:rsidP="00F45A70">
                      <w:pPr>
                        <w:jc w:val="left"/>
                        <w:rPr>
                          <w:color w:val="646464" w:themeColor="accent3"/>
                          <w:sz w:val="20"/>
                          <w:lang w:val="en-US"/>
                        </w:rPr>
                      </w:pPr>
                    </w:p>
                    <w:p w14:paraId="4595BD1C" w14:textId="77777777" w:rsidR="00486059" w:rsidRPr="00CE3E17" w:rsidRDefault="00486059"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77777777" w:rsidR="00F45A70" w:rsidRPr="00CE3E17" w:rsidRDefault="00F45A70" w:rsidP="00F45A70">
      <w:pPr>
        <w:pStyle w:val="Titre2"/>
        <w:rPr>
          <w:lang w:val="en-US"/>
        </w:rPr>
      </w:pPr>
      <w:bookmarkStart w:id="37" w:name="_Toc417578112"/>
      <w:bookmarkStart w:id="38" w:name="_Toc417584727"/>
      <w:bookmarkStart w:id="39" w:name="_Toc421210688"/>
      <w:bookmarkStart w:id="40" w:name="_Toc421451350"/>
      <w:r w:rsidRPr="00CE3E17">
        <w:rPr>
          <w:lang w:val="en-US"/>
        </w:rPr>
        <w:t>Technologies</w:t>
      </w:r>
      <w:bookmarkEnd w:id="37"/>
      <w:bookmarkEnd w:id="38"/>
      <w:bookmarkEnd w:id="39"/>
      <w:bookmarkEnd w:id="40"/>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Pr="00CE3E17"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09683961" w14:textId="77777777" w:rsidR="00F45A70" w:rsidRPr="00CE3E17" w:rsidRDefault="00DE061C" w:rsidP="00F45A70">
      <w:pPr>
        <w:pStyle w:val="Titre3"/>
        <w:rPr>
          <w:shd w:val="clear" w:color="auto" w:fill="FFFFFF"/>
          <w:lang w:val="en-US"/>
        </w:rPr>
      </w:pPr>
      <w:bookmarkStart w:id="43" w:name="_Toc421210689"/>
      <w:r w:rsidRPr="00CE3E17">
        <w:rPr>
          <w:noProof/>
        </w:rPr>
        <mc:AlternateContent>
          <mc:Choice Requires="wps">
            <w:drawing>
              <wp:anchor distT="0" distB="0" distL="114300" distR="114300" simplePos="0" relativeHeight="251656192" behindDoc="0" locked="0" layoutInCell="1" allowOverlap="1" wp14:anchorId="6B209949" wp14:editId="5CA57F8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486059" w:rsidRPr="00DE061C" w:rsidRDefault="00486059" w:rsidP="00DE061C">
                            <w:pPr>
                              <w:pStyle w:val="Lgende"/>
                              <w:jc w:val="center"/>
                              <w:rPr>
                                <w:noProof/>
                                <w:lang w:val="en-GB"/>
                              </w:rPr>
                            </w:pPr>
                            <w:bookmarkStart w:id="44"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5"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" stroked="f">
                <v:textbox style="mso-fit-shape-to-text:t" inset="0,0,0,0">
                  <w:txbxContent>
                    <w:p w14:paraId="2A6EA246" w14:textId="77777777" w:rsidR="00486059" w:rsidRPr="00DE061C" w:rsidRDefault="00486059" w:rsidP="00DE061C">
                      <w:pPr>
                        <w:pStyle w:val="Lgende"/>
                        <w:jc w:val="center"/>
                        <w:rPr>
                          <w:noProof/>
                          <w:lang w:val="en-GB"/>
                        </w:rPr>
                      </w:pPr>
                      <w:bookmarkStart w:id="45" w:name="_Toc421210640"/>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8B6CB33">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486059" w:rsidRPr="00EC17E6" w:rsidRDefault="0048605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486059" w:rsidRPr="00EC17E6" w:rsidRDefault="0048605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486059" w:rsidRPr="00EC17E6" w:rsidRDefault="0048605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486059" w:rsidRPr="00EC17E6" w:rsidRDefault="0048605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486059" w:rsidRPr="00EC17E6" w:rsidRDefault="0048605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6"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">
                <v:group id="Groupe 9" o:spid="_x0000_s10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8" o:title="idea-256" recolortarget="black [1449]"/>
                                  <v:path arrowok="t"/>
                                </v:shape>
                              </v:group>
                              <v:group id="Groupe 68" o:spid="_x0000_s10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486059" w:rsidRPr="00EC17E6" w:rsidRDefault="00486059" w:rsidP="00F45A70">
                                <w:pPr>
                                  <w:jc w:val="right"/>
                                  <w:rPr>
                                    <w:sz w:val="14"/>
                                  </w:rPr>
                                </w:pPr>
                                <w:r w:rsidRPr="00EC17E6">
                                  <w:rPr>
                                    <w:sz w:val="14"/>
                                  </w:rPr>
                                  <w:t>HYGROGEN</w:t>
                                </w:r>
                              </w:p>
                            </w:txbxContent>
                          </v:textbox>
                        </v:shape>
                        <v:shape id="Zone de texte 88" o:spid="_x0000_s10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486059" w:rsidRPr="00EC17E6" w:rsidRDefault="00486059" w:rsidP="00F45A70">
                                <w:pPr>
                                  <w:jc w:val="right"/>
                                  <w:rPr>
                                    <w:sz w:val="14"/>
                                  </w:rPr>
                                </w:pPr>
                                <w:r w:rsidRPr="00EC17E6">
                                  <w:rPr>
                                    <w:sz w:val="14"/>
                                  </w:rPr>
                                  <w:t>EXCESS HYGROGEN</w:t>
                                </w:r>
                              </w:p>
                            </w:txbxContent>
                          </v:textbox>
                        </v:shape>
                        <v:shape id="Zone de texte 89" o:spid="_x0000_s10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486059" w:rsidRPr="00EC17E6" w:rsidRDefault="00486059" w:rsidP="00F45A70">
                                <w:pPr>
                                  <w:jc w:val="left"/>
                                  <w:rPr>
                                    <w:sz w:val="14"/>
                                  </w:rPr>
                                </w:pPr>
                                <w:r w:rsidRPr="00EC17E6">
                                  <w:rPr>
                                    <w:sz w:val="14"/>
                                  </w:rPr>
                                  <w:t>OXYGEN</w:t>
                                </w:r>
                              </w:p>
                            </w:txbxContent>
                          </v:textbox>
                        </v:shape>
                        <v:shape id="Zone de texte 90" o:spid="_x0000_s10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486059" w:rsidRPr="00EC17E6" w:rsidRDefault="00486059" w:rsidP="00F45A70">
                                <w:pPr>
                                  <w:jc w:val="left"/>
                                  <w:rPr>
                                    <w:sz w:val="14"/>
                                  </w:rPr>
                                </w:pPr>
                                <w:r w:rsidRPr="00EC17E6">
                                  <w:rPr>
                                    <w:sz w:val="14"/>
                                  </w:rPr>
                                  <w:t>WATER</w:t>
                                </w:r>
                              </w:p>
                            </w:txbxContent>
                          </v:textbox>
                        </v:shape>
                        <v:shape id="Zone de texte 91" o:spid="_x0000_s10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486059" w:rsidRPr="00EC17E6" w:rsidRDefault="00486059" w:rsidP="00F45A70">
                                <w:pPr>
                                  <w:jc w:val="center"/>
                                  <w:rPr>
                                    <w:color w:val="646464" w:themeColor="accent3"/>
                                    <w:sz w:val="14"/>
                                  </w:rPr>
                                </w:pPr>
                                <w:r w:rsidRPr="00EC17E6">
                                  <w:rPr>
                                    <w:color w:val="646464" w:themeColor="accent3"/>
                                    <w:sz w:val="14"/>
                                  </w:rPr>
                                  <w:t>HYDROGEN IONS</w:t>
                                </w:r>
                              </w:p>
                            </w:txbxContent>
                          </v:textbox>
                        </v:shape>
                      </v:group>
                      <v:shape id="Zone de texte 92" o:spid="_x0000_s10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3"/>
    </w:p>
    <w:p w14:paraId="7E6DF382" w14:textId="47F90F0A" w:rsidR="00F45A70" w:rsidRPr="00CE3E17" w:rsidRDefault="007869EE" w:rsidP="00F45A70">
      <w:pPr>
        <w:rPr>
          <w:lang w:val="en-US"/>
        </w:rPr>
      </w:pPr>
      <w:r>
        <w:rPr>
          <w:lang w:val="en-US"/>
        </w:rPr>
        <w:t>The proton exchange membrane fuel c</w:t>
      </w:r>
      <w:r w:rsidR="00F45A70" w:rsidRPr="00CE3E17">
        <w:rPr>
          <w:lang w:val="en-US"/>
        </w:rPr>
        <w:t>ell is made of with polymer electrolyte. According to the basic component of it, it can operate at low or high temperatures.</w:t>
      </w:r>
    </w:p>
    <w:p w14:paraId="5B23C80C" w14:textId="77777777" w:rsidR="00F45A70" w:rsidRPr="00CE3E17" w:rsidRDefault="003C6A7D"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21BE161C">
                <wp:simplePos x="0" y="0"/>
                <wp:positionH relativeFrom="page">
                  <wp:posOffset>306070</wp:posOffset>
                </wp:positionH>
                <wp:positionV relativeFrom="paragraph">
                  <wp:posOffset>952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486059" w:rsidRPr="00C6025C" w:rsidRDefault="00486059" w:rsidP="00F45A70">
                            <w:pPr>
                              <w:jc w:val="left"/>
                              <w:rPr>
                                <w:b/>
                                <w:color w:val="646464" w:themeColor="accent3"/>
                                <w:sz w:val="20"/>
                                <w:lang w:val="en-GB"/>
                              </w:rPr>
                            </w:pPr>
                          </w:p>
                          <w:p w14:paraId="72A076C0" w14:textId="77777777" w:rsidR="00486059" w:rsidRPr="00C6025C" w:rsidRDefault="00486059" w:rsidP="00F45A70">
                            <w:pPr>
                              <w:jc w:val="left"/>
                              <w:rPr>
                                <w:b/>
                                <w:color w:val="646464" w:themeColor="accent3"/>
                                <w:sz w:val="20"/>
                                <w:lang w:val="en-GB"/>
                              </w:rPr>
                            </w:pPr>
                          </w:p>
                          <w:p w14:paraId="10F887C8" w14:textId="77777777" w:rsidR="00486059" w:rsidRPr="00C6025C" w:rsidRDefault="00486059" w:rsidP="00F45A70">
                            <w:pPr>
                              <w:jc w:val="left"/>
                              <w:rPr>
                                <w:b/>
                                <w:color w:val="646464" w:themeColor="accent3"/>
                                <w:sz w:val="20"/>
                                <w:lang w:val="en-GB"/>
                              </w:rPr>
                            </w:pPr>
                          </w:p>
                          <w:p w14:paraId="297DCA04" w14:textId="77777777" w:rsidR="00486059" w:rsidRPr="00C6025C" w:rsidRDefault="00486059" w:rsidP="00F45A70">
                            <w:pPr>
                              <w:jc w:val="left"/>
                              <w:rPr>
                                <w:b/>
                                <w:color w:val="646464" w:themeColor="accent3"/>
                                <w:sz w:val="20"/>
                                <w:lang w:val="en-GB"/>
                              </w:rPr>
                            </w:pPr>
                          </w:p>
                          <w:p w14:paraId="59BBC46F" w14:textId="77777777" w:rsidR="00486059" w:rsidRPr="00C6025C" w:rsidRDefault="00486059" w:rsidP="00F45A70">
                            <w:pPr>
                              <w:jc w:val="left"/>
                              <w:rPr>
                                <w:b/>
                                <w:color w:val="646464" w:themeColor="accent3"/>
                                <w:sz w:val="20"/>
                                <w:lang w:val="en-GB"/>
                              </w:rPr>
                            </w:pPr>
                          </w:p>
                          <w:p w14:paraId="136BAD05" w14:textId="77777777" w:rsidR="00486059" w:rsidRPr="00C6025C" w:rsidRDefault="00486059" w:rsidP="00F45A70">
                            <w:pPr>
                              <w:jc w:val="left"/>
                              <w:rPr>
                                <w:b/>
                                <w:color w:val="646464" w:themeColor="accent3"/>
                                <w:sz w:val="20"/>
                                <w:lang w:val="en-GB"/>
                              </w:rPr>
                            </w:pPr>
                          </w:p>
                          <w:p w14:paraId="24D9525D" w14:textId="77777777" w:rsidR="00486059" w:rsidRPr="00C6025C" w:rsidRDefault="00486059" w:rsidP="00F45A70">
                            <w:pPr>
                              <w:jc w:val="left"/>
                              <w:rPr>
                                <w:b/>
                                <w:color w:val="646464" w:themeColor="accent3"/>
                                <w:sz w:val="20"/>
                                <w:lang w:val="en-GB"/>
                              </w:rPr>
                            </w:pPr>
                          </w:p>
                          <w:p w14:paraId="40398071" w14:textId="77777777" w:rsidR="00486059" w:rsidRPr="00C6025C" w:rsidRDefault="00486059" w:rsidP="00F45A70">
                            <w:pPr>
                              <w:jc w:val="left"/>
                              <w:rPr>
                                <w:b/>
                                <w:color w:val="646464" w:themeColor="accent3"/>
                                <w:sz w:val="20"/>
                                <w:lang w:val="en-GB"/>
                              </w:rPr>
                            </w:pPr>
                          </w:p>
                          <w:p w14:paraId="790153E7" w14:textId="77777777" w:rsidR="00486059" w:rsidRPr="00C6025C" w:rsidRDefault="00486059" w:rsidP="00F45A70">
                            <w:pPr>
                              <w:jc w:val="left"/>
                              <w:rPr>
                                <w:b/>
                                <w:color w:val="646464" w:themeColor="accent3"/>
                                <w:sz w:val="20"/>
                                <w:lang w:val="en-GB"/>
                              </w:rPr>
                            </w:pPr>
                          </w:p>
                          <w:p w14:paraId="42FCB17D" w14:textId="77777777" w:rsidR="00486059" w:rsidRPr="00C6025C" w:rsidRDefault="00486059" w:rsidP="00F45A70">
                            <w:pPr>
                              <w:jc w:val="left"/>
                              <w:rPr>
                                <w:b/>
                                <w:color w:val="646464" w:themeColor="accent3"/>
                                <w:sz w:val="20"/>
                                <w:lang w:val="en-GB"/>
                              </w:rPr>
                            </w:pPr>
                          </w:p>
                          <w:p w14:paraId="7331E9E4" w14:textId="77777777" w:rsidR="00486059" w:rsidRPr="00C6025C" w:rsidRDefault="00486059" w:rsidP="00F45A70">
                            <w:pPr>
                              <w:jc w:val="left"/>
                              <w:rPr>
                                <w:b/>
                                <w:color w:val="646464" w:themeColor="accent3"/>
                                <w:sz w:val="20"/>
                                <w:lang w:val="en-GB"/>
                              </w:rPr>
                            </w:pPr>
                          </w:p>
                          <w:p w14:paraId="5CE6B5BB" w14:textId="77777777" w:rsidR="00486059" w:rsidRPr="00C6025C" w:rsidRDefault="00486059" w:rsidP="00F45A70">
                            <w:pPr>
                              <w:jc w:val="left"/>
                              <w:rPr>
                                <w:b/>
                                <w:color w:val="646464" w:themeColor="accent3"/>
                                <w:sz w:val="20"/>
                                <w:lang w:val="en-GB"/>
                              </w:rPr>
                            </w:pPr>
                          </w:p>
                          <w:p w14:paraId="19D6A1F9" w14:textId="77777777" w:rsidR="00486059" w:rsidRPr="00C6025C" w:rsidRDefault="00486059" w:rsidP="00F45A70">
                            <w:pPr>
                              <w:jc w:val="left"/>
                              <w:rPr>
                                <w:b/>
                                <w:color w:val="646464" w:themeColor="accent3"/>
                                <w:sz w:val="20"/>
                                <w:lang w:val="en-GB"/>
                              </w:rPr>
                            </w:pPr>
                          </w:p>
                          <w:p w14:paraId="5A109B88" w14:textId="77777777" w:rsidR="00486059" w:rsidRPr="00C6025C" w:rsidRDefault="00486059" w:rsidP="00F45A70">
                            <w:pPr>
                              <w:jc w:val="left"/>
                              <w:rPr>
                                <w:b/>
                                <w:color w:val="646464" w:themeColor="accent3"/>
                                <w:sz w:val="20"/>
                                <w:lang w:val="en-GB"/>
                              </w:rPr>
                            </w:pPr>
                          </w:p>
                          <w:p w14:paraId="4A2B9496" w14:textId="77777777" w:rsidR="00486059" w:rsidRPr="00C6025C" w:rsidRDefault="00486059"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6" w:name="_CTVP001b7c479e01d4340709d5374873ba26ea5"/>
                            <w:r w:rsidRPr="00C6025C">
                              <w:rPr>
                                <w:color w:val="646464" w:themeColor="accent3"/>
                                <w:sz w:val="20"/>
                                <w:lang w:val="en-GB"/>
                              </w:rPr>
                              <w:t>(Wikipedia 2015a)</w:t>
                            </w:r>
                            <w:bookmarkEnd w:id="46"/>
                            <w:r w:rsidRPr="00C6025C">
                              <w:rPr>
                                <w:color w:val="646464" w:themeColor="accent3"/>
                                <w:sz w:val="20"/>
                                <w:lang w:val="en-GB"/>
                              </w:rPr>
                              <w:fldChar w:fldCharType="end"/>
                            </w:r>
                          </w:p>
                          <w:p w14:paraId="04F012B7"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8" type="#_x0000_t202" style="position:absolute;left:0;text-align:left;margin-left:24.1pt;margin-top:.7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" fillcolor="white [3201]" stroked="f" strokeweight=".5pt">
                <v:textbox>
                  <w:txbxContent>
                    <w:p w14:paraId="59A6E4B2" w14:textId="77777777" w:rsidR="00486059" w:rsidRPr="00C6025C" w:rsidRDefault="00486059" w:rsidP="00F45A70">
                      <w:pPr>
                        <w:jc w:val="left"/>
                        <w:rPr>
                          <w:b/>
                          <w:color w:val="646464" w:themeColor="accent3"/>
                          <w:sz w:val="20"/>
                          <w:lang w:val="en-GB"/>
                        </w:rPr>
                      </w:pPr>
                    </w:p>
                    <w:p w14:paraId="72A076C0" w14:textId="77777777" w:rsidR="00486059" w:rsidRPr="00C6025C" w:rsidRDefault="00486059" w:rsidP="00F45A70">
                      <w:pPr>
                        <w:jc w:val="left"/>
                        <w:rPr>
                          <w:b/>
                          <w:color w:val="646464" w:themeColor="accent3"/>
                          <w:sz w:val="20"/>
                          <w:lang w:val="en-GB"/>
                        </w:rPr>
                      </w:pPr>
                    </w:p>
                    <w:p w14:paraId="10F887C8" w14:textId="77777777" w:rsidR="00486059" w:rsidRPr="00C6025C" w:rsidRDefault="00486059" w:rsidP="00F45A70">
                      <w:pPr>
                        <w:jc w:val="left"/>
                        <w:rPr>
                          <w:b/>
                          <w:color w:val="646464" w:themeColor="accent3"/>
                          <w:sz w:val="20"/>
                          <w:lang w:val="en-GB"/>
                        </w:rPr>
                      </w:pPr>
                    </w:p>
                    <w:p w14:paraId="297DCA04" w14:textId="77777777" w:rsidR="00486059" w:rsidRPr="00C6025C" w:rsidRDefault="00486059" w:rsidP="00F45A70">
                      <w:pPr>
                        <w:jc w:val="left"/>
                        <w:rPr>
                          <w:b/>
                          <w:color w:val="646464" w:themeColor="accent3"/>
                          <w:sz w:val="20"/>
                          <w:lang w:val="en-GB"/>
                        </w:rPr>
                      </w:pPr>
                    </w:p>
                    <w:p w14:paraId="59BBC46F" w14:textId="77777777" w:rsidR="00486059" w:rsidRPr="00C6025C" w:rsidRDefault="00486059" w:rsidP="00F45A70">
                      <w:pPr>
                        <w:jc w:val="left"/>
                        <w:rPr>
                          <w:b/>
                          <w:color w:val="646464" w:themeColor="accent3"/>
                          <w:sz w:val="20"/>
                          <w:lang w:val="en-GB"/>
                        </w:rPr>
                      </w:pPr>
                    </w:p>
                    <w:p w14:paraId="136BAD05" w14:textId="77777777" w:rsidR="00486059" w:rsidRPr="00C6025C" w:rsidRDefault="00486059" w:rsidP="00F45A70">
                      <w:pPr>
                        <w:jc w:val="left"/>
                        <w:rPr>
                          <w:b/>
                          <w:color w:val="646464" w:themeColor="accent3"/>
                          <w:sz w:val="20"/>
                          <w:lang w:val="en-GB"/>
                        </w:rPr>
                      </w:pPr>
                    </w:p>
                    <w:p w14:paraId="24D9525D" w14:textId="77777777" w:rsidR="00486059" w:rsidRPr="00C6025C" w:rsidRDefault="00486059" w:rsidP="00F45A70">
                      <w:pPr>
                        <w:jc w:val="left"/>
                        <w:rPr>
                          <w:b/>
                          <w:color w:val="646464" w:themeColor="accent3"/>
                          <w:sz w:val="20"/>
                          <w:lang w:val="en-GB"/>
                        </w:rPr>
                      </w:pPr>
                    </w:p>
                    <w:p w14:paraId="40398071" w14:textId="77777777" w:rsidR="00486059" w:rsidRPr="00C6025C" w:rsidRDefault="00486059" w:rsidP="00F45A70">
                      <w:pPr>
                        <w:jc w:val="left"/>
                        <w:rPr>
                          <w:b/>
                          <w:color w:val="646464" w:themeColor="accent3"/>
                          <w:sz w:val="20"/>
                          <w:lang w:val="en-GB"/>
                        </w:rPr>
                      </w:pPr>
                    </w:p>
                    <w:p w14:paraId="790153E7" w14:textId="77777777" w:rsidR="00486059" w:rsidRPr="00C6025C" w:rsidRDefault="00486059" w:rsidP="00F45A70">
                      <w:pPr>
                        <w:jc w:val="left"/>
                        <w:rPr>
                          <w:b/>
                          <w:color w:val="646464" w:themeColor="accent3"/>
                          <w:sz w:val="20"/>
                          <w:lang w:val="en-GB"/>
                        </w:rPr>
                      </w:pPr>
                    </w:p>
                    <w:p w14:paraId="42FCB17D" w14:textId="77777777" w:rsidR="00486059" w:rsidRPr="00C6025C" w:rsidRDefault="00486059" w:rsidP="00F45A70">
                      <w:pPr>
                        <w:jc w:val="left"/>
                        <w:rPr>
                          <w:b/>
                          <w:color w:val="646464" w:themeColor="accent3"/>
                          <w:sz w:val="20"/>
                          <w:lang w:val="en-GB"/>
                        </w:rPr>
                      </w:pPr>
                    </w:p>
                    <w:p w14:paraId="7331E9E4" w14:textId="77777777" w:rsidR="00486059" w:rsidRPr="00C6025C" w:rsidRDefault="00486059" w:rsidP="00F45A70">
                      <w:pPr>
                        <w:jc w:val="left"/>
                        <w:rPr>
                          <w:b/>
                          <w:color w:val="646464" w:themeColor="accent3"/>
                          <w:sz w:val="20"/>
                          <w:lang w:val="en-GB"/>
                        </w:rPr>
                      </w:pPr>
                    </w:p>
                    <w:p w14:paraId="5CE6B5BB" w14:textId="77777777" w:rsidR="00486059" w:rsidRPr="00C6025C" w:rsidRDefault="00486059" w:rsidP="00F45A70">
                      <w:pPr>
                        <w:jc w:val="left"/>
                        <w:rPr>
                          <w:b/>
                          <w:color w:val="646464" w:themeColor="accent3"/>
                          <w:sz w:val="20"/>
                          <w:lang w:val="en-GB"/>
                        </w:rPr>
                      </w:pPr>
                    </w:p>
                    <w:p w14:paraId="19D6A1F9" w14:textId="77777777" w:rsidR="00486059" w:rsidRPr="00C6025C" w:rsidRDefault="00486059" w:rsidP="00F45A70">
                      <w:pPr>
                        <w:jc w:val="left"/>
                        <w:rPr>
                          <w:b/>
                          <w:color w:val="646464" w:themeColor="accent3"/>
                          <w:sz w:val="20"/>
                          <w:lang w:val="en-GB"/>
                        </w:rPr>
                      </w:pPr>
                    </w:p>
                    <w:p w14:paraId="5A109B88" w14:textId="77777777" w:rsidR="00486059" w:rsidRPr="00C6025C" w:rsidRDefault="00486059" w:rsidP="00F45A70">
                      <w:pPr>
                        <w:jc w:val="left"/>
                        <w:rPr>
                          <w:b/>
                          <w:color w:val="646464" w:themeColor="accent3"/>
                          <w:sz w:val="20"/>
                          <w:lang w:val="en-GB"/>
                        </w:rPr>
                      </w:pPr>
                    </w:p>
                    <w:p w14:paraId="4A2B9496" w14:textId="77777777" w:rsidR="00486059" w:rsidRPr="00C6025C" w:rsidRDefault="00486059"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14:paraId="04F012B7" w14:textId="77777777" w:rsidR="00486059" w:rsidRPr="00C6025C" w:rsidRDefault="00486059"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77777777"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77777777"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77777777" w:rsidR="00F64F12" w:rsidRPr="00CE3E17" w:rsidRDefault="00F64F12" w:rsidP="00F45A70">
      <w:pPr>
        <w:rPr>
          <w:lang w:val="en-US"/>
        </w:rPr>
      </w:pPr>
    </w:p>
    <w:p w14:paraId="38380595" w14:textId="77777777" w:rsidR="00F45A70" w:rsidRPr="00CE3E17" w:rsidRDefault="00F45A70" w:rsidP="00F45A70">
      <w:pPr>
        <w:pStyle w:val="Titre3"/>
        <w:rPr>
          <w:shd w:val="clear" w:color="auto" w:fill="FFFFFF"/>
          <w:lang w:val="en-US"/>
        </w:rPr>
      </w:pPr>
      <w:bookmarkStart w:id="48" w:name="_Toc421210690"/>
      <w:r w:rsidRPr="00CE3E17">
        <w:rPr>
          <w:shd w:val="clear" w:color="auto" w:fill="FFFFFF"/>
          <w:lang w:val="en-US"/>
        </w:rPr>
        <w:t>DMFC</w:t>
      </w:r>
      <w:bookmarkEnd w:id="48"/>
    </w:p>
    <w:p w14:paraId="583B058F" w14:textId="74D58011"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77777777"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77777777" w:rsidR="00F64F12" w:rsidRPr="00CE3E17" w:rsidRDefault="00F64F12" w:rsidP="00F45A70">
      <w:pPr>
        <w:rPr>
          <w:lang w:val="en-US"/>
        </w:rPr>
      </w:pPr>
    </w:p>
    <w:p w14:paraId="0F29885E" w14:textId="77777777" w:rsidR="00F45A70" w:rsidRPr="00CE3E17" w:rsidRDefault="000C007A" w:rsidP="00F45A70">
      <w:pPr>
        <w:pStyle w:val="Titre3"/>
        <w:rPr>
          <w:shd w:val="clear" w:color="auto" w:fill="FFFFFF"/>
          <w:lang w:val="en-US"/>
        </w:rPr>
      </w:pPr>
      <w:bookmarkStart w:id="49" w:name="_Toc421210691"/>
      <w:r w:rsidRPr="00CE3E17">
        <w:rPr>
          <w:noProof/>
        </w:rPr>
        <mc:AlternateContent>
          <mc:Choice Requires="wps">
            <w:drawing>
              <wp:anchor distT="0" distB="0" distL="114300" distR="114300" simplePos="0" relativeHeight="251659264" behindDoc="0" locked="0" layoutInCell="1" allowOverlap="1" wp14:anchorId="1462EC0B" wp14:editId="32061A7E">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486059" w:rsidRPr="000C007A" w:rsidRDefault="00486059" w:rsidP="000C007A">
                            <w:pPr>
                              <w:pStyle w:val="Lgende"/>
                              <w:jc w:val="center"/>
                              <w:rPr>
                                <w:noProof/>
                                <w:lang w:val="en-GB"/>
                              </w:rPr>
                            </w:pPr>
                            <w:bookmarkStart w:id="50"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099"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" stroked="f">
                <v:textbox style="mso-fit-shape-to-text:t" inset="0,0,0,0">
                  <w:txbxContent>
                    <w:p w14:paraId="7A1862CF" w14:textId="77777777" w:rsidR="00486059" w:rsidRPr="000C007A" w:rsidRDefault="00486059" w:rsidP="000C007A">
                      <w:pPr>
                        <w:pStyle w:val="Lgende"/>
                        <w:jc w:val="center"/>
                        <w:rPr>
                          <w:noProof/>
                          <w:lang w:val="en-GB"/>
                        </w:rPr>
                      </w:pPr>
                      <w:bookmarkStart w:id="51" w:name="_Toc421210641"/>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592A748D">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486059" w:rsidRPr="00EC17E6" w:rsidRDefault="0048605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486059" w:rsidRPr="00EC17E6" w:rsidRDefault="00486059"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486059" w:rsidRPr="00EC17E6" w:rsidRDefault="0048605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486059" w:rsidRPr="00EC17E6" w:rsidRDefault="0048605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486059" w:rsidRPr="00EC17E6" w:rsidRDefault="0048605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0"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">
                <v:group id="Groupe 141" o:spid="_x0000_s11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0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1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8" o:title="idea-256" recolortarget="black [1449]"/>
                                  <v:path arrowok="t"/>
                                </v:shape>
                              </v:group>
                              <v:group id="Groupe 165" o:spid="_x0000_s112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2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486059" w:rsidRPr="00EC17E6" w:rsidRDefault="00486059" w:rsidP="00F45A70">
                                <w:pPr>
                                  <w:jc w:val="right"/>
                                  <w:rPr>
                                    <w:sz w:val="14"/>
                                  </w:rPr>
                                </w:pPr>
                                <w:r w:rsidRPr="00EC17E6">
                                  <w:rPr>
                                    <w:sz w:val="14"/>
                                  </w:rPr>
                                  <w:t>HYGROGEN</w:t>
                                </w:r>
                              </w:p>
                            </w:txbxContent>
                          </v:textbox>
                        </v:shape>
                        <v:shape id="Zone de texte 173" o:spid="_x0000_s113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486059" w:rsidRPr="00EC17E6" w:rsidRDefault="00486059" w:rsidP="00F45A70">
                                <w:pPr>
                                  <w:jc w:val="right"/>
                                  <w:rPr>
                                    <w:sz w:val="14"/>
                                  </w:rPr>
                                </w:pPr>
                                <w:r>
                                  <w:rPr>
                                    <w:sz w:val="14"/>
                                  </w:rPr>
                                  <w:t>WATER</w:t>
                                </w:r>
                              </w:p>
                            </w:txbxContent>
                          </v:textbox>
                        </v:shape>
                        <v:shape id="Zone de texte 174" o:spid="_x0000_s113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486059" w:rsidRPr="00EC17E6" w:rsidRDefault="00486059" w:rsidP="00F45A70">
                                <w:pPr>
                                  <w:jc w:val="left"/>
                                  <w:rPr>
                                    <w:sz w:val="14"/>
                                  </w:rPr>
                                </w:pPr>
                                <w:r w:rsidRPr="00EC17E6">
                                  <w:rPr>
                                    <w:sz w:val="14"/>
                                  </w:rPr>
                                  <w:t>OXYGEN</w:t>
                                </w:r>
                              </w:p>
                            </w:txbxContent>
                          </v:textbox>
                        </v:shape>
                        <v:shape id="Zone de texte 175" o:spid="_x0000_s1135"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486059" w:rsidRPr="00EC17E6" w:rsidRDefault="00486059" w:rsidP="00F45A70">
                                <w:pPr>
                                  <w:jc w:val="left"/>
                                  <w:rPr>
                                    <w:sz w:val="14"/>
                                  </w:rPr>
                                </w:pPr>
                                <w:r>
                                  <w:rPr>
                                    <w:sz w:val="14"/>
                                  </w:rPr>
                                  <w:t>EXCESS OXYGEN</w:t>
                                </w:r>
                              </w:p>
                            </w:txbxContent>
                          </v:textbox>
                        </v:shape>
                        <v:shape id="Zone de texte 176" o:spid="_x0000_s1136"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486059" w:rsidRPr="00EC17E6" w:rsidRDefault="00486059"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8"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3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9"/>
    </w:p>
    <w:p w14:paraId="47612782" w14:textId="766C5BEF"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F64F12" w:rsidRPr="00CE3E17">
        <w:rPr>
          <w:noProof/>
        </w:rPr>
        <w:lastRenderedPageBreak/>
        <mc:AlternateContent>
          <mc:Choice Requires="wps">
            <w:drawing>
              <wp:anchor distT="0" distB="0" distL="114300" distR="114300" simplePos="0" relativeHeight="251641856" behindDoc="0" locked="0" layoutInCell="1" allowOverlap="1" wp14:anchorId="4CC62C8C" wp14:editId="69A7E334">
                <wp:simplePos x="0" y="0"/>
                <wp:positionH relativeFrom="insideMargin">
                  <wp:posOffset>306070</wp:posOffset>
                </wp:positionH>
                <wp:positionV relativeFrom="paragraph">
                  <wp:posOffset>-82824</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486059" w:rsidRPr="00C6025C" w:rsidRDefault="00486059" w:rsidP="002501DC">
                            <w:pPr>
                              <w:jc w:val="left"/>
                              <w:rPr>
                                <w:b/>
                                <w:color w:val="646464" w:themeColor="accent3"/>
                                <w:sz w:val="20"/>
                                <w:lang w:val="en-GB"/>
                              </w:rPr>
                            </w:pPr>
                          </w:p>
                          <w:p w14:paraId="4E4A2485" w14:textId="77777777" w:rsidR="00486059" w:rsidRPr="00C6025C" w:rsidRDefault="00486059" w:rsidP="002501DC">
                            <w:pPr>
                              <w:jc w:val="left"/>
                              <w:rPr>
                                <w:b/>
                                <w:color w:val="646464" w:themeColor="accent3"/>
                                <w:sz w:val="20"/>
                                <w:lang w:val="en-GB"/>
                              </w:rPr>
                            </w:pPr>
                          </w:p>
                          <w:p w14:paraId="0D67DEEE" w14:textId="77777777" w:rsidR="00486059" w:rsidRPr="00C6025C" w:rsidRDefault="00486059" w:rsidP="002501DC">
                            <w:pPr>
                              <w:jc w:val="left"/>
                              <w:rPr>
                                <w:b/>
                                <w:color w:val="646464" w:themeColor="accent3"/>
                                <w:sz w:val="20"/>
                                <w:lang w:val="en-GB"/>
                              </w:rPr>
                            </w:pPr>
                          </w:p>
                          <w:p w14:paraId="64E0176B" w14:textId="77777777" w:rsidR="00486059" w:rsidRPr="00C6025C" w:rsidRDefault="00486059" w:rsidP="002501DC">
                            <w:pPr>
                              <w:jc w:val="left"/>
                              <w:rPr>
                                <w:b/>
                                <w:color w:val="646464" w:themeColor="accent3"/>
                                <w:sz w:val="20"/>
                                <w:lang w:val="en-GB"/>
                              </w:rPr>
                            </w:pPr>
                          </w:p>
                          <w:p w14:paraId="03EF3E3D" w14:textId="77777777" w:rsidR="00486059" w:rsidRPr="00C6025C" w:rsidRDefault="00486059" w:rsidP="002501DC">
                            <w:pPr>
                              <w:jc w:val="left"/>
                              <w:rPr>
                                <w:b/>
                                <w:color w:val="646464" w:themeColor="accent3"/>
                                <w:sz w:val="20"/>
                                <w:lang w:val="en-GB"/>
                              </w:rPr>
                            </w:pPr>
                          </w:p>
                          <w:p w14:paraId="0C335FE3" w14:textId="77777777" w:rsidR="00486059" w:rsidRPr="00C6025C" w:rsidRDefault="00486059" w:rsidP="002501DC">
                            <w:pPr>
                              <w:jc w:val="left"/>
                              <w:rPr>
                                <w:color w:val="646464" w:themeColor="accent3"/>
                                <w:sz w:val="20"/>
                                <w:lang w:val="en-GB"/>
                              </w:rPr>
                            </w:pPr>
                          </w:p>
                          <w:p w14:paraId="29F24402" w14:textId="77777777" w:rsidR="00486059" w:rsidRPr="00C6025C" w:rsidRDefault="00486059" w:rsidP="002501DC">
                            <w:pPr>
                              <w:jc w:val="left"/>
                              <w:rPr>
                                <w:color w:val="646464" w:themeColor="accent3"/>
                                <w:sz w:val="20"/>
                                <w:lang w:val="en-GB"/>
                              </w:rPr>
                            </w:pPr>
                          </w:p>
                          <w:p w14:paraId="4E27D193" w14:textId="77777777" w:rsidR="00486059" w:rsidRPr="00C6025C" w:rsidRDefault="00486059" w:rsidP="002501DC">
                            <w:pPr>
                              <w:jc w:val="left"/>
                              <w:rPr>
                                <w:color w:val="646464" w:themeColor="accent3"/>
                                <w:sz w:val="20"/>
                                <w:lang w:val="en-GB"/>
                              </w:rPr>
                            </w:pPr>
                          </w:p>
                          <w:p w14:paraId="689FCDDD" w14:textId="77777777" w:rsidR="00486059" w:rsidRPr="00C6025C" w:rsidRDefault="00486059" w:rsidP="002501DC">
                            <w:pPr>
                              <w:jc w:val="left"/>
                              <w:rPr>
                                <w:color w:val="646464" w:themeColor="accent3"/>
                                <w:sz w:val="20"/>
                                <w:lang w:val="en-GB"/>
                              </w:rPr>
                            </w:pPr>
                          </w:p>
                          <w:p w14:paraId="55A992D7" w14:textId="77777777" w:rsidR="00486059" w:rsidRPr="00C6025C" w:rsidRDefault="00486059" w:rsidP="002501DC">
                            <w:pPr>
                              <w:jc w:val="left"/>
                              <w:rPr>
                                <w:color w:val="646464" w:themeColor="accent3"/>
                                <w:sz w:val="20"/>
                                <w:lang w:val="en-GB"/>
                              </w:rPr>
                            </w:pPr>
                          </w:p>
                          <w:p w14:paraId="65733019" w14:textId="77777777" w:rsidR="00486059" w:rsidRPr="00C6025C" w:rsidRDefault="00486059" w:rsidP="002501DC">
                            <w:pPr>
                              <w:jc w:val="left"/>
                              <w:rPr>
                                <w:color w:val="646464" w:themeColor="accent3"/>
                                <w:sz w:val="20"/>
                                <w:lang w:val="en-GB"/>
                              </w:rPr>
                            </w:pPr>
                          </w:p>
                          <w:p w14:paraId="0F0921CD" w14:textId="77777777" w:rsidR="00486059" w:rsidRPr="00C6025C" w:rsidRDefault="00486059" w:rsidP="002501DC">
                            <w:pPr>
                              <w:jc w:val="left"/>
                              <w:rPr>
                                <w:color w:val="646464" w:themeColor="accent3"/>
                                <w:sz w:val="20"/>
                                <w:lang w:val="en-GB"/>
                              </w:rPr>
                            </w:pPr>
                          </w:p>
                          <w:p w14:paraId="6C626C78" w14:textId="77777777" w:rsidR="00486059" w:rsidRPr="00C6025C" w:rsidRDefault="00486059" w:rsidP="002501DC">
                            <w:pPr>
                              <w:jc w:val="left"/>
                              <w:rPr>
                                <w:color w:val="646464" w:themeColor="accent3"/>
                                <w:sz w:val="20"/>
                                <w:lang w:val="en-GB"/>
                              </w:rPr>
                            </w:pPr>
                          </w:p>
                          <w:p w14:paraId="16E81DE0" w14:textId="77777777" w:rsidR="00486059" w:rsidRPr="00C6025C" w:rsidRDefault="00486059" w:rsidP="002501DC">
                            <w:pPr>
                              <w:jc w:val="left"/>
                              <w:rPr>
                                <w:color w:val="646464" w:themeColor="accent3"/>
                                <w:sz w:val="20"/>
                                <w:lang w:val="en-GB"/>
                              </w:rPr>
                            </w:pPr>
                          </w:p>
                          <w:p w14:paraId="61CECB9A" w14:textId="77777777" w:rsidR="00486059" w:rsidRPr="00C6025C" w:rsidRDefault="0048605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2" w:name="_CTVP001e6b16ab05098472ca54e2ccd55ba7db7"/>
                            <w:r w:rsidRPr="00C6025C">
                              <w:rPr>
                                <w:color w:val="646464" w:themeColor="accent3"/>
                                <w:sz w:val="20"/>
                                <w:lang w:val="en-GB"/>
                              </w:rPr>
                              <w:t>(Wikipedia 2015b)</w:t>
                            </w:r>
                            <w:bookmarkEnd w:id="52"/>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2" type="#_x0000_t202" style="position:absolute;left:0;text-align:left;margin-left:24.1pt;margin-top:-6.5pt;width:106.6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" fillcolor="white [3201]" stroked="f" strokeweight=".5pt">
                <v:textbox>
                  <w:txbxContent>
                    <w:p w14:paraId="0DFA16D2" w14:textId="77777777" w:rsidR="00486059" w:rsidRPr="00C6025C" w:rsidRDefault="00486059" w:rsidP="002501DC">
                      <w:pPr>
                        <w:jc w:val="left"/>
                        <w:rPr>
                          <w:b/>
                          <w:color w:val="646464" w:themeColor="accent3"/>
                          <w:sz w:val="20"/>
                          <w:lang w:val="en-GB"/>
                        </w:rPr>
                      </w:pPr>
                    </w:p>
                    <w:p w14:paraId="4E4A2485" w14:textId="77777777" w:rsidR="00486059" w:rsidRPr="00C6025C" w:rsidRDefault="00486059" w:rsidP="002501DC">
                      <w:pPr>
                        <w:jc w:val="left"/>
                        <w:rPr>
                          <w:b/>
                          <w:color w:val="646464" w:themeColor="accent3"/>
                          <w:sz w:val="20"/>
                          <w:lang w:val="en-GB"/>
                        </w:rPr>
                      </w:pPr>
                    </w:p>
                    <w:p w14:paraId="0D67DEEE" w14:textId="77777777" w:rsidR="00486059" w:rsidRPr="00C6025C" w:rsidRDefault="00486059" w:rsidP="002501DC">
                      <w:pPr>
                        <w:jc w:val="left"/>
                        <w:rPr>
                          <w:b/>
                          <w:color w:val="646464" w:themeColor="accent3"/>
                          <w:sz w:val="20"/>
                          <w:lang w:val="en-GB"/>
                        </w:rPr>
                      </w:pPr>
                    </w:p>
                    <w:p w14:paraId="64E0176B" w14:textId="77777777" w:rsidR="00486059" w:rsidRPr="00C6025C" w:rsidRDefault="00486059" w:rsidP="002501DC">
                      <w:pPr>
                        <w:jc w:val="left"/>
                        <w:rPr>
                          <w:b/>
                          <w:color w:val="646464" w:themeColor="accent3"/>
                          <w:sz w:val="20"/>
                          <w:lang w:val="en-GB"/>
                        </w:rPr>
                      </w:pPr>
                    </w:p>
                    <w:p w14:paraId="03EF3E3D" w14:textId="77777777" w:rsidR="00486059" w:rsidRPr="00C6025C" w:rsidRDefault="00486059" w:rsidP="002501DC">
                      <w:pPr>
                        <w:jc w:val="left"/>
                        <w:rPr>
                          <w:b/>
                          <w:color w:val="646464" w:themeColor="accent3"/>
                          <w:sz w:val="20"/>
                          <w:lang w:val="en-GB"/>
                        </w:rPr>
                      </w:pPr>
                    </w:p>
                    <w:p w14:paraId="0C335FE3" w14:textId="77777777" w:rsidR="00486059" w:rsidRPr="00C6025C" w:rsidRDefault="00486059" w:rsidP="002501DC">
                      <w:pPr>
                        <w:jc w:val="left"/>
                        <w:rPr>
                          <w:color w:val="646464" w:themeColor="accent3"/>
                          <w:sz w:val="20"/>
                          <w:lang w:val="en-GB"/>
                        </w:rPr>
                      </w:pPr>
                    </w:p>
                    <w:p w14:paraId="29F24402" w14:textId="77777777" w:rsidR="00486059" w:rsidRPr="00C6025C" w:rsidRDefault="00486059" w:rsidP="002501DC">
                      <w:pPr>
                        <w:jc w:val="left"/>
                        <w:rPr>
                          <w:color w:val="646464" w:themeColor="accent3"/>
                          <w:sz w:val="20"/>
                          <w:lang w:val="en-GB"/>
                        </w:rPr>
                      </w:pPr>
                    </w:p>
                    <w:p w14:paraId="4E27D193" w14:textId="77777777" w:rsidR="00486059" w:rsidRPr="00C6025C" w:rsidRDefault="00486059" w:rsidP="002501DC">
                      <w:pPr>
                        <w:jc w:val="left"/>
                        <w:rPr>
                          <w:color w:val="646464" w:themeColor="accent3"/>
                          <w:sz w:val="20"/>
                          <w:lang w:val="en-GB"/>
                        </w:rPr>
                      </w:pPr>
                    </w:p>
                    <w:p w14:paraId="689FCDDD" w14:textId="77777777" w:rsidR="00486059" w:rsidRPr="00C6025C" w:rsidRDefault="00486059" w:rsidP="002501DC">
                      <w:pPr>
                        <w:jc w:val="left"/>
                        <w:rPr>
                          <w:color w:val="646464" w:themeColor="accent3"/>
                          <w:sz w:val="20"/>
                          <w:lang w:val="en-GB"/>
                        </w:rPr>
                      </w:pPr>
                    </w:p>
                    <w:p w14:paraId="55A992D7" w14:textId="77777777" w:rsidR="00486059" w:rsidRPr="00C6025C" w:rsidRDefault="00486059" w:rsidP="002501DC">
                      <w:pPr>
                        <w:jc w:val="left"/>
                        <w:rPr>
                          <w:color w:val="646464" w:themeColor="accent3"/>
                          <w:sz w:val="20"/>
                          <w:lang w:val="en-GB"/>
                        </w:rPr>
                      </w:pPr>
                    </w:p>
                    <w:p w14:paraId="65733019" w14:textId="77777777" w:rsidR="00486059" w:rsidRPr="00C6025C" w:rsidRDefault="00486059" w:rsidP="002501DC">
                      <w:pPr>
                        <w:jc w:val="left"/>
                        <w:rPr>
                          <w:color w:val="646464" w:themeColor="accent3"/>
                          <w:sz w:val="20"/>
                          <w:lang w:val="en-GB"/>
                        </w:rPr>
                      </w:pPr>
                    </w:p>
                    <w:p w14:paraId="0F0921CD" w14:textId="77777777" w:rsidR="00486059" w:rsidRPr="00C6025C" w:rsidRDefault="00486059" w:rsidP="002501DC">
                      <w:pPr>
                        <w:jc w:val="left"/>
                        <w:rPr>
                          <w:color w:val="646464" w:themeColor="accent3"/>
                          <w:sz w:val="20"/>
                          <w:lang w:val="en-GB"/>
                        </w:rPr>
                      </w:pPr>
                    </w:p>
                    <w:p w14:paraId="6C626C78" w14:textId="77777777" w:rsidR="00486059" w:rsidRPr="00C6025C" w:rsidRDefault="00486059" w:rsidP="002501DC">
                      <w:pPr>
                        <w:jc w:val="left"/>
                        <w:rPr>
                          <w:color w:val="646464" w:themeColor="accent3"/>
                          <w:sz w:val="20"/>
                          <w:lang w:val="en-GB"/>
                        </w:rPr>
                      </w:pPr>
                    </w:p>
                    <w:p w14:paraId="16E81DE0" w14:textId="77777777" w:rsidR="00486059" w:rsidRPr="00C6025C" w:rsidRDefault="00486059" w:rsidP="002501DC">
                      <w:pPr>
                        <w:jc w:val="left"/>
                        <w:rPr>
                          <w:color w:val="646464" w:themeColor="accent3"/>
                          <w:sz w:val="20"/>
                          <w:lang w:val="en-GB"/>
                        </w:rPr>
                      </w:pPr>
                    </w:p>
                    <w:p w14:paraId="61CECB9A" w14:textId="77777777" w:rsidR="00486059" w:rsidRPr="00C6025C" w:rsidRDefault="00486059"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Pr="00CE3E17"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2205CC43" w14:textId="77777777" w:rsidR="00F45A70" w:rsidRPr="00CE3E17" w:rsidRDefault="001D40AC" w:rsidP="00F45A70">
      <w:pPr>
        <w:pStyle w:val="Titre3"/>
        <w:rPr>
          <w:shd w:val="clear" w:color="auto" w:fill="FFFFFF"/>
          <w:lang w:val="en-US"/>
        </w:rPr>
      </w:pPr>
      <w:bookmarkStart w:id="54" w:name="_Toc421210692"/>
      <w:r w:rsidRPr="00CE3E17">
        <w:rPr>
          <w:noProof/>
        </w:rPr>
        <mc:AlternateContent>
          <mc:Choice Requires="wps">
            <w:drawing>
              <wp:anchor distT="0" distB="0" distL="114300" distR="114300" simplePos="0" relativeHeight="251661312" behindDoc="0" locked="0" layoutInCell="1" allowOverlap="1" wp14:anchorId="68C434C1" wp14:editId="4A28BB69">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486059" w:rsidRPr="001D40AC" w:rsidRDefault="00486059" w:rsidP="001D40AC">
                            <w:pPr>
                              <w:pStyle w:val="Lgende"/>
                              <w:jc w:val="center"/>
                              <w:rPr>
                                <w:noProof/>
                                <w:lang w:val="en-GB"/>
                              </w:rPr>
                            </w:pPr>
                            <w:bookmarkStart w:id="55"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3"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" stroked="f">
                <v:textbox style="mso-fit-shape-to-text:t" inset="0,0,0,0">
                  <w:txbxContent>
                    <w:p w14:paraId="3A93B652" w14:textId="77777777" w:rsidR="00486059" w:rsidRPr="001D40AC" w:rsidRDefault="00486059" w:rsidP="001D40AC">
                      <w:pPr>
                        <w:pStyle w:val="Lgende"/>
                        <w:jc w:val="center"/>
                        <w:rPr>
                          <w:noProof/>
                          <w:lang w:val="en-GB"/>
                        </w:rPr>
                      </w:pPr>
                      <w:bookmarkStart w:id="56" w:name="_Toc421210642"/>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045D81FB">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486059" w:rsidRPr="00EC17E6" w:rsidRDefault="00486059"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486059" w:rsidRPr="00EC17E6" w:rsidRDefault="00486059"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486059" w:rsidRPr="00EC17E6" w:rsidRDefault="0048605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486059" w:rsidRPr="00EC17E6" w:rsidRDefault="00486059"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486059" w:rsidRPr="00EC17E6" w:rsidRDefault="00486059"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4"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">
                <v:group id="Groupe 183" o:spid="_x0000_s11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4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5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8" o:title="idea-256" recolortarget="black [1449]"/>
                                  <v:path arrowok="t"/>
                                </v:shape>
                              </v:group>
                              <v:group id="Groupe 207" o:spid="_x0000_s116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486059" w:rsidRPr="00EC17E6" w:rsidRDefault="00486059" w:rsidP="00F45A70">
                                <w:pPr>
                                  <w:jc w:val="right"/>
                                  <w:rPr>
                                    <w:sz w:val="14"/>
                                  </w:rPr>
                                </w:pPr>
                                <w:r w:rsidRPr="00EC17E6">
                                  <w:rPr>
                                    <w:sz w:val="14"/>
                                  </w:rPr>
                                  <w:t>HYGROGEN</w:t>
                                </w:r>
                              </w:p>
                            </w:txbxContent>
                          </v:textbox>
                        </v:shape>
                        <v:shape id="Zone de texte 215" o:spid="_x0000_s117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486059" w:rsidRPr="00EC17E6" w:rsidRDefault="00486059" w:rsidP="00F45A70">
                                <w:pPr>
                                  <w:jc w:val="right"/>
                                  <w:rPr>
                                    <w:sz w:val="14"/>
                                  </w:rPr>
                                </w:pPr>
                                <w:r w:rsidRPr="00EC17E6">
                                  <w:rPr>
                                    <w:sz w:val="14"/>
                                  </w:rPr>
                                  <w:t>EXCESS HYGROGEN</w:t>
                                </w:r>
                              </w:p>
                            </w:txbxContent>
                          </v:textbox>
                        </v:shape>
                        <v:shape id="Zone de texte 216" o:spid="_x0000_s117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486059" w:rsidRPr="00EC17E6" w:rsidRDefault="00486059" w:rsidP="00F45A70">
                                <w:pPr>
                                  <w:jc w:val="left"/>
                                  <w:rPr>
                                    <w:sz w:val="14"/>
                                  </w:rPr>
                                </w:pPr>
                                <w:r w:rsidRPr="00EC17E6">
                                  <w:rPr>
                                    <w:sz w:val="14"/>
                                  </w:rPr>
                                  <w:t>OXYGEN</w:t>
                                </w:r>
                              </w:p>
                            </w:txbxContent>
                          </v:textbox>
                        </v:shape>
                        <v:shape id="Zone de texte 217" o:spid="_x0000_s1179"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486059" w:rsidRPr="00EC17E6" w:rsidRDefault="00486059" w:rsidP="00F45A70">
                                <w:pPr>
                                  <w:jc w:val="left"/>
                                  <w:rPr>
                                    <w:sz w:val="14"/>
                                  </w:rPr>
                                </w:pPr>
                                <w:r w:rsidRPr="00EC17E6">
                                  <w:rPr>
                                    <w:sz w:val="14"/>
                                  </w:rPr>
                                  <w:t>WATER</w:t>
                                </w:r>
                              </w:p>
                            </w:txbxContent>
                          </v:textbox>
                        </v:shape>
                        <v:shape id="Zone de texte 218" o:spid="_x0000_s118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486059" w:rsidRPr="00EC17E6" w:rsidRDefault="00486059"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2"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4"/>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Titre3"/>
        <w:rPr>
          <w:shd w:val="clear" w:color="auto" w:fill="FFFFFF"/>
          <w:lang w:val="en-US"/>
        </w:rPr>
      </w:pPr>
      <w:bookmarkStart w:id="57" w:name="_Toc421210693"/>
      <w:r w:rsidRPr="00CE3E17">
        <w:rPr>
          <w:noProof/>
        </w:rPr>
        <w:lastRenderedPageBreak/>
        <mc:AlternateContent>
          <mc:Choice Requires="wps">
            <w:drawing>
              <wp:anchor distT="0" distB="0" distL="114300" distR="114300" simplePos="0" relativeHeight="251639808" behindDoc="0" locked="0" layoutInCell="1" allowOverlap="1" wp14:anchorId="12502C9D" wp14:editId="28CC3FE1">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486059" w:rsidRPr="00C6025C" w:rsidRDefault="00486059" w:rsidP="002501DC">
                            <w:pPr>
                              <w:jc w:val="left"/>
                              <w:rPr>
                                <w:b/>
                                <w:color w:val="646464" w:themeColor="accent3"/>
                                <w:sz w:val="20"/>
                                <w:lang w:val="en-GB"/>
                              </w:rPr>
                            </w:pPr>
                          </w:p>
                          <w:p w14:paraId="1D36FB47" w14:textId="77777777" w:rsidR="00486059" w:rsidRPr="00C6025C" w:rsidRDefault="00486059" w:rsidP="002501DC">
                            <w:pPr>
                              <w:jc w:val="left"/>
                              <w:rPr>
                                <w:b/>
                                <w:color w:val="646464" w:themeColor="accent3"/>
                                <w:sz w:val="20"/>
                                <w:lang w:val="en-GB"/>
                              </w:rPr>
                            </w:pPr>
                          </w:p>
                          <w:p w14:paraId="61529361" w14:textId="77777777" w:rsidR="00486059" w:rsidRPr="00C6025C" w:rsidRDefault="00486059" w:rsidP="002501DC">
                            <w:pPr>
                              <w:jc w:val="left"/>
                              <w:rPr>
                                <w:b/>
                                <w:color w:val="646464" w:themeColor="accent3"/>
                                <w:sz w:val="20"/>
                                <w:lang w:val="en-GB"/>
                              </w:rPr>
                            </w:pPr>
                          </w:p>
                          <w:p w14:paraId="37ECE01B" w14:textId="77777777" w:rsidR="00486059" w:rsidRPr="00C6025C" w:rsidRDefault="00486059" w:rsidP="002501DC">
                            <w:pPr>
                              <w:jc w:val="left"/>
                              <w:rPr>
                                <w:b/>
                                <w:color w:val="646464" w:themeColor="accent3"/>
                                <w:sz w:val="20"/>
                                <w:lang w:val="en-GB"/>
                              </w:rPr>
                            </w:pPr>
                          </w:p>
                          <w:p w14:paraId="155E4CEB" w14:textId="77777777" w:rsidR="00486059" w:rsidRPr="00C6025C" w:rsidRDefault="00486059" w:rsidP="002501DC">
                            <w:pPr>
                              <w:jc w:val="left"/>
                              <w:rPr>
                                <w:b/>
                                <w:color w:val="646464" w:themeColor="accent3"/>
                                <w:sz w:val="20"/>
                                <w:lang w:val="en-GB"/>
                              </w:rPr>
                            </w:pPr>
                          </w:p>
                          <w:p w14:paraId="5DB9966E" w14:textId="77777777" w:rsidR="00486059" w:rsidRPr="00C6025C" w:rsidRDefault="00486059" w:rsidP="002501DC">
                            <w:pPr>
                              <w:jc w:val="left"/>
                              <w:rPr>
                                <w:b/>
                                <w:color w:val="646464" w:themeColor="accent3"/>
                                <w:sz w:val="20"/>
                                <w:lang w:val="en-GB"/>
                              </w:rPr>
                            </w:pPr>
                          </w:p>
                          <w:p w14:paraId="33CCE99B" w14:textId="77777777" w:rsidR="00486059" w:rsidRPr="00C6025C" w:rsidRDefault="00486059" w:rsidP="002501DC">
                            <w:pPr>
                              <w:jc w:val="left"/>
                              <w:rPr>
                                <w:b/>
                                <w:color w:val="646464" w:themeColor="accent3"/>
                                <w:sz w:val="20"/>
                                <w:lang w:val="en-GB"/>
                              </w:rPr>
                            </w:pPr>
                          </w:p>
                          <w:p w14:paraId="572AAB82" w14:textId="77777777" w:rsidR="00486059" w:rsidRPr="00C6025C" w:rsidRDefault="00486059" w:rsidP="002501DC">
                            <w:pPr>
                              <w:jc w:val="left"/>
                              <w:rPr>
                                <w:b/>
                                <w:color w:val="646464" w:themeColor="accent3"/>
                                <w:sz w:val="20"/>
                                <w:lang w:val="en-GB"/>
                              </w:rPr>
                            </w:pPr>
                          </w:p>
                          <w:p w14:paraId="1B029004" w14:textId="77777777" w:rsidR="00486059" w:rsidRPr="00C6025C" w:rsidRDefault="00486059" w:rsidP="002501DC">
                            <w:pPr>
                              <w:jc w:val="left"/>
                              <w:rPr>
                                <w:b/>
                                <w:color w:val="646464" w:themeColor="accent3"/>
                                <w:sz w:val="20"/>
                                <w:lang w:val="en-GB"/>
                              </w:rPr>
                            </w:pPr>
                          </w:p>
                          <w:p w14:paraId="4C5BB19C" w14:textId="77777777" w:rsidR="00486059" w:rsidRPr="00C6025C" w:rsidRDefault="00486059" w:rsidP="002501DC">
                            <w:pPr>
                              <w:jc w:val="left"/>
                              <w:rPr>
                                <w:b/>
                                <w:color w:val="646464" w:themeColor="accent3"/>
                                <w:sz w:val="20"/>
                                <w:lang w:val="en-GB"/>
                              </w:rPr>
                            </w:pPr>
                          </w:p>
                          <w:p w14:paraId="74B98470" w14:textId="77777777" w:rsidR="00486059" w:rsidRPr="00C6025C" w:rsidRDefault="00486059" w:rsidP="002501DC">
                            <w:pPr>
                              <w:jc w:val="left"/>
                              <w:rPr>
                                <w:b/>
                                <w:color w:val="646464" w:themeColor="accent3"/>
                                <w:sz w:val="20"/>
                                <w:lang w:val="en-GB"/>
                              </w:rPr>
                            </w:pPr>
                          </w:p>
                          <w:p w14:paraId="0C1AA391" w14:textId="77777777" w:rsidR="00486059" w:rsidRPr="00C6025C" w:rsidRDefault="00486059"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6"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" fillcolor="white [3201]" stroked="f" strokeweight=".5pt">
                <v:textbox>
                  <w:txbxContent>
                    <w:p w14:paraId="53451B59" w14:textId="77777777" w:rsidR="00486059" w:rsidRPr="00C6025C" w:rsidRDefault="00486059" w:rsidP="002501DC">
                      <w:pPr>
                        <w:jc w:val="left"/>
                        <w:rPr>
                          <w:b/>
                          <w:color w:val="646464" w:themeColor="accent3"/>
                          <w:sz w:val="20"/>
                          <w:lang w:val="en-GB"/>
                        </w:rPr>
                      </w:pPr>
                    </w:p>
                    <w:p w14:paraId="1D36FB47" w14:textId="77777777" w:rsidR="00486059" w:rsidRPr="00C6025C" w:rsidRDefault="00486059" w:rsidP="002501DC">
                      <w:pPr>
                        <w:jc w:val="left"/>
                        <w:rPr>
                          <w:b/>
                          <w:color w:val="646464" w:themeColor="accent3"/>
                          <w:sz w:val="20"/>
                          <w:lang w:val="en-GB"/>
                        </w:rPr>
                      </w:pPr>
                    </w:p>
                    <w:p w14:paraId="61529361" w14:textId="77777777" w:rsidR="00486059" w:rsidRPr="00C6025C" w:rsidRDefault="00486059" w:rsidP="002501DC">
                      <w:pPr>
                        <w:jc w:val="left"/>
                        <w:rPr>
                          <w:b/>
                          <w:color w:val="646464" w:themeColor="accent3"/>
                          <w:sz w:val="20"/>
                          <w:lang w:val="en-GB"/>
                        </w:rPr>
                      </w:pPr>
                    </w:p>
                    <w:p w14:paraId="37ECE01B" w14:textId="77777777" w:rsidR="00486059" w:rsidRPr="00C6025C" w:rsidRDefault="00486059" w:rsidP="002501DC">
                      <w:pPr>
                        <w:jc w:val="left"/>
                        <w:rPr>
                          <w:b/>
                          <w:color w:val="646464" w:themeColor="accent3"/>
                          <w:sz w:val="20"/>
                          <w:lang w:val="en-GB"/>
                        </w:rPr>
                      </w:pPr>
                    </w:p>
                    <w:p w14:paraId="155E4CEB" w14:textId="77777777" w:rsidR="00486059" w:rsidRPr="00C6025C" w:rsidRDefault="00486059" w:rsidP="002501DC">
                      <w:pPr>
                        <w:jc w:val="left"/>
                        <w:rPr>
                          <w:b/>
                          <w:color w:val="646464" w:themeColor="accent3"/>
                          <w:sz w:val="20"/>
                          <w:lang w:val="en-GB"/>
                        </w:rPr>
                      </w:pPr>
                    </w:p>
                    <w:p w14:paraId="5DB9966E" w14:textId="77777777" w:rsidR="00486059" w:rsidRPr="00C6025C" w:rsidRDefault="00486059" w:rsidP="002501DC">
                      <w:pPr>
                        <w:jc w:val="left"/>
                        <w:rPr>
                          <w:b/>
                          <w:color w:val="646464" w:themeColor="accent3"/>
                          <w:sz w:val="20"/>
                          <w:lang w:val="en-GB"/>
                        </w:rPr>
                      </w:pPr>
                    </w:p>
                    <w:p w14:paraId="33CCE99B" w14:textId="77777777" w:rsidR="00486059" w:rsidRPr="00C6025C" w:rsidRDefault="00486059" w:rsidP="002501DC">
                      <w:pPr>
                        <w:jc w:val="left"/>
                        <w:rPr>
                          <w:b/>
                          <w:color w:val="646464" w:themeColor="accent3"/>
                          <w:sz w:val="20"/>
                          <w:lang w:val="en-GB"/>
                        </w:rPr>
                      </w:pPr>
                    </w:p>
                    <w:p w14:paraId="572AAB82" w14:textId="77777777" w:rsidR="00486059" w:rsidRPr="00C6025C" w:rsidRDefault="00486059" w:rsidP="002501DC">
                      <w:pPr>
                        <w:jc w:val="left"/>
                        <w:rPr>
                          <w:b/>
                          <w:color w:val="646464" w:themeColor="accent3"/>
                          <w:sz w:val="20"/>
                          <w:lang w:val="en-GB"/>
                        </w:rPr>
                      </w:pPr>
                    </w:p>
                    <w:p w14:paraId="1B029004" w14:textId="77777777" w:rsidR="00486059" w:rsidRPr="00C6025C" w:rsidRDefault="00486059" w:rsidP="002501DC">
                      <w:pPr>
                        <w:jc w:val="left"/>
                        <w:rPr>
                          <w:b/>
                          <w:color w:val="646464" w:themeColor="accent3"/>
                          <w:sz w:val="20"/>
                          <w:lang w:val="en-GB"/>
                        </w:rPr>
                      </w:pPr>
                    </w:p>
                    <w:p w14:paraId="4C5BB19C" w14:textId="77777777" w:rsidR="00486059" w:rsidRPr="00C6025C" w:rsidRDefault="00486059" w:rsidP="002501DC">
                      <w:pPr>
                        <w:jc w:val="left"/>
                        <w:rPr>
                          <w:b/>
                          <w:color w:val="646464" w:themeColor="accent3"/>
                          <w:sz w:val="20"/>
                          <w:lang w:val="en-GB"/>
                        </w:rPr>
                      </w:pPr>
                    </w:p>
                    <w:p w14:paraId="74B98470" w14:textId="77777777" w:rsidR="00486059" w:rsidRPr="00C6025C" w:rsidRDefault="00486059" w:rsidP="002501DC">
                      <w:pPr>
                        <w:jc w:val="left"/>
                        <w:rPr>
                          <w:b/>
                          <w:color w:val="646464" w:themeColor="accent3"/>
                          <w:sz w:val="20"/>
                          <w:lang w:val="en-GB"/>
                        </w:rPr>
                      </w:pPr>
                    </w:p>
                    <w:p w14:paraId="0C1AA391" w14:textId="77777777" w:rsidR="00486059" w:rsidRPr="00C6025C" w:rsidRDefault="00486059"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3588C510">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486059" w:rsidRPr="001D40AC" w:rsidRDefault="00486059" w:rsidP="001D40AC">
                            <w:pPr>
                              <w:pStyle w:val="Lgende"/>
                              <w:jc w:val="center"/>
                              <w:rPr>
                                <w:noProof/>
                                <w:lang w:val="en-GB"/>
                              </w:rPr>
                            </w:pPr>
                            <w:bookmarkStart w:id="58"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7"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CA4/m3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486059" w:rsidRPr="001D40AC" w:rsidRDefault="00486059" w:rsidP="001D40AC">
                      <w:pPr>
                        <w:pStyle w:val="Lgende"/>
                        <w:jc w:val="center"/>
                        <w:rPr>
                          <w:noProof/>
                          <w:lang w:val="en-GB"/>
                        </w:rPr>
                      </w:pPr>
                      <w:bookmarkStart w:id="59" w:name="_Toc421210643"/>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2F64ADC6">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486059" w:rsidRPr="00EC17E6" w:rsidRDefault="00486059"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486059" w:rsidRPr="00EC17E6" w:rsidRDefault="0048605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486059" w:rsidRPr="00EC17E6" w:rsidRDefault="0048605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486059" w:rsidRPr="00EC17E6" w:rsidRDefault="00486059"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486059" w:rsidRPr="00EC17E6" w:rsidRDefault="0048605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8"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">
                <v:group id="Groupe 225" o:spid="_x0000_s118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9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0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8" o:title="idea-256" recolortarget="black [1449]"/>
                                  <v:path arrowok="t"/>
                                </v:shape>
                              </v:group>
                              <v:group id="Groupe 249" o:spid="_x0000_s121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1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486059" w:rsidRPr="00EC17E6" w:rsidRDefault="00486059" w:rsidP="00F45A70">
                                <w:pPr>
                                  <w:jc w:val="right"/>
                                  <w:rPr>
                                    <w:sz w:val="14"/>
                                  </w:rPr>
                                </w:pPr>
                                <w:r w:rsidRPr="00EC17E6">
                                  <w:rPr>
                                    <w:sz w:val="14"/>
                                  </w:rPr>
                                  <w:t>HYGROGEN</w:t>
                                </w:r>
                                <w:r>
                                  <w:rPr>
                                    <w:sz w:val="14"/>
                                  </w:rPr>
                                  <w:t xml:space="preserve"> &amp;  CARBON MONOXDE</w:t>
                                </w:r>
                              </w:p>
                            </w:txbxContent>
                          </v:textbox>
                        </v:shape>
                        <v:shape id="Zone de texte 257" o:spid="_x0000_s122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486059" w:rsidRPr="00EC17E6" w:rsidRDefault="00486059" w:rsidP="00F45A70">
                                <w:pPr>
                                  <w:jc w:val="right"/>
                                  <w:rPr>
                                    <w:sz w:val="14"/>
                                  </w:rPr>
                                </w:pPr>
                                <w:r>
                                  <w:rPr>
                                    <w:sz w:val="14"/>
                                  </w:rPr>
                                  <w:t>CARBON DIOXIDE &amp; WATER</w:t>
                                </w:r>
                              </w:p>
                            </w:txbxContent>
                          </v:textbox>
                        </v:shape>
                        <v:shape id="Zone de texte 258" o:spid="_x0000_s122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486059" w:rsidRPr="00EC17E6" w:rsidRDefault="00486059" w:rsidP="00F45A70">
                                <w:pPr>
                                  <w:jc w:val="left"/>
                                  <w:rPr>
                                    <w:sz w:val="14"/>
                                  </w:rPr>
                                </w:pPr>
                                <w:r w:rsidRPr="00EC17E6">
                                  <w:rPr>
                                    <w:sz w:val="14"/>
                                  </w:rPr>
                                  <w:t>OXYGEN</w:t>
                                </w:r>
                              </w:p>
                            </w:txbxContent>
                          </v:textbox>
                        </v:shape>
                        <v:shape id="Zone de texte 259" o:spid="_x0000_s122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486059" w:rsidRPr="00EC17E6" w:rsidRDefault="00486059" w:rsidP="00F45A70">
                                <w:pPr>
                                  <w:jc w:val="left"/>
                                  <w:rPr>
                                    <w:sz w:val="14"/>
                                  </w:rPr>
                                </w:pPr>
                                <w:r>
                                  <w:rPr>
                                    <w:sz w:val="14"/>
                                  </w:rPr>
                                  <w:t>EXCESS OXYGEN</w:t>
                                </w:r>
                              </w:p>
                            </w:txbxContent>
                          </v:textbox>
                        </v:shape>
                        <v:shape id="Zone de texte 260" o:spid="_x0000_s122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486059" w:rsidRPr="00EC17E6" w:rsidRDefault="00486059"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2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7"/>
    </w:p>
    <w:p w14:paraId="1B371DA7" w14:textId="10E29216" w:rsidR="00F45A70" w:rsidRPr="00CE3E17"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2C795128" w14:textId="77777777" w:rsidR="00F64F12" w:rsidRPr="00CE3E17" w:rsidRDefault="00F64F12" w:rsidP="00F45A70">
      <w:pPr>
        <w:rPr>
          <w:lang w:val="en-US"/>
        </w:rPr>
      </w:pPr>
    </w:p>
    <w:p w14:paraId="452B3BEE" w14:textId="77777777" w:rsidR="00F45A70" w:rsidRPr="00CE3E17" w:rsidRDefault="001D40AC" w:rsidP="00F45A70">
      <w:pPr>
        <w:pStyle w:val="Titre3"/>
        <w:rPr>
          <w:shd w:val="clear" w:color="auto" w:fill="FFFFFF"/>
          <w:lang w:val="en-US"/>
        </w:rPr>
      </w:pPr>
      <w:bookmarkStart w:id="60" w:name="_Toc421210694"/>
      <w:r w:rsidRPr="00CE3E17">
        <w:rPr>
          <w:noProof/>
        </w:rPr>
        <mc:AlternateContent>
          <mc:Choice Requires="wpg">
            <w:drawing>
              <wp:anchor distT="0" distB="0" distL="114300" distR="114300" simplePos="0" relativeHeight="251635712" behindDoc="0" locked="0" layoutInCell="1" allowOverlap="1" wp14:anchorId="446B4B96" wp14:editId="633F9E58">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7"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486059" w:rsidRPr="00EC17E6" w:rsidRDefault="00486059" w:rsidP="00F45A70">
                                        <w:pPr>
                                          <w:jc w:val="right"/>
                                          <w:rPr>
                                            <w:sz w:val="14"/>
                                          </w:rPr>
                                        </w:pPr>
                                        <w:r w:rsidRPr="00EC17E6">
                                          <w:rPr>
                                            <w:sz w:val="14"/>
                                          </w:rPr>
                                          <w:t>HYGROGEN</w:t>
                                        </w:r>
                                        <w:r>
                                          <w:rPr>
                                            <w:sz w:val="14"/>
                                          </w:rPr>
                                          <w:t xml:space="preserve"> &amp;  CARBON MONOXDE</w:t>
                                        </w:r>
                                      </w:p>
                                      <w:p w14:paraId="70FDC8F3" w14:textId="77777777" w:rsidR="00486059" w:rsidRPr="00EC17E6" w:rsidRDefault="00486059"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486059" w:rsidRPr="00EC17E6" w:rsidRDefault="00486059"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486059" w:rsidRPr="00EC17E6" w:rsidRDefault="00486059"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486059" w:rsidRPr="00EC17E6" w:rsidRDefault="00486059"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486059" w:rsidRPr="00EC17E6" w:rsidRDefault="0048605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486059" w:rsidRPr="00EC17E6" w:rsidRDefault="00486059"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0"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">
                <v:group id="Groupe 284" o:spid="_x0000_s1231"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3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4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8" o:title="idea-256" recolortarget="black [1449]"/>
                                    <v:path arrowok="t"/>
                                  </v:shape>
                                </v:group>
                                <v:group id="Groupe 309" o:spid="_x0000_s125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5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486059" w:rsidRPr="00EC17E6" w:rsidRDefault="00486059" w:rsidP="00F45A70">
                                  <w:pPr>
                                    <w:jc w:val="right"/>
                                    <w:rPr>
                                      <w:sz w:val="14"/>
                                    </w:rPr>
                                  </w:pPr>
                                  <w:r w:rsidRPr="00EC17E6">
                                    <w:rPr>
                                      <w:sz w:val="14"/>
                                    </w:rPr>
                                    <w:t>HYGROGEN</w:t>
                                  </w:r>
                                  <w:r>
                                    <w:rPr>
                                      <w:sz w:val="14"/>
                                    </w:rPr>
                                    <w:t xml:space="preserve"> &amp;  CARBON MONOXDE</w:t>
                                  </w:r>
                                </w:p>
                                <w:p w14:paraId="70FDC8F3" w14:textId="77777777" w:rsidR="00486059" w:rsidRPr="00EC17E6" w:rsidRDefault="00486059" w:rsidP="00F45A70">
                                  <w:pPr>
                                    <w:jc w:val="right"/>
                                    <w:rPr>
                                      <w:sz w:val="14"/>
                                    </w:rPr>
                                  </w:pPr>
                                </w:p>
                              </w:txbxContent>
                            </v:textbox>
                          </v:shape>
                          <v:shape id="Zone de texte 317" o:spid="_x0000_s126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486059" w:rsidRPr="00EC17E6" w:rsidRDefault="00486059" w:rsidP="00F45A70">
                                  <w:pPr>
                                    <w:jc w:val="right"/>
                                    <w:rPr>
                                      <w:sz w:val="14"/>
                                    </w:rPr>
                                  </w:pPr>
                                  <w:r>
                                    <w:rPr>
                                      <w:sz w:val="14"/>
                                    </w:rPr>
                                    <w:t>CARBON DIOXIDE &amp; WATER</w:t>
                                  </w:r>
                                </w:p>
                              </w:txbxContent>
                            </v:textbox>
                          </v:shape>
                          <v:shape id="Zone de texte 318" o:spid="_x0000_s126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486059" w:rsidRPr="00EC17E6" w:rsidRDefault="00486059" w:rsidP="00F45A70">
                                  <w:pPr>
                                    <w:jc w:val="left"/>
                                    <w:rPr>
                                      <w:sz w:val="14"/>
                                    </w:rPr>
                                  </w:pPr>
                                  <w:r w:rsidRPr="00EC17E6">
                                    <w:rPr>
                                      <w:sz w:val="14"/>
                                    </w:rPr>
                                    <w:t>OXYGEN</w:t>
                                  </w:r>
                                </w:p>
                              </w:txbxContent>
                            </v:textbox>
                          </v:shape>
                          <v:shape id="Zone de texte 319" o:spid="_x0000_s126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486059" w:rsidRPr="00EC17E6" w:rsidRDefault="00486059" w:rsidP="00F45A70">
                                  <w:pPr>
                                    <w:jc w:val="left"/>
                                    <w:rPr>
                                      <w:sz w:val="14"/>
                                    </w:rPr>
                                  </w:pPr>
                                  <w:r>
                                    <w:rPr>
                                      <w:sz w:val="14"/>
                                    </w:rPr>
                                    <w:t>EXCESS CARBON DIOXIDE &amp; OXYGEN</w:t>
                                  </w:r>
                                </w:p>
                              </w:txbxContent>
                            </v:textbox>
                          </v:shape>
                          <v:shape id="Zone de texte 320" o:spid="_x0000_s126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486059" w:rsidRPr="00EC17E6" w:rsidRDefault="00486059"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486059" w:rsidRPr="00EC17E6" w:rsidRDefault="00486059"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6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486059" w:rsidRPr="00EC17E6" w:rsidRDefault="00486059"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486059" w:rsidRPr="00EC17E6" w:rsidRDefault="00486059"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486059" w:rsidRPr="00EC17E6" w:rsidRDefault="00486059"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3"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4"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486059" w:rsidRPr="00EC17E6" w:rsidRDefault="00486059" w:rsidP="00F45A70">
                        <w:pPr>
                          <w:jc w:val="left"/>
                          <w:rPr>
                            <w:sz w:val="14"/>
                          </w:rPr>
                        </w:pPr>
                        <w:r>
                          <w:rPr>
                            <w:sz w:val="14"/>
                          </w:rPr>
                          <w:t>CARBON DIOXIDE</w:t>
                        </w:r>
                      </w:p>
                    </w:txbxContent>
                  </v:textbox>
                </v:shape>
                <w10:wrap type="topAndBottom"/>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1A5EC98B">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486059" w:rsidRPr="001D40AC" w:rsidRDefault="00486059" w:rsidP="001D40AC">
                            <w:pPr>
                              <w:pStyle w:val="Lgende"/>
                              <w:jc w:val="center"/>
                              <w:rPr>
                                <w:noProof/>
                                <w:shd w:val="clear" w:color="auto" w:fill="FFFFFF"/>
                                <w:lang w:val="en-GB"/>
                              </w:rPr>
                            </w:pPr>
                            <w:bookmarkStart w:id="61"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5"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GsK4OM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486059" w:rsidRPr="001D40AC" w:rsidRDefault="00486059" w:rsidP="001D40AC">
                      <w:pPr>
                        <w:pStyle w:val="Lgende"/>
                        <w:jc w:val="center"/>
                        <w:rPr>
                          <w:noProof/>
                          <w:shd w:val="clear" w:color="auto" w:fill="FFFFFF"/>
                          <w:lang w:val="en-GB"/>
                        </w:rPr>
                      </w:pPr>
                      <w:bookmarkStart w:id="62" w:name="_Toc42121064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16FE755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9ADA9B"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8D0D24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83BF64"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0"/>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rPr>
        <w:lastRenderedPageBreak/>
        <mc:AlternateContent>
          <mc:Choice Requires="wps">
            <w:drawing>
              <wp:anchor distT="0" distB="0" distL="114300" distR="114300" simplePos="0" relativeHeight="251645952" behindDoc="0" locked="0" layoutInCell="1" allowOverlap="1" wp14:anchorId="7E1ECA12" wp14:editId="7E3B193C">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486059" w:rsidRPr="00C6025C" w:rsidRDefault="0048605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86059" w:rsidRPr="00C6025C" w:rsidRDefault="00486059" w:rsidP="00E32BD9">
                            <w:pPr>
                              <w:jc w:val="center"/>
                              <w:rPr>
                                <w:b/>
                                <w:color w:val="646464" w:themeColor="accent3"/>
                                <w:sz w:val="20"/>
                                <w:lang w:val="en-GB"/>
                              </w:rPr>
                            </w:pPr>
                            <w:r w:rsidRPr="00C6025C">
                              <w:rPr>
                                <w:b/>
                                <w:color w:val="646464" w:themeColor="accent3"/>
                                <w:sz w:val="20"/>
                                <w:lang w:val="en-GB"/>
                              </w:rPr>
                              <w:t>Energy 101: Fuel Cell Technology</w:t>
                            </w:r>
                          </w:p>
                          <w:p w14:paraId="76F88E69" w14:textId="77777777" w:rsidR="00486059" w:rsidRPr="00C6025C" w:rsidRDefault="00486059"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6"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" fillcolor="white [3201]" stroked="f" strokeweight=".5pt">
                <v:textbox>
                  <w:txbxContent>
                    <w:p w14:paraId="6281EA7B" w14:textId="77777777" w:rsidR="00486059" w:rsidRPr="00C6025C" w:rsidRDefault="00486059"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86059" w:rsidRPr="00C6025C" w:rsidRDefault="00486059" w:rsidP="00E32BD9">
                      <w:pPr>
                        <w:jc w:val="center"/>
                        <w:rPr>
                          <w:b/>
                          <w:color w:val="646464" w:themeColor="accent3"/>
                          <w:sz w:val="20"/>
                          <w:lang w:val="en-GB"/>
                        </w:rPr>
                      </w:pPr>
                      <w:r w:rsidRPr="00C6025C">
                        <w:rPr>
                          <w:b/>
                          <w:color w:val="646464" w:themeColor="accent3"/>
                          <w:sz w:val="20"/>
                          <w:lang w:val="en-GB"/>
                        </w:rPr>
                        <w:t>Energy 101: Fuel Cell Technology</w:t>
                      </w:r>
                    </w:p>
                    <w:p w14:paraId="76F88E69" w14:textId="77777777" w:rsidR="00486059" w:rsidRPr="00C6025C" w:rsidRDefault="00486059"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63" w:name="_Toc421210695"/>
      <w:r w:rsidRPr="00CE3E17">
        <w:rPr>
          <w:lang w:val="en-US"/>
        </w:rPr>
        <w:t>Conclusion</w:t>
      </w:r>
      <w:bookmarkEnd w:id="63"/>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18CDCD71">
            <wp:simplePos x="0" y="0"/>
            <wp:positionH relativeFrom="column">
              <wp:posOffset>5129530</wp:posOffset>
            </wp:positionH>
            <wp:positionV relativeFrom="paragraph">
              <wp:posOffset>83629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1C1E1EB8" w14:textId="77777777" w:rsidR="0020648D" w:rsidRPr="00CE3E17" w:rsidRDefault="0020648D" w:rsidP="0020648D">
      <w:pPr>
        <w:pStyle w:val="Lgende"/>
        <w:keepNext/>
        <w:jc w:val="center"/>
        <w:rPr>
          <w:lang w:val="en-US"/>
        </w:rPr>
      </w:pPr>
      <w:bookmarkStart w:id="64" w:name="_Toc421210667"/>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4"/>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77777777"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39EDE40D">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486059" w:rsidRPr="00D15F4B" w:rsidRDefault="00486059"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7"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">
                <v:shape id="Zone de texte 341" o:spid="_x0000_s1278"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486059" w:rsidRPr="00D15F4B" w:rsidRDefault="00486059" w:rsidP="00EF21B0">
                        <w:pPr>
                          <w:jc w:val="left"/>
                          <w:rPr>
                            <w:sz w:val="18"/>
                            <w:lang w:val="en-GB"/>
                          </w:rPr>
                        </w:pPr>
                        <w:r w:rsidRPr="00D15F4B">
                          <w:rPr>
                            <w:sz w:val="18"/>
                            <w:lang w:val="en-GB"/>
                          </w:rPr>
                          <w:t>Non-noble metal</w:t>
                        </w:r>
                      </w:p>
                    </w:txbxContent>
                  </v:textbox>
                </v:shape>
                <v:rect id="Rectangle 342" o:spid="_x0000_s127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570C9258">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486059" w:rsidRPr="00D15F4B" w:rsidRDefault="00486059"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0"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USv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Y6lseDrp+gOqyOPHKGX3dwe7fM+TtmAUCA&#10;KoCqfw+PRmpQXw8jSlpt/z42j/ZQ7rBKyQaAVlH315pZQYn8VUEjLCZliQQML+XsdAovdn/lYX9F&#10;rfsrDSUxAXwbHoZo72UaNlb3n4C9lxgVlpjiELuiPg2vfMQssJuLy8tgBMwzzN+qe8PRNcqMtflx&#10;+4lZMxQw9tI7nVqPLQ/qONriTqUv1143XShyFDqqOlwAYADR9U14AHiK4PwAzcfUSiILytT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FxZ&#10;RK+fAwAAOQsAAA4AAAAAAAAAAAAAAAAALgIAAGRycy9lMm9Eb2MueG1sUEsBAi0AFAAGAAgAAAAh&#10;ACvjr/7gAAAACQEAAA8AAAAAAAAAAAAAAAAA+QUAAGRycy9kb3ducmV2LnhtbFBLBQYAAAAABAAE&#10;APMAAAAGBwAAAAA=&#10;">
                <v:shape id="Zone de texte 333" o:spid="_x0000_s1281"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486059" w:rsidRPr="00D15F4B" w:rsidRDefault="00486059" w:rsidP="00EF21B0">
                        <w:pPr>
                          <w:jc w:val="left"/>
                          <w:rPr>
                            <w:sz w:val="18"/>
                            <w:lang w:val="en-GB"/>
                          </w:rPr>
                        </w:pPr>
                        <w:r w:rsidRPr="00D15F4B">
                          <w:rPr>
                            <w:sz w:val="18"/>
                            <w:lang w:val="en-GB"/>
                          </w:rPr>
                          <w:t>Noble metal</w:t>
                        </w:r>
                      </w:p>
                    </w:txbxContent>
                  </v:textbox>
                </v:shape>
                <v:rect id="Rectangle 334" o:spid="_x0000_s1282"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5EAE48BC">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486059" w:rsidRPr="00D15F4B" w:rsidRDefault="00486059"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3"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">
                <v:shape id="Zone de texte 338" o:spid="_x0000_s1284"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486059" w:rsidRPr="00D15F4B" w:rsidRDefault="00486059" w:rsidP="00EF21B0">
                        <w:pPr>
                          <w:jc w:val="left"/>
                          <w:rPr>
                            <w:sz w:val="18"/>
                            <w:lang w:val="en-GB"/>
                          </w:rPr>
                        </w:pPr>
                        <w:r w:rsidRPr="00D15F4B">
                          <w:rPr>
                            <w:sz w:val="18"/>
                            <w:lang w:val="en-GB"/>
                          </w:rPr>
                          <w:t>Noble or non-noble meta</w:t>
                        </w:r>
                        <w:r>
                          <w:rPr>
                            <w:sz w:val="18"/>
                            <w:lang w:val="en-GB"/>
                          </w:rPr>
                          <w:t>l</w:t>
                        </w:r>
                      </w:p>
                    </w:txbxContent>
                  </v:textbox>
                </v:shape>
                <v:rect id="Rectangle 339" o:spid="_x0000_s1285"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77777777" w:rsidR="00F45A70" w:rsidRPr="00CE3E17" w:rsidRDefault="00D15F4B" w:rsidP="00F45A70">
      <w:pPr>
        <w:rPr>
          <w:lang w:val="en-US"/>
        </w:rPr>
      </w:pPr>
      <w:r w:rsidRPr="00CE3E17">
        <w:rPr>
          <w:lang w:val="en-US"/>
        </w:rPr>
        <w:t>Electrodes:</w:t>
      </w:r>
    </w:p>
    <w:p w14:paraId="2B8CDF5F" w14:textId="77777777"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5" w:name="_Toc417578113"/>
      <w:bookmarkStart w:id="66" w:name="_Toc417584728"/>
      <w:r w:rsidRPr="00CE3E17">
        <w:rPr>
          <w:lang w:val="en-US"/>
        </w:rPr>
        <w:br w:type="page"/>
      </w:r>
    </w:p>
    <w:p w14:paraId="5662117B" w14:textId="77777777" w:rsidR="00F45A70" w:rsidRPr="00CE3E17" w:rsidRDefault="00C6025C" w:rsidP="00F45A70">
      <w:pPr>
        <w:pStyle w:val="Titre2"/>
        <w:rPr>
          <w:lang w:val="en-US"/>
        </w:rPr>
      </w:pPr>
      <w:bookmarkStart w:id="67" w:name="_Toc421210696"/>
      <w:bookmarkStart w:id="68" w:name="_Toc421451351"/>
      <w:r w:rsidRPr="00CE3E17">
        <w:rPr>
          <w:noProof/>
        </w:rPr>
        <w:lastRenderedPageBreak/>
        <mc:AlternateContent>
          <mc:Choice Requires="wps">
            <w:drawing>
              <wp:anchor distT="0" distB="0" distL="114300" distR="114300" simplePos="0" relativeHeight="251679744" behindDoc="0" locked="0" layoutInCell="1" allowOverlap="1" wp14:anchorId="5F292E95" wp14:editId="49ED059C">
                <wp:simplePos x="0" y="0"/>
                <wp:positionH relativeFrom="page">
                  <wp:posOffset>306070</wp:posOffset>
                </wp:positionH>
                <wp:positionV relativeFrom="paragraph">
                  <wp:posOffset>39370</wp:posOffset>
                </wp:positionV>
                <wp:extent cx="1368000" cy="8398800"/>
                <wp:effectExtent l="0" t="0" r="3810" b="2540"/>
                <wp:wrapNone/>
                <wp:docPr id="274" name="Zone de texte 27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242D72" w14:textId="77777777" w:rsidR="00486059" w:rsidRPr="00C6025C" w:rsidRDefault="00486059" w:rsidP="002501DC">
                            <w:pPr>
                              <w:jc w:val="left"/>
                              <w:rPr>
                                <w:color w:val="646464" w:themeColor="accent3"/>
                                <w:sz w:val="20"/>
                                <w:lang w:val="en-GB"/>
                              </w:rPr>
                            </w:pPr>
                          </w:p>
                          <w:p w14:paraId="69F054D7" w14:textId="77777777" w:rsidR="00486059" w:rsidRPr="00C6025C" w:rsidRDefault="00486059" w:rsidP="002501DC">
                            <w:pPr>
                              <w:jc w:val="left"/>
                              <w:rPr>
                                <w:color w:val="646464" w:themeColor="accent3"/>
                                <w:sz w:val="20"/>
                                <w:lang w:val="en-GB"/>
                              </w:rPr>
                            </w:pPr>
                          </w:p>
                          <w:p w14:paraId="43F3A18F" w14:textId="77777777" w:rsidR="00486059" w:rsidRPr="00C6025C" w:rsidRDefault="00486059" w:rsidP="002501DC">
                            <w:pPr>
                              <w:jc w:val="left"/>
                              <w:rPr>
                                <w:color w:val="646464" w:themeColor="accent3"/>
                                <w:sz w:val="20"/>
                                <w:lang w:val="en-GB"/>
                              </w:rPr>
                            </w:pPr>
                          </w:p>
                          <w:p w14:paraId="7489C28A" w14:textId="77777777" w:rsidR="00486059" w:rsidRPr="00C6025C" w:rsidRDefault="00486059" w:rsidP="002501DC">
                            <w:pPr>
                              <w:jc w:val="left"/>
                              <w:rPr>
                                <w:color w:val="646464" w:themeColor="accent3"/>
                                <w:sz w:val="20"/>
                                <w:lang w:val="en-GB"/>
                              </w:rPr>
                            </w:pPr>
                          </w:p>
                          <w:p w14:paraId="63F90EEF" w14:textId="77777777" w:rsidR="00486059" w:rsidRPr="00C6025C" w:rsidRDefault="00486059" w:rsidP="002501DC">
                            <w:pPr>
                              <w:jc w:val="left"/>
                              <w:rPr>
                                <w:color w:val="646464" w:themeColor="accent3"/>
                                <w:sz w:val="20"/>
                                <w:lang w:val="en-GB"/>
                              </w:rPr>
                            </w:pPr>
                          </w:p>
                          <w:p w14:paraId="64BEC8C1" w14:textId="77777777" w:rsidR="00486059" w:rsidRPr="00C6025C" w:rsidRDefault="00486059" w:rsidP="002501DC">
                            <w:pPr>
                              <w:jc w:val="left"/>
                              <w:rPr>
                                <w:color w:val="646464" w:themeColor="accent3"/>
                                <w:sz w:val="20"/>
                                <w:lang w:val="en-GB"/>
                              </w:rPr>
                            </w:pPr>
                          </w:p>
                          <w:p w14:paraId="06287D77" w14:textId="77777777" w:rsidR="00486059" w:rsidRPr="00C6025C" w:rsidRDefault="00486059" w:rsidP="002501DC">
                            <w:pPr>
                              <w:jc w:val="left"/>
                              <w:rPr>
                                <w:color w:val="646464" w:themeColor="accent3"/>
                                <w:sz w:val="20"/>
                                <w:lang w:val="en-GB"/>
                              </w:rPr>
                            </w:pPr>
                          </w:p>
                          <w:p w14:paraId="5A62008A" w14:textId="77777777" w:rsidR="00486059" w:rsidRPr="00C6025C" w:rsidRDefault="00486059" w:rsidP="002501DC">
                            <w:pPr>
                              <w:jc w:val="left"/>
                              <w:rPr>
                                <w:color w:val="646464" w:themeColor="accent3"/>
                                <w:sz w:val="20"/>
                                <w:lang w:val="en-GB"/>
                              </w:rPr>
                            </w:pPr>
                          </w:p>
                          <w:p w14:paraId="7CBBA4D1" w14:textId="77777777" w:rsidR="00486059" w:rsidRPr="00C6025C" w:rsidRDefault="00486059" w:rsidP="002501DC">
                            <w:pPr>
                              <w:jc w:val="left"/>
                              <w:rPr>
                                <w:color w:val="646464" w:themeColor="accent3"/>
                                <w:sz w:val="20"/>
                                <w:lang w:val="en-GB"/>
                              </w:rPr>
                            </w:pPr>
                          </w:p>
                          <w:p w14:paraId="45AEDB57" w14:textId="77777777" w:rsidR="00486059" w:rsidRPr="00C6025C" w:rsidRDefault="00486059" w:rsidP="002501DC">
                            <w:pPr>
                              <w:jc w:val="left"/>
                              <w:rPr>
                                <w:color w:val="646464" w:themeColor="accent3"/>
                                <w:sz w:val="20"/>
                                <w:lang w:val="en-GB"/>
                              </w:rPr>
                            </w:pPr>
                          </w:p>
                          <w:p w14:paraId="6021645B" w14:textId="77777777" w:rsidR="00486059" w:rsidRPr="00C6025C" w:rsidRDefault="00486059" w:rsidP="002501DC">
                            <w:pPr>
                              <w:jc w:val="left"/>
                              <w:rPr>
                                <w:color w:val="646464" w:themeColor="accent3"/>
                                <w:sz w:val="20"/>
                                <w:lang w:val="en-GB"/>
                              </w:rPr>
                            </w:pPr>
                          </w:p>
                          <w:p w14:paraId="7C13E965" w14:textId="77777777" w:rsidR="00486059" w:rsidRPr="00C6025C" w:rsidRDefault="00486059"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86059" w:rsidRPr="00C6025C" w:rsidRDefault="00486059"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6" type="#_x0000_t202" style="position:absolute;left:0;text-align:left;margin-left:24.1pt;margin-top:3.1pt;width:107.7pt;height:661.3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" fillcolor="white [3201]" stroked="f" strokeweight=".5pt">
                <v:textbox>
                  <w:txbxContent>
                    <w:p w14:paraId="3F242D72" w14:textId="77777777" w:rsidR="00486059" w:rsidRPr="00C6025C" w:rsidRDefault="00486059" w:rsidP="002501DC">
                      <w:pPr>
                        <w:jc w:val="left"/>
                        <w:rPr>
                          <w:color w:val="646464" w:themeColor="accent3"/>
                          <w:sz w:val="20"/>
                          <w:lang w:val="en-GB"/>
                        </w:rPr>
                      </w:pPr>
                    </w:p>
                    <w:p w14:paraId="69F054D7" w14:textId="77777777" w:rsidR="00486059" w:rsidRPr="00C6025C" w:rsidRDefault="00486059" w:rsidP="002501DC">
                      <w:pPr>
                        <w:jc w:val="left"/>
                        <w:rPr>
                          <w:color w:val="646464" w:themeColor="accent3"/>
                          <w:sz w:val="20"/>
                          <w:lang w:val="en-GB"/>
                        </w:rPr>
                      </w:pPr>
                    </w:p>
                    <w:p w14:paraId="43F3A18F" w14:textId="77777777" w:rsidR="00486059" w:rsidRPr="00C6025C" w:rsidRDefault="00486059" w:rsidP="002501DC">
                      <w:pPr>
                        <w:jc w:val="left"/>
                        <w:rPr>
                          <w:color w:val="646464" w:themeColor="accent3"/>
                          <w:sz w:val="20"/>
                          <w:lang w:val="en-GB"/>
                        </w:rPr>
                      </w:pPr>
                    </w:p>
                    <w:p w14:paraId="7489C28A" w14:textId="77777777" w:rsidR="00486059" w:rsidRPr="00C6025C" w:rsidRDefault="00486059" w:rsidP="002501DC">
                      <w:pPr>
                        <w:jc w:val="left"/>
                        <w:rPr>
                          <w:color w:val="646464" w:themeColor="accent3"/>
                          <w:sz w:val="20"/>
                          <w:lang w:val="en-GB"/>
                        </w:rPr>
                      </w:pPr>
                    </w:p>
                    <w:p w14:paraId="63F90EEF" w14:textId="77777777" w:rsidR="00486059" w:rsidRPr="00C6025C" w:rsidRDefault="00486059" w:rsidP="002501DC">
                      <w:pPr>
                        <w:jc w:val="left"/>
                        <w:rPr>
                          <w:color w:val="646464" w:themeColor="accent3"/>
                          <w:sz w:val="20"/>
                          <w:lang w:val="en-GB"/>
                        </w:rPr>
                      </w:pPr>
                    </w:p>
                    <w:p w14:paraId="64BEC8C1" w14:textId="77777777" w:rsidR="00486059" w:rsidRPr="00C6025C" w:rsidRDefault="00486059" w:rsidP="002501DC">
                      <w:pPr>
                        <w:jc w:val="left"/>
                        <w:rPr>
                          <w:color w:val="646464" w:themeColor="accent3"/>
                          <w:sz w:val="20"/>
                          <w:lang w:val="en-GB"/>
                        </w:rPr>
                      </w:pPr>
                    </w:p>
                    <w:p w14:paraId="06287D77" w14:textId="77777777" w:rsidR="00486059" w:rsidRPr="00C6025C" w:rsidRDefault="00486059" w:rsidP="002501DC">
                      <w:pPr>
                        <w:jc w:val="left"/>
                        <w:rPr>
                          <w:color w:val="646464" w:themeColor="accent3"/>
                          <w:sz w:val="20"/>
                          <w:lang w:val="en-GB"/>
                        </w:rPr>
                      </w:pPr>
                    </w:p>
                    <w:p w14:paraId="5A62008A" w14:textId="77777777" w:rsidR="00486059" w:rsidRPr="00C6025C" w:rsidRDefault="00486059" w:rsidP="002501DC">
                      <w:pPr>
                        <w:jc w:val="left"/>
                        <w:rPr>
                          <w:color w:val="646464" w:themeColor="accent3"/>
                          <w:sz w:val="20"/>
                          <w:lang w:val="en-GB"/>
                        </w:rPr>
                      </w:pPr>
                    </w:p>
                    <w:p w14:paraId="7CBBA4D1" w14:textId="77777777" w:rsidR="00486059" w:rsidRPr="00C6025C" w:rsidRDefault="00486059" w:rsidP="002501DC">
                      <w:pPr>
                        <w:jc w:val="left"/>
                        <w:rPr>
                          <w:color w:val="646464" w:themeColor="accent3"/>
                          <w:sz w:val="20"/>
                          <w:lang w:val="en-GB"/>
                        </w:rPr>
                      </w:pPr>
                    </w:p>
                    <w:p w14:paraId="45AEDB57" w14:textId="77777777" w:rsidR="00486059" w:rsidRPr="00C6025C" w:rsidRDefault="00486059" w:rsidP="002501DC">
                      <w:pPr>
                        <w:jc w:val="left"/>
                        <w:rPr>
                          <w:color w:val="646464" w:themeColor="accent3"/>
                          <w:sz w:val="20"/>
                          <w:lang w:val="en-GB"/>
                        </w:rPr>
                      </w:pPr>
                    </w:p>
                    <w:p w14:paraId="6021645B" w14:textId="77777777" w:rsidR="00486059" w:rsidRPr="00C6025C" w:rsidRDefault="00486059" w:rsidP="002501DC">
                      <w:pPr>
                        <w:jc w:val="left"/>
                        <w:rPr>
                          <w:color w:val="646464" w:themeColor="accent3"/>
                          <w:sz w:val="20"/>
                          <w:lang w:val="en-GB"/>
                        </w:rPr>
                      </w:pPr>
                    </w:p>
                    <w:p w14:paraId="7C13E965" w14:textId="77777777" w:rsidR="00486059" w:rsidRPr="00C6025C" w:rsidRDefault="00486059"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86059" w:rsidRPr="00C6025C" w:rsidRDefault="00486059"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txbxContent>
                </v:textbox>
                <w10:wrap anchorx="page"/>
              </v:shape>
            </w:pict>
          </mc:Fallback>
        </mc:AlternateContent>
      </w:r>
      <w:r w:rsidR="00F45A70" w:rsidRPr="00CE3E17">
        <w:rPr>
          <w:lang w:val="en-US"/>
        </w:rPr>
        <w:t>Applications</w:t>
      </w:r>
      <w:bookmarkEnd w:id="65"/>
      <w:bookmarkEnd w:id="66"/>
      <w:bookmarkEnd w:id="67"/>
      <w:bookmarkEnd w:id="68"/>
    </w:p>
    <w:p w14:paraId="0B4590F3" w14:textId="77777777" w:rsidR="00F45A70" w:rsidRPr="00CE3E17" w:rsidRDefault="00F45A70" w:rsidP="00F45A70">
      <w:pPr>
        <w:rPr>
          <w:lang w:val="en-US"/>
        </w:rPr>
      </w:pPr>
      <w:r w:rsidRPr="00CE3E17">
        <w:rPr>
          <w:lang w:val="en-US"/>
        </w:rPr>
        <w:t xml:space="preserve">The second paragraph of this part was setting the emphasis on the characteristics of six specific fuel cell products. In doing so, it followed the conventions already used by other informative organisms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77777777"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77777777"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77777777"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77777777" w:rsidR="00673594" w:rsidRPr="00CE3E17" w:rsidRDefault="00673594" w:rsidP="00673594">
      <w:pPr>
        <w:rPr>
          <w:lang w:val="en-US"/>
        </w:rPr>
      </w:pPr>
    </w:p>
    <w:p w14:paraId="3845918F" w14:textId="77777777" w:rsidR="00F45A70" w:rsidRPr="00CE3E17" w:rsidRDefault="00F45A70" w:rsidP="00F45A70">
      <w:pPr>
        <w:pStyle w:val="Titre3"/>
        <w:rPr>
          <w:lang w:val="en-US"/>
        </w:rPr>
      </w:pPr>
      <w:bookmarkStart w:id="71" w:name="_Toc421210697"/>
      <w:r w:rsidRPr="00CE3E17">
        <w:rPr>
          <w:lang w:val="en-US"/>
        </w:rPr>
        <w:t>Transport</w:t>
      </w:r>
      <w:bookmarkEnd w:id="71"/>
    </w:p>
    <w:p w14:paraId="5FEDEEA4" w14:textId="77777777"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77777777" w:rsidR="00AE6CE0" w:rsidRPr="00CE3E17" w:rsidRDefault="00C6025C" w:rsidP="00F45A70">
      <w:pPr>
        <w:rPr>
          <w:lang w:val="en-US"/>
        </w:rPr>
      </w:pPr>
      <w:r w:rsidRPr="00CE3E17">
        <w:rPr>
          <w:noProof/>
        </w:rPr>
        <w:drawing>
          <wp:anchor distT="0" distB="0" distL="114300" distR="114300" simplePos="0" relativeHeight="251680768" behindDoc="0" locked="0" layoutInCell="1" allowOverlap="1" wp14:anchorId="24FD18B3" wp14:editId="1CA95B81">
            <wp:simplePos x="0" y="0"/>
            <wp:positionH relativeFrom="column">
              <wp:posOffset>-1530350</wp:posOffset>
            </wp:positionH>
            <wp:positionV relativeFrom="paragraph">
              <wp:posOffset>1349375</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F45A70"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777777" w:rsidR="002513D7" w:rsidRPr="00CE3E17" w:rsidRDefault="00B7413B" w:rsidP="00F45A70">
      <w:pPr>
        <w:rPr>
          <w:lang w:val="en-US"/>
        </w:rPr>
      </w:pPr>
      <w:r w:rsidRPr="00CE3E17">
        <w:rPr>
          <w:noProof/>
        </w:rPr>
        <w:drawing>
          <wp:anchor distT="0" distB="0" distL="114300" distR="114300" simplePos="0" relativeHeight="251673600" behindDoc="0" locked="0" layoutInCell="1" allowOverlap="1" wp14:anchorId="28281A7D" wp14:editId="258CF0D9">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4C6BD0D1">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486059" w:rsidRPr="002513D7" w:rsidRDefault="00486059" w:rsidP="002513D7">
                            <w:pPr>
                              <w:pStyle w:val="Lgende"/>
                              <w:jc w:val="center"/>
                              <w:rPr>
                                <w:noProof/>
                                <w:lang w:val="en-GB"/>
                              </w:rPr>
                            </w:pPr>
                            <w:bookmarkStart w:id="72"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7"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" stroked="f">
                <v:textbox style="mso-fit-shape-to-text:t" inset="0,0,0,0">
                  <w:txbxContent>
                    <w:p w14:paraId="69D35244" w14:textId="77777777" w:rsidR="00486059" w:rsidRPr="002513D7" w:rsidRDefault="00486059" w:rsidP="002513D7">
                      <w:pPr>
                        <w:pStyle w:val="Lgende"/>
                        <w:jc w:val="center"/>
                        <w:rPr>
                          <w:noProof/>
                          <w:lang w:val="en-GB"/>
                        </w:rPr>
                      </w:pPr>
                      <w:bookmarkStart w:id="73" w:name="_Toc421210645"/>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v:textbox>
                <w10:wrap type="topAndBottom"/>
              </v:shape>
            </w:pict>
          </mc:Fallback>
        </mc:AlternateContent>
      </w:r>
    </w:p>
    <w:p w14:paraId="491D22EB" w14:textId="77777777" w:rsidR="00B7413B" w:rsidRDefault="00B7413B" w:rsidP="00F45A70">
      <w:pPr>
        <w:rPr>
          <w:lang w:val="en-US"/>
        </w:rPr>
      </w:pPr>
      <w:r w:rsidRPr="00CE3E17">
        <w:rPr>
          <w:noProof/>
        </w:rPr>
        <w:lastRenderedPageBreak/>
        <mc:AlternateContent>
          <mc:Choice Requires="wps">
            <w:drawing>
              <wp:anchor distT="0" distB="0" distL="114300" distR="114300" simplePos="0" relativeHeight="251648000" behindDoc="0" locked="0" layoutInCell="1" allowOverlap="1" wp14:anchorId="5F36B339" wp14:editId="50866E9E">
                <wp:simplePos x="0" y="0"/>
                <wp:positionH relativeFrom="insideMargin">
                  <wp:posOffset>306705</wp:posOffset>
                </wp:positionH>
                <wp:positionV relativeFrom="paragraph">
                  <wp:posOffset>325755</wp:posOffset>
                </wp:positionV>
                <wp:extent cx="1367790" cy="8128000"/>
                <wp:effectExtent l="0" t="0" r="3810" b="6350"/>
                <wp:wrapNone/>
                <wp:docPr id="276" name="Zone de texte 276"/>
                <wp:cNvGraphicFramePr/>
                <a:graphic xmlns:a="http://schemas.openxmlformats.org/drawingml/2006/main">
                  <a:graphicData uri="http://schemas.microsoft.com/office/word/2010/wordprocessingShape">
                    <wps:wsp>
                      <wps:cNvSpPr txBox="1"/>
                      <wps:spPr>
                        <a:xfrm>
                          <a:off x="0" y="0"/>
                          <a:ext cx="1367790" cy="812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77777777" w:rsidR="00486059" w:rsidRPr="00C6025C" w:rsidRDefault="00486059" w:rsidP="002501DC">
                            <w:pPr>
                              <w:jc w:val="left"/>
                              <w:rPr>
                                <w:color w:val="646464" w:themeColor="accent3"/>
                                <w:sz w:val="20"/>
                                <w:lang w:val="en-GB"/>
                              </w:rPr>
                            </w:pPr>
                            <w:r w:rsidRPr="00C6025C">
                              <w:rPr>
                                <w:color w:val="646464" w:themeColor="accent3"/>
                                <w:sz w:val="20"/>
                                <w:lang w:val="en-GB"/>
                              </w:rPr>
                              <w:t xml:space="preserve"> </w:t>
                            </w:r>
                          </w:p>
                          <w:p w14:paraId="711D98BB" w14:textId="77777777" w:rsidR="00486059" w:rsidRPr="00C6025C" w:rsidRDefault="00486059" w:rsidP="002501DC">
                            <w:pPr>
                              <w:jc w:val="left"/>
                              <w:rPr>
                                <w:color w:val="646464" w:themeColor="accent3"/>
                                <w:sz w:val="20"/>
                                <w:lang w:val="en-GB"/>
                              </w:rPr>
                            </w:pPr>
                          </w:p>
                          <w:p w14:paraId="17792EC7" w14:textId="77777777" w:rsidR="00486059" w:rsidRPr="00C6025C" w:rsidRDefault="00486059" w:rsidP="002501DC">
                            <w:pPr>
                              <w:jc w:val="left"/>
                              <w:rPr>
                                <w:color w:val="646464" w:themeColor="accent3"/>
                                <w:sz w:val="20"/>
                                <w:lang w:val="en-GB"/>
                              </w:rPr>
                            </w:pPr>
                          </w:p>
                          <w:p w14:paraId="1F04510D" w14:textId="77777777" w:rsidR="00486059" w:rsidRPr="00C6025C" w:rsidRDefault="00486059"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8" type="#_x0000_t202" style="position:absolute;left:0;text-align:left;margin-left:24.15pt;margin-top:25.65pt;width:107.7pt;height:640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" fillcolor="white [3201]" stroked="f" strokeweight=".5pt">
                <v:textbox>
                  <w:txbxContent>
                    <w:p w14:paraId="295D088C" w14:textId="77777777" w:rsidR="00486059" w:rsidRPr="00C6025C" w:rsidRDefault="00486059" w:rsidP="002501DC">
                      <w:pPr>
                        <w:jc w:val="left"/>
                        <w:rPr>
                          <w:color w:val="646464" w:themeColor="accent3"/>
                          <w:sz w:val="20"/>
                          <w:lang w:val="en-GB"/>
                        </w:rPr>
                      </w:pPr>
                      <w:r w:rsidRPr="00C6025C">
                        <w:rPr>
                          <w:color w:val="646464" w:themeColor="accent3"/>
                          <w:sz w:val="20"/>
                          <w:lang w:val="en-GB"/>
                        </w:rPr>
                        <w:t xml:space="preserve"> </w:t>
                      </w:r>
                    </w:p>
                    <w:p w14:paraId="711D98BB" w14:textId="77777777" w:rsidR="00486059" w:rsidRPr="00C6025C" w:rsidRDefault="00486059" w:rsidP="002501DC">
                      <w:pPr>
                        <w:jc w:val="left"/>
                        <w:rPr>
                          <w:color w:val="646464" w:themeColor="accent3"/>
                          <w:sz w:val="20"/>
                          <w:lang w:val="en-GB"/>
                        </w:rPr>
                      </w:pPr>
                    </w:p>
                    <w:p w14:paraId="17792EC7" w14:textId="77777777" w:rsidR="00486059" w:rsidRPr="00C6025C" w:rsidRDefault="00486059" w:rsidP="002501DC">
                      <w:pPr>
                        <w:jc w:val="left"/>
                        <w:rPr>
                          <w:color w:val="646464" w:themeColor="accent3"/>
                          <w:sz w:val="20"/>
                          <w:lang w:val="en-GB"/>
                        </w:rPr>
                      </w:pPr>
                    </w:p>
                    <w:p w14:paraId="1F04510D" w14:textId="77777777" w:rsidR="00486059" w:rsidRPr="00C6025C" w:rsidRDefault="00486059"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p>
    <w:p w14:paraId="7DD1715A" w14:textId="77777777"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77777777" w:rsidR="00673594" w:rsidRPr="00CE3E17" w:rsidRDefault="00673594" w:rsidP="00F45A70">
      <w:pPr>
        <w:rPr>
          <w:lang w:val="en-US"/>
        </w:rPr>
      </w:pPr>
    </w:p>
    <w:p w14:paraId="1940834F" w14:textId="77777777" w:rsidR="00F45A70" w:rsidRPr="00CE3E17" w:rsidRDefault="00F45A70" w:rsidP="00F45A70">
      <w:pPr>
        <w:pStyle w:val="Titre3"/>
        <w:rPr>
          <w:lang w:val="en-US"/>
        </w:rPr>
      </w:pPr>
      <w:bookmarkStart w:id="74" w:name="_Toc421210698"/>
      <w:r w:rsidRPr="00CE3E17">
        <w:rPr>
          <w:lang w:val="en-US"/>
        </w:rPr>
        <w:t>Stationary</w:t>
      </w:r>
      <w:bookmarkEnd w:id="74"/>
    </w:p>
    <w:p w14:paraId="5AFA3448" w14:textId="77777777"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77777777" w:rsidR="00F45A70" w:rsidRPr="00CE3E17" w:rsidRDefault="00F45A70" w:rsidP="00F45A70">
      <w:pPr>
        <w:rPr>
          <w:lang w:val="en-US"/>
        </w:rPr>
      </w:pPr>
      <w:r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77777777" w:rsidR="00D61F0C" w:rsidRPr="00CE3E17" w:rsidRDefault="00085755" w:rsidP="00B90D1D">
      <w:pPr>
        <w:rPr>
          <w:lang w:val="en-US"/>
        </w:rPr>
      </w:pPr>
      <w:r w:rsidRPr="00CE3E17">
        <w:rPr>
          <w:noProof/>
        </w:rPr>
        <w:drawing>
          <wp:anchor distT="0" distB="0" distL="114300" distR="114300" simplePos="0" relativeHeight="251681792" behindDoc="0" locked="0" layoutInCell="1" allowOverlap="1" wp14:anchorId="504E863A" wp14:editId="6F804F4F">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2">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r w:rsidRPr="00CE3E17">
        <w:rPr>
          <w:noProof/>
        </w:rPr>
        <mc:AlternateContent>
          <mc:Choice Requires="wps">
            <w:drawing>
              <wp:anchor distT="0" distB="0" distL="114300" distR="114300" simplePos="0" relativeHeight="251683840" behindDoc="0" locked="0" layoutInCell="1" allowOverlap="1" wp14:anchorId="286F8DA6" wp14:editId="5A99EE32">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14:paraId="17606480" w14:textId="77777777" w:rsidR="00486059" w:rsidRPr="00085755" w:rsidRDefault="00486059" w:rsidP="00E2135C">
                            <w:pPr>
                              <w:pStyle w:val="Lgende"/>
                              <w:jc w:val="center"/>
                              <w:rPr>
                                <w:noProof/>
                                <w:color w:val="0C0555" w:themeColor="accent1"/>
                                <w:lang w:val="en-GB"/>
                              </w:rPr>
                            </w:pPr>
                            <w:bookmarkStart w:id="75"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F8DA6" id="Zone de texte 352" o:spid="_x0000_s1289" type="#_x0000_t202" style="position:absolute;left:0;text-align:left;margin-left:232.25pt;margin-top:355.05pt;width:283.45pt;height:.05pt;z-index:25168384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shDdvysCAABUBAAADgAAAAAAAAAAAAAAAAAuAgAAZHJzL2Uy&#10;b0RvYy54bWxQSwECLQAUAAYACAAAACEAwnhZZdwAAAAIAQAADwAAAAAAAAAAAAAAAACFBAAAZHJz&#10;L2Rvd25yZXYueG1sUEsFBgAAAAAEAAQA8wAAAI4FAAAAAA==&#10;" filled="f" stroked="f">
                <v:textbox style="mso-fit-shape-to-text:t" inset="0,0,0,0">
                  <w:txbxContent>
                    <w:p w14:paraId="17606480" w14:textId="77777777" w:rsidR="00486059" w:rsidRPr="00085755" w:rsidRDefault="00486059" w:rsidP="00E2135C">
                      <w:pPr>
                        <w:pStyle w:val="Lgende"/>
                        <w:jc w:val="center"/>
                        <w:rPr>
                          <w:noProof/>
                          <w:color w:val="0C0555" w:themeColor="accent1"/>
                          <w:lang w:val="en-GB"/>
                        </w:rPr>
                      </w:pPr>
                      <w:bookmarkStart w:id="76" w:name="_Toc421210646"/>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Pr>
                          <w:noProof/>
                          <w:color w:val="0C0555" w:themeColor="accent1"/>
                          <w:lang w:val="en-GB"/>
                        </w:rPr>
                        <w:t>8</w:t>
                      </w:r>
                      <w:r w:rsidRPr="00085755">
                        <w:rPr>
                          <w:color w:val="0C0555" w:themeColor="accent1"/>
                        </w:rPr>
                        <w:fldChar w:fldCharType="end"/>
                      </w:r>
                      <w:r w:rsidRPr="00085755">
                        <w:rPr>
                          <w:color w:val="0C0555" w:themeColor="accent1"/>
                          <w:lang w:val="en-GB"/>
                        </w:rPr>
                        <w:t xml:space="preserve">: SOFC installation by Bloom Energy at a NASA </w:t>
                      </w:r>
                      <w:proofErr w:type="spellStart"/>
                      <w:r w:rsidRPr="00085755">
                        <w:rPr>
                          <w:color w:val="0C0555" w:themeColor="accent1"/>
                          <w:lang w:val="en-GB"/>
                        </w:rPr>
                        <w:t>center</w:t>
                      </w:r>
                      <w:bookmarkEnd w:id="76"/>
                      <w:proofErr w:type="spellEnd"/>
                    </w:p>
                  </w:txbxContent>
                </v:textbox>
                <w10:wrap type="topAndBottom" anchorx="page"/>
              </v:shape>
            </w:pict>
          </mc:Fallback>
        </mc:AlternateContent>
      </w:r>
      <w:r w:rsidR="00D61F0C" w:rsidRPr="00CE3E17">
        <w:rPr>
          <w:lang w:val="en-US"/>
        </w:rPr>
        <w:br w:type="page"/>
      </w:r>
    </w:p>
    <w:p w14:paraId="4415ED2F" w14:textId="77777777" w:rsidR="00F45A70" w:rsidRPr="00CE3E17" w:rsidRDefault="00C6025C" w:rsidP="00F45A70">
      <w:pPr>
        <w:pStyle w:val="Titre3"/>
        <w:rPr>
          <w:lang w:val="en-US"/>
        </w:rPr>
      </w:pPr>
      <w:bookmarkStart w:id="77" w:name="_Toc421210699"/>
      <w:r w:rsidRPr="00CE3E17">
        <w:rPr>
          <w:noProof/>
        </w:rPr>
        <w:lastRenderedPageBreak/>
        <mc:AlternateContent>
          <mc:Choice Requires="wps">
            <w:drawing>
              <wp:anchor distT="0" distB="0" distL="114300" distR="114300" simplePos="0" relativeHeight="251695104" behindDoc="0" locked="0" layoutInCell="1" allowOverlap="1" wp14:anchorId="5E53ECA6" wp14:editId="54AA7924">
                <wp:simplePos x="0" y="0"/>
                <wp:positionH relativeFrom="page">
                  <wp:posOffset>306070</wp:posOffset>
                </wp:positionH>
                <wp:positionV relativeFrom="paragraph">
                  <wp:posOffset>14605</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486059" w:rsidRPr="00C6025C" w:rsidRDefault="0048605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86059" w:rsidRPr="00C6025C" w:rsidRDefault="00486059"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0" type="#_x0000_t202" style="position:absolute;left:0;text-align:left;margin-left:24.1pt;margin-top:1.15pt;width:106.6pt;height:661.3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" fillcolor="white [3201]" stroked="f" strokeweight=".5pt">
                <v:textbox>
                  <w:txbxContent>
                    <w:p w14:paraId="54644A53" w14:textId="77777777" w:rsidR="00486059" w:rsidRPr="00C6025C" w:rsidRDefault="00486059"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86059" w:rsidRPr="00C6025C" w:rsidRDefault="00486059" w:rsidP="00F1553D">
                      <w:pPr>
                        <w:jc w:val="center"/>
                        <w:rPr>
                          <w:b/>
                          <w:color w:val="646464" w:themeColor="accent3"/>
                          <w:sz w:val="20"/>
                          <w:lang w:val="en-GB"/>
                        </w:rPr>
                      </w:pPr>
                      <w:r w:rsidRPr="00C6025C">
                        <w:rPr>
                          <w:b/>
                          <w:color w:val="646464" w:themeColor="accent3"/>
                          <w:sz w:val="20"/>
                          <w:lang w:val="en-GB"/>
                        </w:rPr>
                        <w:t>Fuel-cell phone charger makes its own electricity</w:t>
                      </w:r>
                    </w:p>
                  </w:txbxContent>
                </v:textbox>
                <w10:wrap anchorx="page"/>
              </v:shape>
            </w:pict>
          </mc:Fallback>
        </mc:AlternateContent>
      </w:r>
      <w:r w:rsidR="00F45A70" w:rsidRPr="00CE3E17">
        <w:rPr>
          <w:lang w:val="en-US"/>
        </w:rPr>
        <w:t>Portable</w:t>
      </w:r>
      <w:bookmarkEnd w:id="77"/>
    </w:p>
    <w:p w14:paraId="18390688" w14:textId="77777777" w:rsidR="00F45A70" w:rsidRPr="00CE3E17" w:rsidRDefault="00F45A70" w:rsidP="00F45A70">
      <w:pPr>
        <w:rPr>
          <w:color w:val="646464" w:themeColor="text2"/>
          <w:lang w:val="en-US"/>
        </w:rPr>
      </w:pPr>
      <w:r w:rsidRPr="00CE3E17">
        <w:rPr>
          <w:color w:val="646464" w:themeColor="text2"/>
          <w:lang w:val="en-US"/>
        </w:rPr>
        <w:t>“Units integrating systems designed to be moved.”</w:t>
      </w:r>
    </w:p>
    <w:p w14:paraId="5EBC5CCE" w14:textId="77777777" w:rsidR="00F45A70" w:rsidRPr="00CE3E17" w:rsidRDefault="00C6025C" w:rsidP="00F45A70">
      <w:pPr>
        <w:rPr>
          <w:lang w:val="en-US"/>
        </w:rPr>
      </w:pPr>
      <w:r w:rsidRPr="00CE3E17">
        <w:rPr>
          <w:noProof/>
        </w:rPr>
        <w:drawing>
          <wp:anchor distT="0" distB="0" distL="114300" distR="114300" simplePos="0" relativeHeight="251696128" behindDoc="0" locked="0" layoutInCell="1" allowOverlap="1" wp14:anchorId="2AF635F1" wp14:editId="42802C8D">
            <wp:simplePos x="0" y="0"/>
            <wp:positionH relativeFrom="column">
              <wp:posOffset>-1537335</wp:posOffset>
            </wp:positionH>
            <wp:positionV relativeFrom="paragraph">
              <wp:posOffset>1155065</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D61F0C" w:rsidRPr="00CE3E17">
        <w:rPr>
          <w:noProof/>
        </w:rPr>
        <mc:AlternateContent>
          <mc:Choice Requires="wps">
            <w:drawing>
              <wp:anchor distT="0" distB="0" distL="114300" distR="114300" simplePos="0" relativeHeight="251686912" behindDoc="0" locked="0" layoutInCell="1" allowOverlap="1" wp14:anchorId="4A39FA6F" wp14:editId="2D494CAB">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14:paraId="689EB5BA" w14:textId="77777777" w:rsidR="00486059" w:rsidRPr="00085755" w:rsidRDefault="00486059" w:rsidP="00D61F0C">
                            <w:pPr>
                              <w:pStyle w:val="Lgende"/>
                              <w:jc w:val="center"/>
                              <w:rPr>
                                <w:noProof/>
                                <w:lang w:val="en-GB"/>
                              </w:rPr>
                            </w:pPr>
                            <w:bookmarkStart w:id="78"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39FA6F" id="Zone de texte 354" o:spid="_x0000_s1291" type="#_x0000_t202" style="position:absolute;left:0;text-align:left;margin-left:77.75pt;margin-top:262.5pt;width:212.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" stroked="f">
                <v:textbox style="mso-fit-shape-to-text:t" inset="0,0,0,0">
                  <w:txbxContent>
                    <w:p w14:paraId="689EB5BA" w14:textId="77777777" w:rsidR="00486059" w:rsidRPr="00085755" w:rsidRDefault="00486059" w:rsidP="00D61F0C">
                      <w:pPr>
                        <w:pStyle w:val="Lgende"/>
                        <w:jc w:val="center"/>
                        <w:rPr>
                          <w:noProof/>
                          <w:lang w:val="en-GB"/>
                        </w:rPr>
                      </w:pPr>
                      <w:bookmarkStart w:id="79" w:name="_Toc421210647"/>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9"/>
                    </w:p>
                  </w:txbxContent>
                </v:textbox>
                <w10:wrap type="topAndBottom"/>
              </v:shape>
            </w:pict>
          </mc:Fallback>
        </mc:AlternateContent>
      </w:r>
      <w:r w:rsidR="00D61F0C" w:rsidRPr="00CE3E17">
        <w:rPr>
          <w:noProof/>
        </w:rPr>
        <w:drawing>
          <wp:anchor distT="0" distB="0" distL="114300" distR="114300" simplePos="0" relativeHeight="251684864" behindDoc="0" locked="0" layoutInCell="1" allowOverlap="1" wp14:anchorId="700EF583" wp14:editId="08EDA80A">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14:paraId="7B413D06" w14:textId="77777777" w:rsidR="00BA12BC" w:rsidRPr="00CE3E17" w:rsidRDefault="00BA12BC" w:rsidP="00BA12BC">
      <w:pPr>
        <w:rPr>
          <w:lang w:val="en-US"/>
        </w:rPr>
      </w:pPr>
    </w:p>
    <w:p w14:paraId="10CF087E" w14:textId="77777777" w:rsidR="00F45A70" w:rsidRPr="00CE3E17" w:rsidRDefault="00F45A70" w:rsidP="00F45A70">
      <w:pPr>
        <w:pStyle w:val="Titre3"/>
        <w:rPr>
          <w:lang w:val="en-US"/>
        </w:rPr>
      </w:pPr>
      <w:bookmarkStart w:id="80" w:name="_Toc421210700"/>
      <w:r w:rsidRPr="00CE3E17">
        <w:rPr>
          <w:lang w:val="en-US"/>
        </w:rPr>
        <w:t>Conclusion</w:t>
      </w:r>
      <w:bookmarkEnd w:id="80"/>
    </w:p>
    <w:p w14:paraId="7185803E" w14:textId="77777777" w:rsidR="00397EDB" w:rsidRPr="00CE3E17" w:rsidRDefault="00397EDB" w:rsidP="00397EDB">
      <w:pPr>
        <w:pStyle w:val="Lgende"/>
        <w:keepNext/>
        <w:jc w:val="center"/>
        <w:rPr>
          <w:lang w:val="en-US"/>
        </w:rPr>
      </w:pPr>
      <w:bookmarkStart w:id="81" w:name="_Toc421210668"/>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1"/>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14:paraId="2995CCC0" w14:textId="77777777"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14:paraId="72DCAFE6" w14:textId="77777777"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14:paraId="3162CAA4" w14:textId="77777777" w:rsidR="00F45A70" w:rsidRPr="00CE3E17" w:rsidRDefault="00F45A70" w:rsidP="006C7A1F">
            <w:pPr>
              <w:rPr>
                <w:color w:val="0C0555" w:themeColor="accent1"/>
              </w:rPr>
            </w:pPr>
            <w:r w:rsidRPr="00CE3E17">
              <w:rPr>
                <w:color w:val="0C0555" w:themeColor="accent1"/>
              </w:rPr>
              <w:t>Applications</w:t>
            </w:r>
          </w:p>
        </w:tc>
      </w:tr>
      <w:tr w:rsidR="00F45A70" w:rsidRPr="00070E93" w14:paraId="03FEB720" w14:textId="77777777" w:rsidTr="00E2135C">
        <w:tc>
          <w:tcPr>
            <w:tcW w:w="1306" w:type="dxa"/>
            <w:tcBorders>
              <w:top w:val="single" w:sz="4" w:space="0" w:color="0C0555" w:themeColor="accent1"/>
            </w:tcBorders>
            <w:vAlign w:val="top"/>
          </w:tcPr>
          <w:p w14:paraId="6EECCC31" w14:textId="77777777"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0C0555" w:themeColor="accent1"/>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070E93" w14:paraId="00FF6504" w14:textId="77777777" w:rsidTr="00E2135C">
        <w:tc>
          <w:tcPr>
            <w:tcW w:w="1306" w:type="dxa"/>
            <w:vAlign w:val="top"/>
          </w:tcPr>
          <w:p w14:paraId="5DC3F24F" w14:textId="77777777"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E2135C">
        <w:tc>
          <w:tcPr>
            <w:tcW w:w="1306" w:type="dxa"/>
            <w:tcBorders>
              <w:bottom w:val="single" w:sz="4" w:space="0" w:color="0C0555" w:themeColor="accent1"/>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77777777" w:rsidR="00F45A70" w:rsidRPr="00CE3E17" w:rsidRDefault="00F45A70" w:rsidP="00F45A70">
      <w:pPr>
        <w:rPr>
          <w:lang w:val="en-US"/>
        </w:rPr>
      </w:pPr>
    </w:p>
    <w:p w14:paraId="45F6AD2C" w14:textId="77777777" w:rsidR="00031714" w:rsidRPr="00CE3E17" w:rsidRDefault="00031714">
      <w:pPr>
        <w:jc w:val="left"/>
        <w:rPr>
          <w:rFonts w:asciiTheme="majorHAnsi" w:eastAsiaTheme="majorEastAsia" w:hAnsiTheme="majorHAnsi" w:cstheme="majorBidi"/>
          <w:color w:val="08033F" w:themeColor="accent1" w:themeShade="BF"/>
          <w:sz w:val="28"/>
          <w:szCs w:val="26"/>
          <w:lang w:val="en-US"/>
        </w:rPr>
      </w:pPr>
      <w:r w:rsidRPr="00CE3E17">
        <w:rPr>
          <w:lang w:val="en-US"/>
        </w:rPr>
        <w:br w:type="page"/>
      </w:r>
    </w:p>
    <w:p w14:paraId="235E570A" w14:textId="77777777" w:rsidR="00F45A70" w:rsidRPr="00CE3E17" w:rsidRDefault="00673594" w:rsidP="00F45A70">
      <w:pPr>
        <w:pStyle w:val="Titre2"/>
        <w:rPr>
          <w:lang w:val="en-US"/>
        </w:rPr>
      </w:pPr>
      <w:bookmarkStart w:id="82" w:name="_Toc421210701"/>
      <w:bookmarkStart w:id="83" w:name="_Toc421451352"/>
      <w:r w:rsidRPr="00CE3E17">
        <w:rPr>
          <w:noProof/>
        </w:rPr>
        <w:lastRenderedPageBreak/>
        <mc:AlternateContent>
          <mc:Choice Requires="wps">
            <w:drawing>
              <wp:anchor distT="0" distB="0" distL="114300" distR="114300" simplePos="0" relativeHeight="251652096" behindDoc="0" locked="0" layoutInCell="1" allowOverlap="1" wp14:anchorId="20544E71" wp14:editId="5D52117A">
                <wp:simplePos x="0" y="0"/>
                <wp:positionH relativeFrom="insideMargin">
                  <wp:posOffset>306070</wp:posOffset>
                </wp:positionH>
                <wp:positionV relativeFrom="paragraph">
                  <wp:posOffset>-38100</wp:posOffset>
                </wp:positionV>
                <wp:extent cx="1368000" cy="8398800"/>
                <wp:effectExtent l="0" t="0" r="3810" b="2540"/>
                <wp:wrapNone/>
                <wp:docPr id="278" name="Zone de texte 278"/>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BA52E2" w14:textId="77777777" w:rsidR="00486059" w:rsidRDefault="00486059" w:rsidP="0041354D">
                            <w:pPr>
                              <w:jc w:val="left"/>
                              <w:rPr>
                                <w:b/>
                                <w:color w:val="646464" w:themeColor="accent3"/>
                                <w:sz w:val="18"/>
                                <w:lang w:val="en-GB"/>
                              </w:rPr>
                            </w:pPr>
                          </w:p>
                          <w:p w14:paraId="670A8B61" w14:textId="77777777" w:rsidR="00486059" w:rsidRDefault="00486059" w:rsidP="0041354D">
                            <w:pPr>
                              <w:jc w:val="left"/>
                              <w:rPr>
                                <w:b/>
                                <w:color w:val="646464" w:themeColor="accent3"/>
                                <w:sz w:val="18"/>
                                <w:lang w:val="en-GB"/>
                              </w:rPr>
                            </w:pPr>
                          </w:p>
                          <w:p w14:paraId="1A91FBEE" w14:textId="77777777" w:rsidR="00486059" w:rsidRDefault="00486059" w:rsidP="00397EDB">
                            <w:pPr>
                              <w:keepNext/>
                              <w:jc w:val="left"/>
                            </w:pPr>
                            <w:r>
                              <w:rPr>
                                <w:noProof/>
                                <w:color w:val="646464" w:themeColor="accent3"/>
                                <w:sz w:val="18"/>
                              </w:rPr>
                              <w:drawing>
                                <wp:inline distT="0" distB="0" distL="0" distR="0" wp14:anchorId="63E4EA87" wp14:editId="600616E1">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D7A9E51" w14:textId="77777777" w:rsidR="00486059" w:rsidRPr="00C6025C" w:rsidRDefault="00486059" w:rsidP="00397EDB">
                            <w:pPr>
                              <w:pStyle w:val="Lgende"/>
                              <w:jc w:val="left"/>
                              <w:rPr>
                                <w:sz w:val="20"/>
                                <w:lang w:val="en-GB"/>
                              </w:rPr>
                            </w:pPr>
                            <w:bookmarkStart w:id="84"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44E71" id="Zone de texte 278" o:spid="_x0000_s1292" type="#_x0000_t202" style="position:absolute;left:0;text-align:left;margin-left:24.1pt;margin-top:-3pt;width:107.7pt;height:661.3pt;z-index:2516520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E39lA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" fillcolor="white [3201]" stroked="f" strokeweight=".5pt">
                <v:textbox>
                  <w:txbxContent>
                    <w:p w14:paraId="60BA52E2" w14:textId="77777777" w:rsidR="00486059" w:rsidRDefault="00486059" w:rsidP="0041354D">
                      <w:pPr>
                        <w:jc w:val="left"/>
                        <w:rPr>
                          <w:b/>
                          <w:color w:val="646464" w:themeColor="accent3"/>
                          <w:sz w:val="18"/>
                          <w:lang w:val="en-GB"/>
                        </w:rPr>
                      </w:pPr>
                    </w:p>
                    <w:p w14:paraId="670A8B61" w14:textId="77777777" w:rsidR="00486059" w:rsidRDefault="00486059" w:rsidP="0041354D">
                      <w:pPr>
                        <w:jc w:val="left"/>
                        <w:rPr>
                          <w:b/>
                          <w:color w:val="646464" w:themeColor="accent3"/>
                          <w:sz w:val="18"/>
                          <w:lang w:val="en-GB"/>
                        </w:rPr>
                      </w:pPr>
                    </w:p>
                    <w:p w14:paraId="1A91FBEE" w14:textId="77777777" w:rsidR="00486059" w:rsidRDefault="00486059" w:rsidP="00397EDB">
                      <w:pPr>
                        <w:keepNext/>
                        <w:jc w:val="left"/>
                      </w:pPr>
                      <w:r>
                        <w:rPr>
                          <w:noProof/>
                          <w:color w:val="646464" w:themeColor="accent3"/>
                          <w:sz w:val="18"/>
                        </w:rPr>
                        <w:drawing>
                          <wp:inline distT="0" distB="0" distL="0" distR="0" wp14:anchorId="63E4EA87" wp14:editId="600616E1">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D7A9E51" w14:textId="77777777" w:rsidR="00486059" w:rsidRPr="00C6025C" w:rsidRDefault="00486059" w:rsidP="00397EDB">
                      <w:pPr>
                        <w:pStyle w:val="Lgende"/>
                        <w:jc w:val="left"/>
                        <w:rPr>
                          <w:sz w:val="20"/>
                          <w:lang w:val="en-GB"/>
                        </w:rPr>
                      </w:pPr>
                      <w:bookmarkStart w:id="85" w:name="_Toc421210648"/>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w:t>
                      </w:r>
                      <w:proofErr w:type="spellStart"/>
                      <w:r w:rsidRPr="00C6025C">
                        <w:rPr>
                          <w:sz w:val="20"/>
                          <w:lang w:val="en-GB"/>
                        </w:rPr>
                        <w:t>diazote</w:t>
                      </w:r>
                      <w:proofErr w:type="spellEnd"/>
                      <w:r w:rsidRPr="00C6025C">
                        <w:rPr>
                          <w:sz w:val="20"/>
                          <w:lang w:val="en-GB"/>
                        </w:rPr>
                        <w:t>, 20,95 % of dioxygen, and 1 % of other gas. Hydrogen represents only a 0,000072 % fraction of it.</w:t>
                      </w:r>
                      <w:bookmarkEnd w:id="85"/>
                    </w:p>
                  </w:txbxContent>
                </v:textbox>
                <w10:wrap anchorx="margin"/>
              </v:shape>
            </w:pict>
          </mc:Fallback>
        </mc:AlternateContent>
      </w:r>
      <w:r w:rsidR="00F45A70" w:rsidRPr="00CE3E17">
        <w:rPr>
          <w:lang w:val="en-US"/>
        </w:rPr>
        <w:t>Infrastructure</w:t>
      </w:r>
      <w:bookmarkEnd w:id="82"/>
      <w:bookmarkEnd w:id="83"/>
    </w:p>
    <w:p w14:paraId="753DDD3E" w14:textId="718BEC56"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77777777"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77777777" w:rsidR="00673594" w:rsidRPr="00CE3E17" w:rsidRDefault="00673594" w:rsidP="00F45A70">
      <w:pPr>
        <w:rPr>
          <w:lang w:val="en-US"/>
        </w:rPr>
      </w:pPr>
    </w:p>
    <w:p w14:paraId="34B36B1B" w14:textId="77777777" w:rsidR="00F45A70" w:rsidRPr="00CE3E17" w:rsidRDefault="00063A33" w:rsidP="00F45A70">
      <w:pPr>
        <w:pStyle w:val="Titre3"/>
        <w:rPr>
          <w:lang w:val="en-US"/>
        </w:rPr>
      </w:pPr>
      <w:bookmarkStart w:id="86" w:name="_Toc421210702"/>
      <w:r w:rsidRPr="00CE3E17">
        <w:rPr>
          <w:lang w:val="en-US"/>
        </w:rPr>
        <w:t>Distribution F</w:t>
      </w:r>
      <w:r w:rsidR="00F45A70" w:rsidRPr="00CE3E17">
        <w:rPr>
          <w:lang w:val="en-US"/>
        </w:rPr>
        <w:t>acilities</w:t>
      </w:r>
      <w:bookmarkEnd w:id="86"/>
    </w:p>
    <w:p w14:paraId="6220C818" w14:textId="77777777"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is a costly fuel to ship.</w:t>
      </w:r>
    </w:p>
    <w:p w14:paraId="1EA92008" w14:textId="77777777" w:rsidR="00085755" w:rsidRPr="00CE3E17" w:rsidRDefault="00085755" w:rsidP="00F45A70">
      <w:pPr>
        <w:rPr>
          <w:lang w:val="en-US"/>
        </w:rPr>
      </w:pPr>
      <w:r w:rsidRPr="00CE3E17">
        <w:rPr>
          <w:noProof/>
        </w:rPr>
        <mc:AlternateContent>
          <mc:Choice Requires="wps">
            <w:drawing>
              <wp:anchor distT="0" distB="0" distL="114300" distR="114300" simplePos="0" relativeHeight="251689984" behindDoc="0" locked="0" layoutInCell="1" allowOverlap="1" wp14:anchorId="307559A7" wp14:editId="20FD1777">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486059" w:rsidRDefault="00486059" w:rsidP="00085755">
                            <w:pPr>
                              <w:pStyle w:val="Lgende"/>
                              <w:jc w:val="center"/>
                              <w:rPr>
                                <w:noProof/>
                              </w:rPr>
                            </w:pPr>
                            <w:bookmarkStart w:id="87" w:name="_Toc42121064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3" type="#_x0000_t202" style="position:absolute;left:0;text-align:left;margin-left:13.2pt;margin-top:231.6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" stroked="f">
                <v:textbox style="mso-fit-shape-to-text:t" inset="0,0,0,0">
                  <w:txbxContent>
                    <w:p w14:paraId="0BFA5C19" w14:textId="77777777" w:rsidR="00486059" w:rsidRDefault="00486059" w:rsidP="00085755">
                      <w:pPr>
                        <w:pStyle w:val="Lgende"/>
                        <w:jc w:val="center"/>
                        <w:rPr>
                          <w:noProof/>
                        </w:rPr>
                      </w:pPr>
                      <w:bookmarkStart w:id="88" w:name="_Toc421210649"/>
                      <w:r>
                        <w:t xml:space="preserve">Figure </w:t>
                      </w:r>
                      <w:r>
                        <w:fldChar w:fldCharType="begin"/>
                      </w:r>
                      <w:r>
                        <w:instrText xml:space="preserve"> SEQ Figure \* ARABIC </w:instrText>
                      </w:r>
                      <w:r>
                        <w:fldChar w:fldCharType="separate"/>
                      </w:r>
                      <w:r>
                        <w:rPr>
                          <w:noProof/>
                        </w:rPr>
                        <w:t>11</w:t>
                      </w:r>
                      <w:r>
                        <w:rPr>
                          <w:noProof/>
                        </w:rPr>
                        <w:fldChar w:fldCharType="end"/>
                      </w:r>
                      <w:r>
                        <w:t xml:space="preserve">: A </w:t>
                      </w:r>
                      <w:proofErr w:type="spellStart"/>
                      <w:r>
                        <w:t>hydrogen</w:t>
                      </w:r>
                      <w:proofErr w:type="spellEnd"/>
                      <w:r>
                        <w:t xml:space="preserve"> "plug" on a car</w:t>
                      </w:r>
                      <w:bookmarkEnd w:id="88"/>
                    </w:p>
                  </w:txbxContent>
                </v:textbox>
                <w10:wrap type="topAndBottom"/>
              </v:shape>
            </w:pict>
          </mc:Fallback>
        </mc:AlternateContent>
      </w:r>
      <w:r w:rsidRPr="00CE3E17">
        <w:rPr>
          <w:noProof/>
        </w:rPr>
        <w:drawing>
          <wp:anchor distT="0" distB="0" distL="114300" distR="114300" simplePos="0" relativeHeight="251687936" behindDoc="0" locked="0" layoutInCell="1" allowOverlap="1" wp14:anchorId="2879E1C3" wp14:editId="66D6ABC9">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14:paraId="593E882E" w14:textId="77777777" w:rsidR="00F45A70" w:rsidRPr="00CE3E17" w:rsidRDefault="00C6025C" w:rsidP="00F45A70">
      <w:pPr>
        <w:pStyle w:val="Titre4"/>
        <w:rPr>
          <w:lang w:val="en-US"/>
        </w:rPr>
      </w:pPr>
      <w:bookmarkStart w:id="89" w:name="_Toc421210703"/>
      <w:r w:rsidRPr="00CE3E17">
        <w:rPr>
          <w:noProof/>
        </w:rPr>
        <w:lastRenderedPageBreak/>
        <mc:AlternateContent>
          <mc:Choice Requires="wps">
            <w:drawing>
              <wp:anchor distT="0" distB="0" distL="114300" distR="114300" simplePos="0" relativeHeight="251617279" behindDoc="0" locked="0" layoutInCell="1" allowOverlap="1" wp14:anchorId="548935D4" wp14:editId="2EE2F0DD">
                <wp:simplePos x="0" y="0"/>
                <wp:positionH relativeFrom="page">
                  <wp:posOffset>306070</wp:posOffset>
                </wp:positionH>
                <wp:positionV relativeFrom="paragraph">
                  <wp:posOffset>53340</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486059" w:rsidRPr="00C6025C" w:rsidRDefault="00486059"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86059" w:rsidRPr="00C6025C" w:rsidRDefault="00486059"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86059" w:rsidRPr="00C6025C" w:rsidRDefault="00486059" w:rsidP="00112646">
                            <w:pPr>
                              <w:jc w:val="left"/>
                              <w:rPr>
                                <w:color w:val="646464" w:themeColor="accent3"/>
                                <w:sz w:val="20"/>
                                <w:lang w:val="en-GB"/>
                              </w:rPr>
                            </w:pPr>
                          </w:p>
                          <w:p w14:paraId="257D0911" w14:textId="77777777" w:rsidR="00486059" w:rsidRPr="00C6025C" w:rsidRDefault="00486059" w:rsidP="00112646">
                            <w:pPr>
                              <w:jc w:val="left"/>
                              <w:rPr>
                                <w:color w:val="646464" w:themeColor="accent3"/>
                                <w:sz w:val="20"/>
                                <w:lang w:val="en-GB"/>
                              </w:rPr>
                            </w:pPr>
                          </w:p>
                          <w:p w14:paraId="48D1A8C5" w14:textId="77777777" w:rsidR="00486059" w:rsidRPr="00C6025C" w:rsidRDefault="00486059" w:rsidP="00112646">
                            <w:pPr>
                              <w:jc w:val="left"/>
                              <w:rPr>
                                <w:color w:val="646464" w:themeColor="accent3"/>
                                <w:sz w:val="20"/>
                                <w:lang w:val="en-GB"/>
                              </w:rPr>
                            </w:pPr>
                          </w:p>
                          <w:p w14:paraId="2E445BA5" w14:textId="77777777" w:rsidR="00486059" w:rsidRPr="00C6025C" w:rsidRDefault="00486059" w:rsidP="00112646">
                            <w:pPr>
                              <w:jc w:val="left"/>
                              <w:rPr>
                                <w:color w:val="646464" w:themeColor="accent3"/>
                                <w:sz w:val="20"/>
                                <w:lang w:val="en-GB"/>
                              </w:rPr>
                            </w:pPr>
                          </w:p>
                          <w:p w14:paraId="0F7C86C3" w14:textId="77777777" w:rsidR="00486059" w:rsidRPr="00C6025C" w:rsidRDefault="00486059"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486059" w:rsidRPr="00C6025C" w:rsidRDefault="00486059"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4" type="#_x0000_t202" style="position:absolute;left:0;text-align:left;margin-left:24.1pt;margin-top:4.2pt;width:106.6pt;height:661.3pt;z-index:25161727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PSs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" filled="f" stroked="f" strokeweight=".5pt">
                <v:textbox>
                  <w:txbxContent>
                    <w:p w14:paraId="4465F006" w14:textId="77777777" w:rsidR="00486059" w:rsidRPr="00C6025C" w:rsidRDefault="00486059"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86059" w:rsidRPr="00C6025C" w:rsidRDefault="00486059"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86059" w:rsidRPr="00C6025C" w:rsidRDefault="00486059" w:rsidP="00112646">
                      <w:pPr>
                        <w:jc w:val="left"/>
                        <w:rPr>
                          <w:color w:val="646464" w:themeColor="accent3"/>
                          <w:sz w:val="20"/>
                          <w:lang w:val="en-GB"/>
                        </w:rPr>
                      </w:pPr>
                    </w:p>
                    <w:p w14:paraId="257D0911" w14:textId="77777777" w:rsidR="00486059" w:rsidRPr="00C6025C" w:rsidRDefault="00486059" w:rsidP="00112646">
                      <w:pPr>
                        <w:jc w:val="left"/>
                        <w:rPr>
                          <w:color w:val="646464" w:themeColor="accent3"/>
                          <w:sz w:val="20"/>
                          <w:lang w:val="en-GB"/>
                        </w:rPr>
                      </w:pPr>
                    </w:p>
                    <w:p w14:paraId="48D1A8C5" w14:textId="77777777" w:rsidR="00486059" w:rsidRPr="00C6025C" w:rsidRDefault="00486059" w:rsidP="00112646">
                      <w:pPr>
                        <w:jc w:val="left"/>
                        <w:rPr>
                          <w:color w:val="646464" w:themeColor="accent3"/>
                          <w:sz w:val="20"/>
                          <w:lang w:val="en-GB"/>
                        </w:rPr>
                      </w:pPr>
                    </w:p>
                    <w:p w14:paraId="2E445BA5" w14:textId="77777777" w:rsidR="00486059" w:rsidRPr="00C6025C" w:rsidRDefault="00486059" w:rsidP="00112646">
                      <w:pPr>
                        <w:jc w:val="left"/>
                        <w:rPr>
                          <w:color w:val="646464" w:themeColor="accent3"/>
                          <w:sz w:val="20"/>
                          <w:lang w:val="en-GB"/>
                        </w:rPr>
                      </w:pPr>
                    </w:p>
                    <w:p w14:paraId="0F7C86C3" w14:textId="77777777" w:rsidR="00486059" w:rsidRPr="00C6025C" w:rsidRDefault="00486059"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486059" w:rsidRPr="00C6025C" w:rsidRDefault="00486059" w:rsidP="00112646">
                      <w:pPr>
                        <w:jc w:val="left"/>
                        <w:rPr>
                          <w:color w:val="646464" w:themeColor="accent3"/>
                          <w:sz w:val="20"/>
                          <w:lang w:val="en-GB"/>
                        </w:rPr>
                      </w:pPr>
                    </w:p>
                  </w:txbxContent>
                </v:textbox>
                <w10:wrap anchorx="page"/>
              </v:shape>
            </w:pict>
          </mc:Fallback>
        </mc:AlternateContent>
      </w:r>
      <w:r w:rsidR="00F45A70" w:rsidRPr="00CE3E17">
        <w:rPr>
          <w:lang w:val="en-US"/>
        </w:rPr>
        <w:t>Delivery</w:t>
      </w:r>
      <w:bookmarkEnd w:id="89"/>
    </w:p>
    <w:p w14:paraId="4EFB2C2B" w14:textId="77777777" w:rsidR="00A446F9" w:rsidRPr="00CE3E17" w:rsidRDefault="00C6025C" w:rsidP="00F45A70">
      <w:pPr>
        <w:rPr>
          <w:lang w:val="en-US"/>
        </w:rPr>
      </w:pPr>
      <w:r w:rsidRPr="00CE3E17">
        <w:rPr>
          <w:noProof/>
        </w:rPr>
        <w:drawing>
          <wp:anchor distT="0" distB="0" distL="114300" distR="114300" simplePos="0" relativeHeight="251691008" behindDoc="0" locked="0" layoutInCell="1" allowOverlap="1" wp14:anchorId="533F28DF" wp14:editId="390FE401">
            <wp:simplePos x="0" y="0"/>
            <wp:positionH relativeFrom="page">
              <wp:posOffset>325120</wp:posOffset>
            </wp:positionH>
            <wp:positionV relativeFrom="paragraph">
              <wp:posOffset>4019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7">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77777777" w:rsidR="00287056" w:rsidRPr="00CE3E17" w:rsidRDefault="00C6025C" w:rsidP="00287056">
      <w:pPr>
        <w:keepNext/>
        <w:jc w:val="center"/>
        <w:rPr>
          <w:lang w:val="en-US"/>
        </w:rPr>
      </w:pPr>
      <w:r w:rsidRPr="00CE3E17">
        <w:rPr>
          <w:noProof/>
        </w:rPr>
        <w:drawing>
          <wp:anchor distT="0" distB="0" distL="114300" distR="114300" simplePos="0" relativeHeight="251692032" behindDoc="0" locked="0" layoutInCell="1" allowOverlap="1" wp14:anchorId="31AAD0E8" wp14:editId="011D2642">
            <wp:simplePos x="0" y="0"/>
            <wp:positionH relativeFrom="rightMargin">
              <wp:posOffset>-6247130</wp:posOffset>
            </wp:positionH>
            <wp:positionV relativeFrom="paragraph">
              <wp:posOffset>2159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8">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7056" w:rsidRPr="00CE3E17">
        <w:rPr>
          <w:noProof/>
        </w:rPr>
        <w:drawing>
          <wp:inline distT="0" distB="0" distL="0" distR="0" wp14:anchorId="56515A83" wp14:editId="0A0A37B3">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14:paraId="174FF062" w14:textId="77777777" w:rsidR="00287056" w:rsidRPr="00CE3E17" w:rsidRDefault="00287056" w:rsidP="00287056">
      <w:pPr>
        <w:pStyle w:val="Lgende"/>
        <w:jc w:val="center"/>
        <w:rPr>
          <w:lang w:val="en-US"/>
        </w:rPr>
      </w:pPr>
      <w:bookmarkStart w:id="90" w:name="_Toc421210650"/>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2</w:t>
      </w:r>
      <w:r w:rsidRPr="00CE3E17">
        <w:rPr>
          <w:lang w:val="en-US"/>
        </w:rPr>
        <w:fldChar w:fldCharType="end"/>
      </w:r>
      <w:r w:rsidRPr="00CE3E17">
        <w:rPr>
          <w:lang w:val="en-US"/>
        </w:rPr>
        <w:t xml:space="preserve">: Hydrogen high pressure tubes designed by Shijiazhuang </w:t>
      </w:r>
      <w:proofErr w:type="spellStart"/>
      <w:r w:rsidRPr="00CE3E17">
        <w:rPr>
          <w:lang w:val="en-US"/>
        </w:rPr>
        <w:t>Enric</w:t>
      </w:r>
      <w:proofErr w:type="spellEnd"/>
      <w:r w:rsidRPr="00CE3E17">
        <w:rPr>
          <w:lang w:val="en-US"/>
        </w:rPr>
        <w:t xml:space="preserve"> Gas Equipment Co.</w:t>
      </w:r>
      <w:bookmarkEnd w:id="90"/>
      <w:r w:rsidRPr="00CE3E17">
        <w:rPr>
          <w:lang w:val="en-US"/>
        </w:rPr>
        <w:t xml:space="preserve"> </w:t>
      </w:r>
    </w:p>
    <w:p w14:paraId="70C5A38F" w14:textId="77777777" w:rsidR="00F45A70" w:rsidRPr="00CE3E17"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69209B7C" w14:textId="77777777" w:rsidR="00F45A70" w:rsidRPr="00CE3E17" w:rsidRDefault="00063A33" w:rsidP="00F45A70">
      <w:pPr>
        <w:pStyle w:val="Titre4"/>
        <w:rPr>
          <w:lang w:val="en-US"/>
        </w:rPr>
      </w:pPr>
      <w:bookmarkStart w:id="91" w:name="_Toc421210704"/>
      <w:r w:rsidRPr="00CE3E17">
        <w:rPr>
          <w:lang w:val="en-US"/>
        </w:rPr>
        <w:t>Hydrogen S</w:t>
      </w:r>
      <w:r w:rsidR="00F45A70" w:rsidRPr="00CE3E17">
        <w:rPr>
          <w:lang w:val="en-US"/>
        </w:rPr>
        <w:t>torage</w:t>
      </w:r>
      <w:bookmarkEnd w:id="91"/>
    </w:p>
    <w:p w14:paraId="22F9CBAD" w14:textId="77777777"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7777777" w:rsidR="0020648D" w:rsidRPr="00CE3E17" w:rsidRDefault="00AA3A82" w:rsidP="0020648D">
      <w:pPr>
        <w:keepNext/>
        <w:rPr>
          <w:lang w:val="en-US"/>
        </w:rPr>
      </w:pPr>
      <w:r w:rsidRPr="00CE3E17">
        <w:rPr>
          <w:noProof/>
        </w:rPr>
        <w:lastRenderedPageBreak/>
        <w:drawing>
          <wp:anchor distT="0" distB="0" distL="182880" distR="182880" simplePos="0" relativeHeight="251698176" behindDoc="0" locked="0" layoutInCell="1" allowOverlap="1" wp14:anchorId="45078061" wp14:editId="4BD4E57A">
            <wp:simplePos x="0" y="0"/>
            <wp:positionH relativeFrom="insideMargin">
              <wp:posOffset>306070</wp:posOffset>
            </wp:positionH>
            <wp:positionV relativeFrom="page">
              <wp:align>center</wp:align>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2459D815">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0B1456FD" w14:textId="77777777" w:rsidR="00F45A70" w:rsidRPr="00CE3E17" w:rsidRDefault="0020648D" w:rsidP="0020648D">
      <w:pPr>
        <w:pStyle w:val="Lgende"/>
        <w:jc w:val="center"/>
        <w:rPr>
          <w:lang w:val="en-US"/>
        </w:rPr>
      </w:pPr>
      <w:bookmarkStart w:id="92" w:name="_Toc421210651"/>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3</w:t>
      </w:r>
      <w:r w:rsidRPr="00CE3E17">
        <w:rPr>
          <w:lang w:val="en-US"/>
        </w:rPr>
        <w:fldChar w:fldCharType="end"/>
      </w:r>
      <w:r w:rsidRPr="00CE3E17">
        <w:rPr>
          <w:lang w:val="en-US"/>
        </w:rPr>
        <w:t> : Illustration of the different storage modes for Hydrogen</w:t>
      </w:r>
      <w:bookmarkEnd w:id="92"/>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93" w:name="_Toc421210705"/>
      <w:r w:rsidRPr="00CE3E17">
        <w:rPr>
          <w:lang w:val="en-US"/>
        </w:rPr>
        <w:t>Hydrogen P</w:t>
      </w:r>
      <w:r w:rsidR="00F45A70" w:rsidRPr="00CE3E17">
        <w:rPr>
          <w:lang w:val="en-US"/>
        </w:rPr>
        <w:t>roduction</w:t>
      </w:r>
      <w:bookmarkEnd w:id="93"/>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Pr="00CE3E17"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09CA17E2" w14:textId="77777777" w:rsidR="00F45A70" w:rsidRPr="00CE3E17" w:rsidRDefault="00F45A70" w:rsidP="00F45A70">
      <w:pPr>
        <w:pStyle w:val="Titre4"/>
        <w:rPr>
          <w:lang w:val="en-US"/>
        </w:rPr>
      </w:pPr>
      <w:bookmarkStart w:id="95" w:name="_Toc421210706"/>
      <w:r w:rsidRPr="00CE3E17">
        <w:rPr>
          <w:lang w:val="en-US"/>
        </w:rPr>
        <w:t>Gas Reforming</w:t>
      </w:r>
      <w:bookmarkEnd w:id="95"/>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lastRenderedPageBreak/>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96" w:name="_Toc421210707"/>
      <w:r w:rsidRPr="00CE3E17">
        <w:rPr>
          <w:lang w:val="en-US"/>
        </w:rPr>
        <w:t>Electrolysis</w:t>
      </w:r>
      <w:bookmarkEnd w:id="96"/>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50"/>
          <w:footerReference w:type="first" r:id="rId51"/>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7" w:name="_Toc417578129"/>
      <w:bookmarkStart w:id="98" w:name="_Toc417584744"/>
    </w:p>
    <w:p w14:paraId="7A86C4E7" w14:textId="77777777" w:rsidR="00431D8D" w:rsidRPr="00CE3E17" w:rsidRDefault="002F1B23" w:rsidP="0020648D">
      <w:pPr>
        <w:pStyle w:val="Titre1"/>
        <w:rPr>
          <w:lang w:val="en-US"/>
        </w:rPr>
      </w:pPr>
      <w:bookmarkStart w:id="99" w:name="_Toc421210708"/>
      <w:bookmarkStart w:id="100" w:name="_Ref421276730"/>
      <w:bookmarkStart w:id="101" w:name="_Toc421451353"/>
      <w:r w:rsidRPr="00CE3E17">
        <w:rPr>
          <w:noProof/>
        </w:rPr>
        <w:lastRenderedPageBreak/>
        <mc:AlternateContent>
          <mc:Choice Requires="wps">
            <w:drawing>
              <wp:anchor distT="0" distB="0" distL="114300" distR="114300" simplePos="0" relativeHeight="251753472" behindDoc="0" locked="0" layoutInCell="1" allowOverlap="1" wp14:anchorId="25C3517B" wp14:editId="5119A9D5">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486059" w:rsidRPr="00CE3E17" w:rsidRDefault="00486059" w:rsidP="002F1B23">
                            <w:pPr>
                              <w:jc w:val="left"/>
                              <w:rPr>
                                <w:b/>
                                <w:color w:val="646464" w:themeColor="accent3"/>
                                <w:sz w:val="20"/>
                                <w:lang w:val="en-US"/>
                              </w:rPr>
                            </w:pPr>
                            <w:r w:rsidRPr="00CE3E17">
                              <w:rPr>
                                <w:b/>
                                <w:color w:val="646464" w:themeColor="accent3"/>
                                <w:sz w:val="20"/>
                                <w:lang w:val="en-US"/>
                              </w:rPr>
                              <w:t>CHP:</w:t>
                            </w:r>
                          </w:p>
                          <w:p w14:paraId="389907FA" w14:textId="77777777" w:rsidR="00486059" w:rsidRPr="00CE3E17" w:rsidRDefault="00486059"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86059" w:rsidRPr="00CE3E17" w:rsidRDefault="00486059"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486059" w:rsidRPr="00CE3E17" w:rsidRDefault="00486059"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86059" w:rsidRPr="00CE3E17" w:rsidRDefault="00486059"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86059" w:rsidRPr="00CE3E17" w:rsidRDefault="0048605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86059" w:rsidRPr="00CE3E17" w:rsidRDefault="00486059" w:rsidP="00620278">
                            <w:pPr>
                              <w:rPr>
                                <w:bCs/>
                                <w:color w:val="646464" w:themeColor="accent3"/>
                                <w:sz w:val="18"/>
                                <w:lang w:val="en-US"/>
                              </w:rPr>
                            </w:pPr>
                          </w:p>
                          <w:p w14:paraId="5F01DE92" w14:textId="77777777" w:rsidR="00486059" w:rsidRPr="00CE3E17" w:rsidRDefault="00486059"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5"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Goh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u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nsBqIZUCAACaBQAADgAAAAAAAAAAAAAAAAAuAgAAZHJzL2Uyb0Rv&#10;Yy54bWxQSwECLQAUAAYACAAAACEAPZidx+EAAAAJAQAADwAAAAAAAAAAAAAAAADvBAAAZHJzL2Rv&#10;d25yZXYueG1sUEsFBgAAAAAEAAQA8wAAAP0FAAAAAA==&#10;" fillcolor="white [3201]" stroked="f" strokeweight=".5pt">
                <v:textbox>
                  <w:txbxContent>
                    <w:p w14:paraId="3C237DAC" w14:textId="77777777" w:rsidR="00486059" w:rsidRPr="00CE3E17" w:rsidRDefault="00486059" w:rsidP="002F1B23">
                      <w:pPr>
                        <w:jc w:val="left"/>
                        <w:rPr>
                          <w:b/>
                          <w:color w:val="646464" w:themeColor="accent3"/>
                          <w:sz w:val="20"/>
                          <w:lang w:val="en-US"/>
                        </w:rPr>
                      </w:pPr>
                      <w:r w:rsidRPr="00CE3E17">
                        <w:rPr>
                          <w:b/>
                          <w:color w:val="646464" w:themeColor="accent3"/>
                          <w:sz w:val="20"/>
                          <w:lang w:val="en-US"/>
                        </w:rPr>
                        <w:t>CHP:</w:t>
                      </w:r>
                    </w:p>
                    <w:p w14:paraId="389907FA" w14:textId="77777777" w:rsidR="00486059" w:rsidRPr="00CE3E17" w:rsidRDefault="00486059"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86059" w:rsidRPr="00CE3E17" w:rsidRDefault="00486059"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79"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486059" w:rsidRPr="00CE3E17" w:rsidRDefault="00486059"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86059" w:rsidRPr="00CE3E17" w:rsidRDefault="00486059"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86059" w:rsidRPr="00CE3E17" w:rsidRDefault="00486059"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86059" w:rsidRPr="00CE3E17" w:rsidRDefault="00486059" w:rsidP="00620278">
                      <w:pPr>
                        <w:rPr>
                          <w:bCs/>
                          <w:color w:val="646464" w:themeColor="accent3"/>
                          <w:sz w:val="18"/>
                          <w:lang w:val="en-US"/>
                        </w:rPr>
                      </w:pPr>
                    </w:p>
                    <w:p w14:paraId="5F01DE92" w14:textId="77777777" w:rsidR="00486059" w:rsidRPr="00CE3E17" w:rsidRDefault="00486059"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9"/>
      <w:bookmarkEnd w:id="100"/>
      <w:bookmarkEnd w:id="101"/>
    </w:p>
    <w:p w14:paraId="1F3CCC0E" w14:textId="77777777" w:rsidR="00431D8D" w:rsidRPr="00CE3E17" w:rsidRDefault="00431D8D" w:rsidP="00431D8D">
      <w:pPr>
        <w:pStyle w:val="Titre2"/>
        <w:rPr>
          <w:lang w:val="en-US"/>
        </w:rPr>
      </w:pPr>
      <w:bookmarkStart w:id="102" w:name="_Toc421210709"/>
      <w:bookmarkStart w:id="103" w:name="_Toc421451354"/>
      <w:r w:rsidRPr="00CE3E17">
        <w:rPr>
          <w:lang w:val="en-US"/>
        </w:rPr>
        <w:t>Introduction</w:t>
      </w:r>
      <w:bookmarkEnd w:id="102"/>
      <w:bookmarkEnd w:id="103"/>
    </w:p>
    <w:p w14:paraId="7A6CEB8E" w14:textId="6D9CDA88" w:rsidR="00431D8D" w:rsidRPr="00E80DAA" w:rsidRDefault="00431D8D" w:rsidP="00431D8D">
      <w:pPr>
        <w:rPr>
          <w:lang w:val="en-US"/>
        </w:rPr>
      </w:pPr>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Paragraphedeliste"/>
        <w:rPr>
          <w:lang w:val="en-US"/>
        </w:rPr>
      </w:pPr>
    </w:p>
    <w:p w14:paraId="40789233" w14:textId="77777777" w:rsidR="00431D8D" w:rsidRPr="00CE3E17" w:rsidRDefault="00620278" w:rsidP="00431D8D">
      <w:pPr>
        <w:pStyle w:val="Titre2"/>
        <w:rPr>
          <w:lang w:val="en-US"/>
        </w:rPr>
      </w:pPr>
      <w:bookmarkStart w:id="104" w:name="_Toc421210710"/>
      <w:bookmarkStart w:id="105" w:name="_Toc421451355"/>
      <w:r w:rsidRPr="00CE3E17">
        <w:rPr>
          <w:noProof/>
        </w:rPr>
        <mc:AlternateContent>
          <mc:Choice Requires="wps">
            <w:drawing>
              <wp:anchor distT="0" distB="0" distL="114300" distR="114300" simplePos="0" relativeHeight="251755520" behindDoc="0" locked="0" layoutInCell="1" allowOverlap="1" wp14:anchorId="60953B86" wp14:editId="58197A24">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14:paraId="3A7D6122" w14:textId="77777777" w:rsidR="00486059" w:rsidRPr="00620278" w:rsidRDefault="00486059"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486059" w:rsidRPr="00620278" w:rsidRDefault="00486059"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486059" w:rsidRPr="00620278" w:rsidRDefault="00486059"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486059" w:rsidRPr="009F3856" w:rsidRDefault="00486059"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6" type="#_x0000_t202" style="position:absolute;left:0;text-align:left;margin-left:24pt;margin-top:23.6pt;width:107.7pt;height:406.5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" fillcolor="window" stroked="f" strokeweight=".5pt">
                <v:textbox>
                  <w:txbxContent>
                    <w:p w14:paraId="3A7D6122" w14:textId="77777777" w:rsidR="00486059" w:rsidRPr="00620278" w:rsidRDefault="00486059"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486059" w:rsidRPr="00620278" w:rsidRDefault="00486059"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486059" w:rsidRPr="00620278" w:rsidRDefault="00486059"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486059" w:rsidRPr="009F3856" w:rsidRDefault="00486059"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350"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4"/>
      <w:bookmarkEnd w:id="105"/>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commentRangeStart w:id="106"/>
      <w:r w:rsidRPr="00CE3E17">
        <w:rPr>
          <w:noProof/>
        </w:rPr>
        <w:drawing>
          <wp:inline distT="0" distB="0" distL="0" distR="0" wp14:anchorId="646F9795" wp14:editId="28172D89">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106"/>
      <w:r w:rsidR="0016647B">
        <w:rPr>
          <w:rStyle w:val="Marquedecommentaire"/>
        </w:rPr>
        <w:commentReference w:id="106"/>
      </w:r>
    </w:p>
    <w:p w14:paraId="0930A42E" w14:textId="6C851BCF" w:rsidR="00431D8D" w:rsidRPr="00CE3E17" w:rsidRDefault="00431D8D" w:rsidP="00070E93">
      <w:pPr>
        <w:pStyle w:val="Lgende"/>
        <w:jc w:val="center"/>
        <w:rPr>
          <w:lang w:val="en-US"/>
        </w:rPr>
      </w:pPr>
      <w:bookmarkStart w:id="107" w:name="_Toc421210652"/>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786F8A" w:rsidRPr="00CE3E17">
        <w:rPr>
          <w:lang w:val="en-US"/>
        </w:rPr>
        <w:t>14</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107"/>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A</w:t>
      </w:r>
      <w:r w:rsidRPr="007869EE">
        <w:rPr>
          <w:lang w:val="en-US"/>
        </w:rPr>
        <w:t>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108" w:name="_Toc421210711"/>
      <w:bookmarkStart w:id="109" w:name="_Toc421451356"/>
      <w:r w:rsidRPr="00CE3E17">
        <w:rPr>
          <w:lang w:val="en-US"/>
        </w:rPr>
        <w:t>Intellectual Property</w:t>
      </w:r>
      <w:bookmarkEnd w:id="108"/>
      <w:bookmarkEnd w:id="109"/>
    </w:p>
    <w:p w14:paraId="30872673" w14:textId="71AEB1C0" w:rsidR="00431D8D" w:rsidRPr="00CE3E17" w:rsidRDefault="00431D8D" w:rsidP="00431D8D">
      <w:pPr>
        <w:rPr>
          <w:lang w:val="en-US"/>
        </w:rPr>
      </w:pPr>
      <w:r w:rsidRPr="00CE3E17">
        <w:rPr>
          <w:lang w:val="en-US"/>
        </w:rPr>
        <w:t xml:space="preserve"> 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329B56AA"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89</w:t>
      </w:r>
      <w:r w:rsidR="00070E93">
        <w:rPr>
          <w:lang w:val="en-US"/>
        </w:rPr>
        <w:t xml:space="preserve"> in total</w:t>
      </w:r>
      <w:r w:rsidRPr="00CE3E17">
        <w:rPr>
          <w:lang w:val="en-US"/>
        </w:rPr>
        <w:t xml:space="preserve">. While </w:t>
      </w:r>
      <w:commentRangeStart w:id="110"/>
      <w:r w:rsidRPr="00CE3E17">
        <w:rPr>
          <w:lang w:val="en-US"/>
        </w:rPr>
        <w:t>General Motors Corporation with 89 patents comes as the second highest</w:t>
      </w:r>
      <w:commentRangeEnd w:id="110"/>
      <w:r w:rsidR="00070E93">
        <w:rPr>
          <w:rStyle w:val="Marquedecommentaire"/>
        </w:rPr>
        <w:commentReference w:id="110"/>
      </w:r>
      <w:r w:rsidRPr="00CE3E17">
        <w:rPr>
          <w:lang w:val="en-US"/>
        </w:rPr>
        <w:t xml:space="preserve">.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10CB8A3D">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486059" w:rsidRPr="00960A4F" w:rsidRDefault="007869EE" w:rsidP="007805A1">
                            <w:pPr>
                              <w:rPr>
                                <w:b/>
                                <w:color w:val="646464" w:themeColor="accent3"/>
                                <w:sz w:val="20"/>
                                <w:szCs w:val="20"/>
                                <w:lang w:val="en-GB"/>
                              </w:rPr>
                            </w:pPr>
                            <w:r>
                              <w:rPr>
                                <w:b/>
                                <w:color w:val="646464" w:themeColor="accent3"/>
                                <w:sz w:val="20"/>
                                <w:szCs w:val="20"/>
                                <w:lang w:val="en-GB"/>
                              </w:rPr>
                              <w:t>Did</w:t>
                            </w:r>
                            <w:r w:rsidR="00486059" w:rsidRPr="00960A4F">
                              <w:rPr>
                                <w:b/>
                                <w:color w:val="646464" w:themeColor="accent3"/>
                                <w:sz w:val="20"/>
                                <w:szCs w:val="20"/>
                                <w:lang w:val="en-GB"/>
                              </w:rPr>
                              <w:t xml:space="preserve"> You Know?</w:t>
                            </w:r>
                          </w:p>
                          <w:p w14:paraId="78A333D4" w14:textId="0C588DEE" w:rsidR="00486059" w:rsidRPr="00960A4F" w:rsidRDefault="00486059"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86059" w:rsidRPr="00960A4F" w:rsidRDefault="00486059"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7"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kP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k1OgKypOAAnRx3fvJXL&#10;Cr2s8JBH4UAw9I+lCQ84Sk0oTUeJsy25n3+zx3jMHV7OGhA25/7HTjiF/r4aMOJ6MBpFhidlNL4c&#10;QnFvPeu3HrOrbwkYDbCeViYxxgd9EktH9Qt2axGrwiWMRO2ch5N4G7o1wm5KtVikIHDairAyT1bG&#10;1BG4OKnn9kU4exxnJNU9nagtpu+m2sV2Q1jsApVVGnkEukMVVIkK9iGR5ri7ceHe6inq9Qsz/wU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USaZD1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486059" w:rsidRPr="00960A4F" w:rsidRDefault="007869EE" w:rsidP="007805A1">
                      <w:pPr>
                        <w:rPr>
                          <w:b/>
                          <w:color w:val="646464" w:themeColor="accent3"/>
                          <w:sz w:val="20"/>
                          <w:szCs w:val="20"/>
                          <w:lang w:val="en-GB"/>
                        </w:rPr>
                      </w:pPr>
                      <w:r>
                        <w:rPr>
                          <w:b/>
                          <w:color w:val="646464" w:themeColor="accent3"/>
                          <w:sz w:val="20"/>
                          <w:szCs w:val="20"/>
                          <w:lang w:val="en-GB"/>
                        </w:rPr>
                        <w:t>Did</w:t>
                      </w:r>
                      <w:r w:rsidR="00486059" w:rsidRPr="00960A4F">
                        <w:rPr>
                          <w:b/>
                          <w:color w:val="646464" w:themeColor="accent3"/>
                          <w:sz w:val="20"/>
                          <w:szCs w:val="20"/>
                          <w:lang w:val="en-GB"/>
                        </w:rPr>
                        <w:t xml:space="preserve"> You Know?</w:t>
                      </w:r>
                    </w:p>
                    <w:p w14:paraId="78A333D4" w14:textId="0C588DEE" w:rsidR="00486059" w:rsidRPr="00960A4F" w:rsidRDefault="00486059"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86059" w:rsidRPr="00960A4F" w:rsidRDefault="00486059"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7A23BE29">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727EC53" w14:textId="77777777" w:rsidR="003C236A" w:rsidRPr="00CE3E17" w:rsidRDefault="003C236A" w:rsidP="0016647B">
      <w:pPr>
        <w:pStyle w:val="Lgende"/>
        <w:jc w:val="center"/>
        <w:rPr>
          <w:lang w:val="en-US"/>
        </w:rPr>
      </w:pPr>
      <w:bookmarkStart w:id="111" w:name="_Toc42121065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11"/>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520A64B9">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FB2D41B" w14:textId="77777777" w:rsidR="00431D8D" w:rsidRPr="00CE3E17" w:rsidRDefault="003C236A" w:rsidP="0016647B">
      <w:pPr>
        <w:pStyle w:val="Lgende"/>
        <w:jc w:val="center"/>
        <w:rPr>
          <w:lang w:val="en-US"/>
        </w:rPr>
      </w:pPr>
      <w:bookmarkStart w:id="112" w:name="_Toc42121065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6</w:t>
      </w:r>
      <w:r w:rsidR="006518BC" w:rsidRPr="00CE3E17">
        <w:rPr>
          <w:lang w:val="en-US"/>
        </w:rPr>
        <w:fldChar w:fldCharType="end"/>
      </w:r>
      <w:r w:rsidRPr="00CE3E17">
        <w:rPr>
          <w:lang w:val="en-US"/>
        </w:rPr>
        <w:t> : Fuel Cell Patents Geographic Distribution</w:t>
      </w:r>
      <w:bookmarkEnd w:id="112"/>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1CDAF26" w14:textId="77777777" w:rsidR="00431D8D" w:rsidRPr="00CE3E17" w:rsidRDefault="00431D8D" w:rsidP="00431D8D">
      <w:pPr>
        <w:rPr>
          <w:lang w:val="en-US"/>
        </w:rPr>
      </w:pPr>
    </w:p>
    <w:p w14:paraId="2213CCB8" w14:textId="3A16B842" w:rsidR="00431D8D" w:rsidRPr="0016647B" w:rsidRDefault="007805A1" w:rsidP="00431D8D">
      <w:pPr>
        <w:pStyle w:val="Titre2"/>
        <w:rPr>
          <w:lang w:val="en-US"/>
        </w:rPr>
      </w:pPr>
      <w:bookmarkStart w:id="113" w:name="_Toc421210712"/>
      <w:bookmarkStart w:id="114" w:name="_Toc421451357"/>
      <w:r w:rsidRPr="00CE3E17">
        <w:rPr>
          <w:noProof/>
        </w:rPr>
        <mc:AlternateContent>
          <mc:Choice Requires="wps">
            <w:drawing>
              <wp:anchor distT="0" distB="0" distL="114300" distR="114300" simplePos="0" relativeHeight="251759616" behindDoc="0" locked="0" layoutInCell="1" allowOverlap="1" wp14:anchorId="77C07E43" wp14:editId="2EB8C5AE">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486059" w:rsidRPr="007869EE" w:rsidRDefault="00486059"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86059" w:rsidRPr="00960A4F" w:rsidRDefault="00486059"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008271AC">
                              <w:rPr>
                                <w:bCs/>
                                <w:color w:val="646464" w:themeColor="accent3"/>
                                <w:sz w:val="20"/>
                                <w:szCs w:val="20"/>
                                <w:lang w:val="en-GB"/>
                              </w:rPr>
                              <w:t>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86059" w:rsidRPr="00960A4F" w:rsidRDefault="00486059"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8"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qTLuh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486059" w:rsidRPr="007869EE" w:rsidRDefault="00486059"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86059" w:rsidRPr="00960A4F" w:rsidRDefault="00486059"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w:t>
                      </w:r>
                      <w:r w:rsidR="008271AC">
                        <w:rPr>
                          <w:bCs/>
                          <w:color w:val="646464" w:themeColor="accent3"/>
                          <w:sz w:val="20"/>
                          <w:szCs w:val="20"/>
                          <w:lang w:val="en-GB"/>
                        </w:rPr>
                        <w:t>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86059" w:rsidRPr="00960A4F" w:rsidRDefault="00486059"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3"/>
      <w:bookmarkEnd w:id="114"/>
    </w:p>
    <w:p w14:paraId="6CA16577" w14:textId="77777777" w:rsidR="00431D8D" w:rsidRPr="00CE3E17" w:rsidRDefault="00431D8D" w:rsidP="00431D8D">
      <w:pPr>
        <w:rPr>
          <w:lang w:val="en-US"/>
        </w:rPr>
      </w:pPr>
      <w:commentRangeStart w:id="115"/>
      <w:r w:rsidRPr="0016647B">
        <w:rPr>
          <w:highlight w:val="yellow"/>
          <w:lang w:val="en-US"/>
        </w:rPr>
        <w:t>The shipments of the fuel cell systems shipped in terms of individual systems shipped divided in terms of applications namely:</w:t>
      </w:r>
      <w:commentRangeEnd w:id="115"/>
      <w:r w:rsidR="0016647B">
        <w:rPr>
          <w:rStyle w:val="Marquedecommentaire"/>
        </w:rPr>
        <w:commentReference w:id="115"/>
      </w:r>
      <w:r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06BE7008" w14:textId="77777777" w:rsidR="00431D8D" w:rsidRPr="00CE3E17" w:rsidRDefault="00431D8D" w:rsidP="00431D8D">
      <w:pPr>
        <w:rPr>
          <w:lang w:val="en-US"/>
        </w:rPr>
      </w:pPr>
    </w:p>
    <w:p w14:paraId="52DCA8AA" w14:textId="77777777" w:rsidR="003C236A" w:rsidRPr="00CE3E17" w:rsidRDefault="00431D8D" w:rsidP="003C236A">
      <w:pPr>
        <w:keepNext/>
        <w:rPr>
          <w:lang w:val="en-US"/>
        </w:rPr>
      </w:pPr>
      <w:r w:rsidRPr="00CE3E17">
        <w:rPr>
          <w:noProof/>
        </w:rPr>
        <w:drawing>
          <wp:inline distT="0" distB="0" distL="0" distR="0" wp14:anchorId="01846913" wp14:editId="7C5E2631">
            <wp:extent cx="4679315" cy="2729865"/>
            <wp:effectExtent l="0" t="0" r="6985" b="13335"/>
            <wp:docPr id="112"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63F5FB7" w14:textId="77777777" w:rsidR="00431D8D" w:rsidRPr="00CE3E17" w:rsidRDefault="003C236A" w:rsidP="006A009A">
      <w:pPr>
        <w:pStyle w:val="Lgende"/>
        <w:jc w:val="center"/>
        <w:rPr>
          <w:lang w:val="en-US"/>
        </w:rPr>
      </w:pPr>
      <w:bookmarkStart w:id="116" w:name="_Toc42121065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7</w:t>
      </w:r>
      <w:r w:rsidR="006518BC" w:rsidRPr="00CE3E17">
        <w:rPr>
          <w:lang w:val="en-US"/>
        </w:rPr>
        <w:fldChar w:fldCharType="end"/>
      </w:r>
      <w:r w:rsidRPr="00CE3E17">
        <w:rPr>
          <w:lang w:val="en-US"/>
        </w:rPr>
        <w:t xml:space="preserve"> : </w:t>
      </w:r>
      <w:r w:rsidR="006A009A" w:rsidRPr="00CE3E17">
        <w:rPr>
          <w:lang w:val="en-US"/>
        </w:rPr>
        <w:t>Fuel Cell System Shipped by Application (2008-2013)</w:t>
      </w:r>
      <w:bookmarkEnd w:id="116"/>
    </w:p>
    <w:p w14:paraId="7847E723" w14:textId="77777777" w:rsidR="00431D8D" w:rsidRPr="00CE3E17" w:rsidRDefault="00431D8D" w:rsidP="00431D8D">
      <w:pPr>
        <w:rPr>
          <w:lang w:val="en-US" w:bidi="th-TH"/>
        </w:rPr>
      </w:pPr>
      <w:r w:rsidRPr="00CE3E17">
        <w:rPr>
          <w:lang w:val="en-US"/>
        </w:rPr>
        <w:t xml:space="preserve">Form the figure above, we may notice that portable shipments are not visible </w:t>
      </w:r>
      <w:commentRangeStart w:id="117"/>
      <w:r w:rsidRPr="0016647B">
        <w:rPr>
          <w:highlight w:val="yellow"/>
          <w:lang w:val="en-US"/>
        </w:rPr>
        <w:t>in the graph this is due to the quantitative value of MW shipped less than 1 MW each year for portable power FC</w:t>
      </w:r>
      <w:commentRangeEnd w:id="117"/>
      <w:r w:rsidR="0016647B">
        <w:rPr>
          <w:rStyle w:val="Marquedecommentaire"/>
        </w:rPr>
        <w:commentReference w:id="117"/>
      </w:r>
      <w:r w:rsidRPr="00CE3E17">
        <w:rPr>
          <w:lang w:val="en-US"/>
        </w:rPr>
        <w:t xml:space="preserve">. Majority of stationary FC displayed in this graph is </w:t>
      </w:r>
      <w:r w:rsidRPr="007869EE">
        <w:rPr>
          <w:lang w:val="en-US"/>
        </w:rPr>
        <w:t xml:space="preserve">contributed from CHP and telecommunication backup power which </w:t>
      </w:r>
      <w:commentRangeStart w:id="118"/>
      <w:r w:rsidRPr="007869EE">
        <w:rPr>
          <w:lang w:val="en-US"/>
        </w:rPr>
        <w:t>require decent amount of power to maintain its operation</w:t>
      </w:r>
      <w:commentRangeEnd w:id="118"/>
      <w:r w:rsidR="007869EE">
        <w:rPr>
          <w:rStyle w:val="Marquedecommentaire"/>
        </w:rPr>
        <w:commentReference w:id="118"/>
      </w:r>
      <w:r w:rsidRPr="007869EE">
        <w:rPr>
          <w:lang w:val="en-US"/>
        </w:rPr>
        <w:t>.</w:t>
      </w:r>
      <w:r w:rsidRPr="00CE3E17">
        <w:rPr>
          <w:lang w:val="en-US" w:bidi="th-TH"/>
        </w:rPr>
        <w:t xml:space="preserve"> </w:t>
      </w:r>
    </w:p>
    <w:p w14:paraId="797B2D10" w14:textId="77777777" w:rsidR="003C236A" w:rsidRPr="00CE3E17" w:rsidRDefault="00431D8D" w:rsidP="003C236A">
      <w:pPr>
        <w:keepNext/>
        <w:rPr>
          <w:lang w:val="en-US"/>
        </w:rPr>
      </w:pPr>
      <w:r w:rsidRPr="00CE3E17">
        <w:rPr>
          <w:noProof/>
        </w:rPr>
        <w:lastRenderedPageBreak/>
        <w:drawing>
          <wp:inline distT="0" distB="0" distL="0" distR="0" wp14:anchorId="079A4CB3" wp14:editId="214D8849">
            <wp:extent cx="4679315" cy="2729865"/>
            <wp:effectExtent l="0" t="0" r="6985" b="13335"/>
            <wp:docPr id="113"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57CA8B1" w14:textId="77777777" w:rsidR="003C236A" w:rsidRPr="00CE3E17" w:rsidRDefault="003C236A" w:rsidP="00397BAE">
      <w:pPr>
        <w:pStyle w:val="Lgende"/>
        <w:jc w:val="center"/>
        <w:rPr>
          <w:lang w:val="en-US"/>
        </w:rPr>
      </w:pPr>
      <w:bookmarkStart w:id="119" w:name="_Toc42121065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8</w:t>
      </w:r>
      <w:r w:rsidR="006518BC" w:rsidRPr="00CE3E17">
        <w:rPr>
          <w:lang w:val="en-US"/>
        </w:rPr>
        <w:fldChar w:fldCharType="end"/>
      </w:r>
      <w:r w:rsidR="006A009A" w:rsidRPr="00CE3E17">
        <w:rPr>
          <w:lang w:val="en-US"/>
        </w:rPr>
        <w:t xml:space="preserve"> : Fuel </w:t>
      </w:r>
      <w:proofErr w:type="gramStart"/>
      <w:r w:rsidR="006A009A" w:rsidRPr="00CE3E17">
        <w:rPr>
          <w:lang w:val="en-US"/>
        </w:rPr>
        <w:t>Cell  MWs</w:t>
      </w:r>
      <w:proofErr w:type="gramEnd"/>
      <w:r w:rsidR="006A009A" w:rsidRPr="00CE3E17">
        <w:rPr>
          <w:lang w:val="en-US"/>
        </w:rPr>
        <w:t xml:space="preserve"> Shipped by Applications (2008-2013)</w:t>
      </w:r>
      <w:bookmarkEnd w:id="119"/>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43A84E82">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486059" w:rsidRPr="00960A4F" w:rsidRDefault="008271AC" w:rsidP="00960A4F">
                            <w:pPr>
                              <w:rPr>
                                <w:b/>
                                <w:color w:val="646464" w:themeColor="accent3"/>
                                <w:sz w:val="20"/>
                                <w:szCs w:val="20"/>
                                <w:lang w:val="en-GB"/>
                              </w:rPr>
                            </w:pPr>
                            <w:r>
                              <w:rPr>
                                <w:b/>
                                <w:color w:val="646464" w:themeColor="accent3"/>
                                <w:sz w:val="20"/>
                                <w:szCs w:val="20"/>
                                <w:lang w:val="en-GB"/>
                              </w:rPr>
                              <w:t xml:space="preserve">Why are portable applications </w:t>
                            </w:r>
                            <w:r w:rsidR="00486059" w:rsidRPr="00960A4F">
                              <w:rPr>
                                <w:b/>
                                <w:color w:val="646464" w:themeColor="accent3"/>
                                <w:sz w:val="20"/>
                                <w:szCs w:val="20"/>
                                <w:lang w:val="en-GB"/>
                              </w:rPr>
                              <w:t>invisible in the Graph?</w:t>
                            </w:r>
                          </w:p>
                          <w:p w14:paraId="193BCE35" w14:textId="51450DAA" w:rsidR="00486059" w:rsidRPr="00960A4F" w:rsidRDefault="00486059"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299"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" fillcolor="white [3201]" stroked="f" strokeweight=".5pt">
                <v:textbox>
                  <w:txbxContent>
                    <w:p w14:paraId="39FC259D" w14:textId="2CF88CF8" w:rsidR="00486059" w:rsidRPr="00960A4F" w:rsidRDefault="008271AC" w:rsidP="00960A4F">
                      <w:pPr>
                        <w:rPr>
                          <w:b/>
                          <w:color w:val="646464" w:themeColor="accent3"/>
                          <w:sz w:val="20"/>
                          <w:szCs w:val="20"/>
                          <w:lang w:val="en-GB"/>
                        </w:rPr>
                      </w:pPr>
                      <w:r>
                        <w:rPr>
                          <w:b/>
                          <w:color w:val="646464" w:themeColor="accent3"/>
                          <w:sz w:val="20"/>
                          <w:szCs w:val="20"/>
                          <w:lang w:val="en-GB"/>
                        </w:rPr>
                        <w:t xml:space="preserve">Why are portable applications </w:t>
                      </w:r>
                      <w:r w:rsidR="00486059" w:rsidRPr="00960A4F">
                        <w:rPr>
                          <w:b/>
                          <w:color w:val="646464" w:themeColor="accent3"/>
                          <w:sz w:val="20"/>
                          <w:szCs w:val="20"/>
                          <w:lang w:val="en-GB"/>
                        </w:rPr>
                        <w:t>invisible in the Graph?</w:t>
                      </w:r>
                    </w:p>
                    <w:p w14:paraId="193BCE35" w14:textId="51450DAA" w:rsidR="00486059" w:rsidRPr="00960A4F" w:rsidRDefault="00486059"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36722EC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E952426" w14:textId="77777777" w:rsidR="00431D8D" w:rsidRPr="00CE3E17" w:rsidRDefault="003C236A" w:rsidP="00397BAE">
      <w:pPr>
        <w:pStyle w:val="Lgende"/>
        <w:jc w:val="center"/>
        <w:rPr>
          <w:lang w:val="en-US" w:bidi="th-TH"/>
        </w:rPr>
      </w:pPr>
      <w:bookmarkStart w:id="120" w:name="_Toc42121065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19</w:t>
      </w:r>
      <w:r w:rsidR="006518BC" w:rsidRPr="00CE3E17">
        <w:rPr>
          <w:lang w:val="en-US"/>
        </w:rPr>
        <w:fldChar w:fldCharType="end"/>
      </w:r>
      <w:r w:rsidR="006A009A" w:rsidRPr="00CE3E17">
        <w:rPr>
          <w:lang w:val="en-US"/>
        </w:rPr>
        <w:t> : Fuel Cell Systems Shipped by Major Manufacturer Countries (2008-2013)</w:t>
      </w:r>
      <w:bookmarkEnd w:id="120"/>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4A421BBE">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03FDA02" w14:textId="77777777" w:rsidR="00431D8D" w:rsidRPr="00CE3E17" w:rsidRDefault="003C236A" w:rsidP="00397BAE">
      <w:pPr>
        <w:pStyle w:val="Lgende"/>
        <w:jc w:val="center"/>
        <w:rPr>
          <w:lang w:val="en-US"/>
        </w:rPr>
      </w:pPr>
      <w:bookmarkStart w:id="121" w:name="_Toc42121065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0</w:t>
      </w:r>
      <w:r w:rsidR="006518BC" w:rsidRPr="00CE3E17">
        <w:rPr>
          <w:lang w:val="en-US"/>
        </w:rPr>
        <w:fldChar w:fldCharType="end"/>
      </w:r>
      <w:r w:rsidR="006A009A" w:rsidRPr="00CE3E17">
        <w:rPr>
          <w:lang w:val="en-US"/>
        </w:rPr>
        <w:t> : Fuel Cell Systems Shipped by Major Manufacturer Countries (2008-2013)</w:t>
      </w:r>
      <w:bookmarkEnd w:id="121"/>
    </w:p>
    <w:p w14:paraId="6C851CA9" w14:textId="4B790711" w:rsidR="00431D8D" w:rsidRPr="00CE3E17" w:rsidRDefault="00431D8D" w:rsidP="00431D8D">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397BAE">
        <w:rPr>
          <w:highlight w:val="yellow"/>
          <w:lang w:val="en-US"/>
        </w:rPr>
        <w:t>When the act will be re-enacte</w:t>
      </w:r>
      <w:r w:rsidR="00397BAE">
        <w:rPr>
          <w:lang w:val="en-US"/>
        </w:rPr>
        <w:t xml:space="preserve">d,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Pr="00397BAE">
        <w:rPr>
          <w:highlight w:val="yellow"/>
          <w:lang w:val="en-US"/>
        </w:rPr>
        <w:t>notable</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22" w:name="_Toc419048935"/>
      <w:bookmarkStart w:id="123" w:name="_Toc421210713"/>
      <w:bookmarkStart w:id="124" w:name="_Toc421451358"/>
      <w:r w:rsidRPr="00CE3E17">
        <w:rPr>
          <w:lang w:val="en-US"/>
        </w:rPr>
        <w:lastRenderedPageBreak/>
        <w:t>Company Profiles</w:t>
      </w:r>
      <w:bookmarkEnd w:id="122"/>
      <w:bookmarkEnd w:id="123"/>
      <w:bookmarkEnd w:id="124"/>
    </w:p>
    <w:p w14:paraId="7FE0083B" w14:textId="35BD0E12" w:rsidR="00431D8D" w:rsidRPr="00CE3E17" w:rsidRDefault="00397BAE" w:rsidP="00431D8D">
      <w:pPr>
        <w:ind w:left="360"/>
        <w:rPr>
          <w:lang w:val="en-US"/>
        </w:rPr>
      </w:pPr>
      <w:r>
        <w:rPr>
          <w:lang w:val="en-US"/>
        </w:rPr>
        <w:t xml:space="preserve">Currently the fuel cell market </w:t>
      </w:r>
      <w:r w:rsidRPr="00397BAE">
        <w:rPr>
          <w:highlight w:val="yellow"/>
          <w:lang w:val="en-US"/>
        </w:rPr>
        <w:t>has</w:t>
      </w:r>
      <w:r w:rsidR="00431D8D" w:rsidRPr="00CE3E17">
        <w:rPr>
          <w:lang w:val="en-US"/>
        </w:rPr>
        <w:t xml:space="preserve"> flourished with many companies developing a variety of different products ranging from small hand held fuel cell mp3 p</w:t>
      </w:r>
      <w:r>
        <w:rPr>
          <w:lang w:val="en-US"/>
        </w:rPr>
        <w:t>layers to big 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 </w:t>
      </w:r>
      <w:r w:rsidR="00431D8D" w:rsidRPr="00397BAE">
        <w:rPr>
          <w:highlight w:val="yellow"/>
          <w:lang w:val="en-US"/>
        </w:rPr>
        <w:t>Our group decided to give introduction to all the aspects of fuel cells, therefore introduction</w:t>
      </w:r>
      <w:r w:rsidR="00431D8D" w:rsidRPr="00CE3E17">
        <w:rPr>
          <w:lang w:val="en-US"/>
        </w:rPr>
        <w:t xml:space="preserve"> to fuel cell companies from all corners of the world are covered in this chap</w:t>
      </w:r>
      <w:r>
        <w:rPr>
          <w:lang w:val="en-US"/>
        </w:rPr>
        <w:t>ter.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 the entire fuel cell industry.</w:t>
      </w:r>
    </w:p>
    <w:p w14:paraId="50A8CD46" w14:textId="77777777" w:rsidR="00431D8D" w:rsidRPr="00CE3E17" w:rsidRDefault="00431D8D" w:rsidP="00431D8D">
      <w:pPr>
        <w:rPr>
          <w:lang w:val="en-US"/>
        </w:rPr>
      </w:pPr>
    </w:p>
    <w:p w14:paraId="76D7CA6C" w14:textId="77777777" w:rsidR="00431D8D" w:rsidRPr="00CE3E17" w:rsidRDefault="00431D8D" w:rsidP="00431D8D">
      <w:pPr>
        <w:ind w:left="360"/>
        <w:rPr>
          <w:lang w:val="en-US"/>
        </w:rPr>
      </w:pPr>
      <w:r w:rsidRPr="00CE3E17">
        <w:rPr>
          <w:lang w:val="en-US"/>
        </w:rPr>
        <w:tab/>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61"/>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77777777" w:rsidR="00431D8D" w:rsidRPr="00397BAE" w:rsidRDefault="00431D8D" w:rsidP="00397BAE">
      <w:pPr>
        <w:pStyle w:val="Paragraphedeliste"/>
        <w:numPr>
          <w:ilvl w:val="0"/>
          <w:numId w:val="16"/>
        </w:numPr>
        <w:rPr>
          <w:lang w:val="en-US"/>
        </w:rPr>
      </w:pPr>
      <w:r w:rsidRPr="00397BAE">
        <w:rPr>
          <w:lang w:val="en-US"/>
        </w:rPr>
        <w:t>Plug Power</w:t>
      </w:r>
    </w:p>
    <w:p w14:paraId="03A2DE11" w14:textId="77777777" w:rsidR="00431D8D" w:rsidRPr="00397BAE" w:rsidRDefault="00431D8D" w:rsidP="00397BAE">
      <w:pPr>
        <w:pStyle w:val="Paragraphedeliste"/>
        <w:numPr>
          <w:ilvl w:val="0"/>
          <w:numId w:val="16"/>
        </w:numPr>
        <w:rPr>
          <w:lang w:val="en-US"/>
        </w:rPr>
      </w:pPr>
      <w:r w:rsidRPr="00397BAE">
        <w:rPr>
          <w:lang w:val="en-US"/>
        </w:rPr>
        <w:t>SFC Energy</w:t>
      </w:r>
    </w:p>
    <w:p w14:paraId="1A2DF397" w14:textId="77777777" w:rsidR="00431D8D" w:rsidRPr="00397BAE" w:rsidRDefault="00431D8D" w:rsidP="00397BAE">
      <w:pPr>
        <w:pStyle w:val="Paragraphedeliste"/>
        <w:numPr>
          <w:ilvl w:val="0"/>
          <w:numId w:val="16"/>
        </w:numPr>
        <w:rPr>
          <w:lang w:val="en-US"/>
        </w:rPr>
      </w:pPr>
      <w:r w:rsidRPr="00397BAE">
        <w:rPr>
          <w:lang w:val="en-US"/>
        </w:rPr>
        <w:t>Toshiba</w:t>
      </w:r>
    </w:p>
    <w:p w14:paraId="18927D8E" w14:textId="77777777" w:rsidR="00397BAE" w:rsidRDefault="00397BAE" w:rsidP="00431D8D">
      <w:pPr>
        <w:rPr>
          <w:lang w:val="en-US"/>
        </w:rPr>
        <w:sectPr w:rsidR="00397BAE" w:rsidSect="00397BAE">
          <w:type w:val="continuous"/>
          <w:pgSz w:w="11906" w:h="16838"/>
          <w:pgMar w:top="1077" w:right="1418" w:bottom="1418" w:left="3119" w:header="1077" w:footer="709" w:gutter="0"/>
          <w:cols w:num="2" w:space="708"/>
          <w:titlePg/>
          <w:docGrid w:linePitch="360"/>
        </w:sectPr>
      </w:pPr>
    </w:p>
    <w:p w14:paraId="6FE6B148" w14:textId="7A9A9D53" w:rsidR="00431D8D" w:rsidRPr="00CE3E17" w:rsidRDefault="00431D8D" w:rsidP="00431D8D">
      <w:pPr>
        <w:rPr>
          <w:lang w:val="en-US"/>
        </w:rPr>
      </w:pPr>
    </w:p>
    <w:p w14:paraId="002C17AA" w14:textId="77777777" w:rsidR="00431D8D" w:rsidRPr="00CE3E17" w:rsidRDefault="00431D8D" w:rsidP="00431D8D">
      <w:pPr>
        <w:rPr>
          <w:lang w:val="en-US"/>
        </w:rPr>
      </w:pPr>
    </w:p>
    <w:p w14:paraId="369475A7" w14:textId="77777777" w:rsidR="00431D8D" w:rsidRPr="00CE3E17" w:rsidRDefault="00431D8D" w:rsidP="00431D8D">
      <w:pPr>
        <w:pStyle w:val="Titre3"/>
        <w:numPr>
          <w:ilvl w:val="0"/>
          <w:numId w:val="0"/>
        </w:numPr>
        <w:ind w:left="720" w:hanging="720"/>
        <w:rPr>
          <w:lang w:val="en-US"/>
        </w:rPr>
      </w:pPr>
      <w:r w:rsidRPr="00CE3E17">
        <w:rPr>
          <w:lang w:val="en-US"/>
        </w:rPr>
        <w:br w:type="page"/>
      </w:r>
    </w:p>
    <w:p w14:paraId="7872578A" w14:textId="77777777" w:rsidR="00431D8D" w:rsidRPr="00CE3E17" w:rsidRDefault="006A009A" w:rsidP="00F00798">
      <w:pPr>
        <w:pStyle w:val="Titre3"/>
        <w:rPr>
          <w:lang w:val="en-US"/>
        </w:rPr>
      </w:pPr>
      <w:bookmarkStart w:id="125" w:name="_Toc421210714"/>
      <w:proofErr w:type="spellStart"/>
      <w:r w:rsidRPr="00CE3E17">
        <w:rPr>
          <w:lang w:val="en-US"/>
        </w:rPr>
        <w:lastRenderedPageBreak/>
        <w:t>Bloome</w:t>
      </w:r>
      <w:r w:rsidR="00431D8D" w:rsidRPr="00CE3E17">
        <w:rPr>
          <w:lang w:val="en-US"/>
        </w:rPr>
        <w:t>nergy</w:t>
      </w:r>
      <w:bookmarkEnd w:id="125"/>
      <w:proofErr w:type="spellEnd"/>
    </w:p>
    <w:p w14:paraId="00E9530E" w14:textId="0D131061" w:rsidR="00431D8D" w:rsidRPr="00CE3E17" w:rsidRDefault="00960A4F" w:rsidP="00431D8D">
      <w:pPr>
        <w:rPr>
          <w:lang w:val="en-US"/>
        </w:rPr>
      </w:pPr>
      <w:r w:rsidRPr="00CE3E17">
        <w:rPr>
          <w:noProof/>
        </w:rPr>
        <mc:AlternateContent>
          <mc:Choice Requires="wps">
            <w:drawing>
              <wp:anchor distT="0" distB="0" distL="114300" distR="114300" simplePos="0" relativeHeight="251763712" behindDoc="0" locked="0" layoutInCell="1" allowOverlap="1" wp14:anchorId="652F2C0D" wp14:editId="5DB9DB5E">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486059" w:rsidRPr="00960A4F" w:rsidRDefault="00486059"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86059" w:rsidRPr="00960A4F" w:rsidRDefault="00486059"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486059" w:rsidRPr="00960A4F" w:rsidRDefault="0048605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0" type="#_x0000_t202" style="position:absolute;left:0;text-align:left;margin-left:24.1pt;margin-top:162.1pt;width:107.7pt;height:375pt;z-index:2517637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QI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OnZ9sWWEC1wc4I0E1Y9PLa&#10;YPVuREz3IuBIYcVxTaQ7/GgLyD70EmdLCL9euyc8djpqOWtwREsef65EUJzZLw5n4Gw4HtNM58P4&#10;5OMID+FQszjUuFV9CdgS2OX4uiwSPtmtqAPUT7hN5hQVVcJJjF3ytBUvU7c4cBtJNZ9nEE6xF+nG&#10;PXhJrolm6s3H9kkE3zcwjdEtbIdZTF/0cYclSwfzVQJtcpMT0R2rfQFwA+Qx6bcVrZjDc0btd+rs&#10;NwA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A+pCQIlAIAAJsFAAAOAAAAAAAAAAAAAAAAAC4CAABkcnMvZTJvRG9j&#10;LnhtbFBLAQItABQABgAIAAAAIQAtSV1H4QAAAAsBAAAPAAAAAAAAAAAAAAAAAO4EAABkcnMvZG93&#10;bnJldi54bWxQSwUGAAAAAAQABADzAAAA/AUAAAAA&#10;" fillcolor="white [3201]" stroked="f" strokeweight=".5pt">
                <v:textbox>
                  <w:txbxContent>
                    <w:p w14:paraId="2A64711C" w14:textId="77777777" w:rsidR="00486059" w:rsidRPr="00960A4F" w:rsidRDefault="00486059"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86059" w:rsidRPr="00960A4F" w:rsidRDefault="00486059"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62"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486059" w:rsidRPr="00960A4F" w:rsidRDefault="00486059"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commentRangeStart w:id="126"/>
      <w:r w:rsidR="00431D8D" w:rsidRPr="007869EE">
        <w:rPr>
          <w:lang w:val="en-US"/>
        </w:rPr>
        <w:t>highest ranked SOFC</w:t>
      </w:r>
      <w:r w:rsidR="00431D8D" w:rsidRPr="00CE3E17">
        <w:rPr>
          <w:lang w:val="en-US"/>
        </w:rPr>
        <w:t xml:space="preserve"> </w:t>
      </w:r>
      <w:commentRangeEnd w:id="126"/>
      <w:r w:rsidR="007869EE">
        <w:rPr>
          <w:rStyle w:val="Marquedecommentaire"/>
        </w:rPr>
        <w:commentReference w:id="126"/>
      </w:r>
      <w:r w:rsidR="00431D8D" w:rsidRPr="00CE3E17">
        <w:rPr>
          <w:lang w:val="en-US"/>
        </w:rPr>
        <w:t>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27" w:name="_Toc42121066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7"/>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070E93"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BB979DE" w:rsidR="003C236A" w:rsidRPr="00CE3E17" w:rsidRDefault="00431D8D" w:rsidP="003C236A">
      <w:pPr>
        <w:keepNext/>
        <w:jc w:val="center"/>
        <w:rPr>
          <w:lang w:val="en-US"/>
        </w:rPr>
      </w:pPr>
      <w:r w:rsidRPr="00CE3E17">
        <w:rPr>
          <w:noProof/>
        </w:rPr>
        <w:drawing>
          <wp:inline distT="0" distB="0" distL="0" distR="0" wp14:anchorId="3E218D86" wp14:editId="0D3DF49A">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6E0E513" w:rsidR="003C236A" w:rsidRPr="00CE3E17" w:rsidRDefault="003C236A" w:rsidP="003C236A">
      <w:pPr>
        <w:pStyle w:val="Lgende"/>
        <w:jc w:val="center"/>
        <w:rPr>
          <w:lang w:val="en-US"/>
        </w:rPr>
      </w:pPr>
      <w:bookmarkStart w:id="128" w:name="_Toc42121065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1</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8"/>
      <w:proofErr w:type="spellEnd"/>
    </w:p>
    <w:p w14:paraId="2E734257" w14:textId="77777777" w:rsidR="00431D8D" w:rsidRPr="00CE3E17" w:rsidRDefault="00431D8D" w:rsidP="00431D8D">
      <w:pPr>
        <w:rPr>
          <w:lang w:val="en-US"/>
        </w:rPr>
      </w:pPr>
    </w:p>
    <w:p w14:paraId="6A895440" w14:textId="76255678" w:rsidR="00431D8D" w:rsidRPr="00397BAE" w:rsidRDefault="00431D8D" w:rsidP="00486059">
      <w:pPr>
        <w:pStyle w:val="Titre3"/>
        <w:rPr>
          <w:lang w:val="en-US"/>
        </w:rPr>
      </w:pPr>
      <w:bookmarkStart w:id="129" w:name="_Toc421210715"/>
      <w:r w:rsidRPr="00397BAE">
        <w:rPr>
          <w:lang w:val="en-US"/>
        </w:rPr>
        <w:t>Horizon Fuel Cell Technologies</w:t>
      </w:r>
      <w:bookmarkEnd w:id="129"/>
    </w:p>
    <w:p w14:paraId="31720340" w14:textId="7967C0CD" w:rsidR="00431D8D" w:rsidRPr="00CE3E17" w:rsidRDefault="00431D8D" w:rsidP="00431D8D">
      <w:pPr>
        <w:rPr>
          <w:lang w:val="en-US"/>
        </w:rPr>
      </w:pPr>
      <w:r w:rsidRPr="00CE3E17">
        <w:rPr>
          <w:lang w:val="en-US"/>
        </w:rPr>
        <w:t xml:space="preserve">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w:t>
      </w:r>
      <w:r w:rsidR="00397BAE" w:rsidRPr="00CE3E17">
        <w:rPr>
          <w:noProof/>
        </w:rPr>
        <w:lastRenderedPageBreak/>
        <mc:AlternateContent>
          <mc:Choice Requires="wps">
            <w:drawing>
              <wp:anchor distT="0" distB="0" distL="114300" distR="114300" simplePos="0" relativeHeight="251765760" behindDoc="0" locked="0" layoutInCell="1" allowOverlap="1" wp14:anchorId="1A01494F" wp14:editId="15A46213">
                <wp:simplePos x="0" y="0"/>
                <wp:positionH relativeFrom="insideMargin">
                  <wp:posOffset>306070</wp:posOffset>
                </wp:positionH>
                <wp:positionV relativeFrom="paragraph">
                  <wp:posOffset>253316</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97BF8E" w14:textId="77777777" w:rsidR="00486059" w:rsidRDefault="00486059" w:rsidP="00960A4F">
                            <w:pPr>
                              <w:jc w:val="left"/>
                              <w:rPr>
                                <w:b/>
                                <w:color w:val="646464" w:themeColor="accent3"/>
                                <w:sz w:val="18"/>
                                <w:lang w:val="en-GB"/>
                              </w:rPr>
                            </w:pPr>
                            <w:r>
                              <w:rPr>
                                <w:b/>
                                <w:color w:val="646464" w:themeColor="accent3"/>
                                <w:sz w:val="18"/>
                                <w:lang w:val="en-GB"/>
                              </w:rPr>
                              <w:t>PEM:</w:t>
                            </w:r>
                          </w:p>
                          <w:p w14:paraId="539C6B8C" w14:textId="77777777" w:rsidR="00486059" w:rsidRPr="0068145D" w:rsidRDefault="00486059" w:rsidP="00960A4F">
                            <w:pPr>
                              <w:rPr>
                                <w:lang w:val="en-GB"/>
                              </w:rPr>
                            </w:pPr>
                            <w:r>
                              <w:rPr>
                                <w:bCs/>
                                <w:color w:val="646464" w:themeColor="accent3"/>
                                <w:sz w:val="18"/>
                                <w:lang w:val="en-GB"/>
                              </w:rPr>
                              <w:t>Proton Exchange Membrane</w:t>
                            </w:r>
                          </w:p>
                          <w:p w14:paraId="32D6C635" w14:textId="77777777" w:rsidR="00486059" w:rsidRDefault="00486059"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14:paraId="747EABC1" w14:textId="77777777" w:rsidR="00486059" w:rsidRDefault="00486059" w:rsidP="00960A4F">
                            <w:pPr>
                              <w:rPr>
                                <w:bCs/>
                                <w:color w:val="646464" w:themeColor="accent3"/>
                                <w:sz w:val="18"/>
                                <w:lang w:val="en-GB"/>
                              </w:rPr>
                            </w:pPr>
                            <w:r>
                              <w:rPr>
                                <w:bCs/>
                                <w:color w:val="646464" w:themeColor="accent3"/>
                                <w:sz w:val="18"/>
                                <w:lang w:val="en-GB"/>
                              </w:rPr>
                              <w:t>More info about PEM on Wikipedia:</w:t>
                            </w:r>
                          </w:p>
                          <w:p w14:paraId="3A8FF669" w14:textId="77777777" w:rsidR="00486059" w:rsidRPr="00450DDB" w:rsidRDefault="00486059"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1" type="#_x0000_t202" style="position:absolute;left:0;text-align:left;margin-left:24.1pt;margin-top:19.95pt;width:107.7pt;height:37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urp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" fillcolor="white [3201]" stroked="f" strokeweight=".5pt">
                <v:textbox>
                  <w:txbxContent>
                    <w:p w14:paraId="3797BF8E" w14:textId="77777777" w:rsidR="00486059" w:rsidRDefault="00486059" w:rsidP="00960A4F">
                      <w:pPr>
                        <w:jc w:val="left"/>
                        <w:rPr>
                          <w:b/>
                          <w:color w:val="646464" w:themeColor="accent3"/>
                          <w:sz w:val="18"/>
                          <w:lang w:val="en-GB"/>
                        </w:rPr>
                      </w:pPr>
                      <w:r>
                        <w:rPr>
                          <w:b/>
                          <w:color w:val="646464" w:themeColor="accent3"/>
                          <w:sz w:val="18"/>
                          <w:lang w:val="en-GB"/>
                        </w:rPr>
                        <w:t>PEM:</w:t>
                      </w:r>
                    </w:p>
                    <w:p w14:paraId="539C6B8C" w14:textId="77777777" w:rsidR="00486059" w:rsidRPr="0068145D" w:rsidRDefault="00486059" w:rsidP="00960A4F">
                      <w:pPr>
                        <w:rPr>
                          <w:lang w:val="en-GB"/>
                        </w:rPr>
                      </w:pPr>
                      <w:r>
                        <w:rPr>
                          <w:bCs/>
                          <w:color w:val="646464" w:themeColor="accent3"/>
                          <w:sz w:val="18"/>
                          <w:lang w:val="en-GB"/>
                        </w:rPr>
                        <w:t>Proton Exchange Membrane</w:t>
                      </w:r>
                    </w:p>
                    <w:p w14:paraId="32D6C635" w14:textId="77777777" w:rsidR="00486059" w:rsidRDefault="00486059"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14:paraId="747EABC1" w14:textId="77777777" w:rsidR="00486059" w:rsidRDefault="00486059" w:rsidP="00960A4F">
                      <w:pPr>
                        <w:rPr>
                          <w:bCs/>
                          <w:color w:val="646464" w:themeColor="accent3"/>
                          <w:sz w:val="18"/>
                          <w:lang w:val="en-GB"/>
                        </w:rPr>
                      </w:pPr>
                      <w:r>
                        <w:rPr>
                          <w:bCs/>
                          <w:color w:val="646464" w:themeColor="accent3"/>
                          <w:sz w:val="18"/>
                          <w:lang w:val="en-GB"/>
                        </w:rPr>
                        <w:t>More info about PEM on Wikipedia:</w:t>
                      </w:r>
                    </w:p>
                    <w:p w14:paraId="3A8FF669" w14:textId="77777777" w:rsidR="00486059" w:rsidRPr="00450DDB" w:rsidRDefault="00486059"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r w:rsidRPr="00CE3E17">
        <w:rPr>
          <w:lang w:val="en-US"/>
        </w:rPr>
        <w:t>multiple applications. The company was founded in 2003 and it currently own</w:t>
      </w:r>
      <w:r w:rsidR="007D46C1">
        <w:rPr>
          <w:lang w:val="en-US"/>
        </w:rPr>
        <w:t>s</w:t>
      </w:r>
      <w:r w:rsidRPr="00CE3E17">
        <w:rPr>
          <w:lang w:val="en-US"/>
        </w:rPr>
        <w:t xml:space="preserve"> five subsidiaries around the globe.</w:t>
      </w:r>
      <w:r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30" w:name="_Toc421210670"/>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3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070E93"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77777777" w:rsidR="003C236A" w:rsidRPr="00CE3E17" w:rsidRDefault="00431D8D" w:rsidP="003C236A">
      <w:pPr>
        <w:keepNext/>
        <w:jc w:val="center"/>
        <w:rPr>
          <w:lang w:val="en-US"/>
        </w:rPr>
      </w:pPr>
      <w:r w:rsidRPr="00CE3E17">
        <w:rPr>
          <w:noProof/>
        </w:rPr>
        <w:drawing>
          <wp:inline distT="0" distB="0" distL="0" distR="0" wp14:anchorId="6FC7FBD5" wp14:editId="66150513">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14:paraId="2A84523B" w14:textId="77777777" w:rsidR="003C236A" w:rsidRPr="00CE3E17" w:rsidRDefault="003C236A" w:rsidP="003C236A">
      <w:pPr>
        <w:pStyle w:val="Lgende"/>
        <w:jc w:val="center"/>
        <w:rPr>
          <w:lang w:val="en-US"/>
        </w:rPr>
      </w:pPr>
      <w:bookmarkStart w:id="131" w:name="_Toc42121066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2</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31"/>
    </w:p>
    <w:p w14:paraId="30FD164A" w14:textId="2434E3A9" w:rsidR="00431D8D" w:rsidRPr="00CE3E17" w:rsidRDefault="00431D8D" w:rsidP="007D46C1">
      <w:pPr>
        <w:jc w:val="center"/>
        <w:rPr>
          <w:lang w:val="en-US"/>
        </w:rPr>
      </w:pPr>
      <w:r w:rsidRPr="00CE3E17">
        <w:rPr>
          <w:lang w:val="en-US"/>
        </w:rPr>
        <w:br w:type="page"/>
      </w:r>
    </w:p>
    <w:p w14:paraId="784CE4FA" w14:textId="7574BA95" w:rsidR="00431D8D" w:rsidRPr="00CE3E17" w:rsidRDefault="00431D8D" w:rsidP="00431D8D">
      <w:pPr>
        <w:pStyle w:val="Titre3"/>
        <w:rPr>
          <w:lang w:val="en-US"/>
        </w:rPr>
      </w:pPr>
      <w:bookmarkStart w:id="132" w:name="_Toc421210716"/>
      <w:r w:rsidRPr="00CE3E17">
        <w:rPr>
          <w:lang w:val="en-US"/>
        </w:rPr>
        <w:lastRenderedPageBreak/>
        <w:t>Intelligent Energy</w:t>
      </w:r>
      <w:bookmarkEnd w:id="132"/>
    </w:p>
    <w:p w14:paraId="38F951B1" w14:textId="77777777" w:rsidR="003C236A" w:rsidRPr="00CE3E17" w:rsidRDefault="00960A4F" w:rsidP="003C236A">
      <w:pPr>
        <w:keepNext/>
        <w:jc w:val="cente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2E40B63E">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486059" w:rsidRPr="008E77A8" w:rsidRDefault="0048605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86059" w:rsidRPr="007D46C1" w:rsidRDefault="00486059"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86059" w:rsidRPr="00450DDB" w:rsidRDefault="00486059"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2" type="#_x0000_t202" style="position:absolute;left:0;text-align:left;margin-left:24.1pt;margin-top:162.1pt;width:107.7pt;height:375pt;z-index:2517678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77f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Mtrvt+TAgAAmwUAAA4AAAAAAAAAAAAAAAAALgIAAGRycy9lMm9Eb2Mu&#10;eG1sUEsBAi0AFAAGAAgAAAAhAC1JXUfhAAAACwEAAA8AAAAAAAAAAAAAAAAA7QQAAGRycy9kb3du&#10;cmV2LnhtbFBLBQYAAAAABAAEAPMAAAD7BQAAAAA=&#10;" fillcolor="white [3201]" stroked="f" strokeweight=".5pt">
                <v:textbox>
                  <w:txbxContent>
                    <w:p w14:paraId="00F9D4FB" w14:textId="5E28C037" w:rsidR="00486059" w:rsidRPr="008E77A8" w:rsidRDefault="00486059"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86059" w:rsidRPr="007D46C1" w:rsidRDefault="00486059"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86059" w:rsidRPr="00450DDB" w:rsidRDefault="00486059"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noProof/>
        </w:rPr>
        <w:drawing>
          <wp:inline distT="0" distB="0" distL="0" distR="0" wp14:anchorId="039C3E52" wp14:editId="1C0F8271">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14:paraId="4FBFCB57" w14:textId="77777777" w:rsidR="00431D8D" w:rsidRPr="00CE3E17" w:rsidRDefault="00431D8D" w:rsidP="00431D8D">
      <w:pPr>
        <w:jc w:val="center"/>
        <w:rPr>
          <w:lang w:val="en-US"/>
        </w:rPr>
      </w:pPr>
      <w:r w:rsidRPr="00CE3E17">
        <w:rPr>
          <w:rStyle w:val="Appelnotedebasdep"/>
          <w:lang w:val="en-US"/>
        </w:rPr>
        <w:footnoteReference w:id="20"/>
      </w:r>
    </w:p>
    <w:p w14:paraId="0BE8B2DB" w14:textId="37F34133" w:rsidR="00431D8D" w:rsidRPr="00CE3E17" w:rsidRDefault="00431D8D" w:rsidP="00431D8D">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Appelnotedebasdep"/>
          <w:lang w:val="en-US"/>
        </w:rPr>
        <w:footnoteReference w:id="21"/>
      </w:r>
    </w:p>
    <w:p w14:paraId="792244C3" w14:textId="0A191646" w:rsidR="00851FE1" w:rsidRPr="00CE3E17" w:rsidRDefault="00851FE1" w:rsidP="007D46C1">
      <w:pPr>
        <w:pStyle w:val="Lgende"/>
        <w:keepNext/>
        <w:jc w:val="center"/>
        <w:rPr>
          <w:lang w:val="en-US"/>
        </w:rPr>
      </w:pPr>
      <w:bookmarkStart w:id="133" w:name="_Toc421210671"/>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33"/>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55750994"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32B4D870"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5EE0143B" w14:textId="77777777" w:rsidR="00431D8D" w:rsidRPr="00FA34FD" w:rsidRDefault="00431D8D" w:rsidP="00E1165C">
            <w:pPr>
              <w:rPr>
                <w:b w:val="0"/>
                <w:szCs w:val="22"/>
              </w:rPr>
            </w:pPr>
            <w:r w:rsidRPr="00FA34FD">
              <w:rPr>
                <w:b w:val="0"/>
                <w:szCs w:val="22"/>
              </w:rPr>
              <w:t>Loughborough, United Kingdoms</w:t>
            </w:r>
          </w:p>
        </w:tc>
      </w:tr>
      <w:tr w:rsidR="00431D8D" w:rsidRPr="00FA34FD" w14:paraId="4F8F9CEB" w14:textId="77777777" w:rsidTr="00FA34FD">
        <w:tc>
          <w:tcPr>
            <w:tcW w:w="3630" w:type="dxa"/>
          </w:tcPr>
          <w:p w14:paraId="05FD4D0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6181E734" w14:textId="77777777" w:rsidR="00431D8D" w:rsidRPr="00FA34FD" w:rsidRDefault="00431D8D" w:rsidP="00E1165C">
            <w:pPr>
              <w:rPr>
                <w:sz w:val="22"/>
                <w:szCs w:val="22"/>
              </w:rPr>
            </w:pPr>
            <w:r w:rsidRPr="00FA34FD">
              <w:rPr>
                <w:sz w:val="22"/>
                <w:szCs w:val="22"/>
              </w:rPr>
              <w:t>PEM</w:t>
            </w:r>
          </w:p>
        </w:tc>
      </w:tr>
      <w:tr w:rsidR="00431D8D" w:rsidRPr="00FA34FD" w14:paraId="0BDD45F1" w14:textId="77777777" w:rsidTr="00FA34FD">
        <w:tc>
          <w:tcPr>
            <w:tcW w:w="3630" w:type="dxa"/>
          </w:tcPr>
          <w:p w14:paraId="5383B3D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7E974274" w14:textId="77777777" w:rsidR="00431D8D" w:rsidRPr="00FA34FD" w:rsidRDefault="00431D8D" w:rsidP="00E1165C">
            <w:pPr>
              <w:rPr>
                <w:sz w:val="22"/>
                <w:szCs w:val="22"/>
              </w:rPr>
            </w:pPr>
            <w:r w:rsidRPr="00FA34FD">
              <w:rPr>
                <w:sz w:val="22"/>
                <w:szCs w:val="22"/>
              </w:rPr>
              <w:t>Portable, Stationary(backup)</w:t>
            </w:r>
          </w:p>
        </w:tc>
      </w:tr>
      <w:tr w:rsidR="00431D8D" w:rsidRPr="00070E93" w14:paraId="640B1CB1" w14:textId="77777777" w:rsidTr="00FA34FD">
        <w:tc>
          <w:tcPr>
            <w:tcW w:w="3630" w:type="dxa"/>
          </w:tcPr>
          <w:p w14:paraId="42D0F44F"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653958A8" w14:textId="77777777" w:rsidR="00431D8D" w:rsidRPr="00FA34FD" w:rsidRDefault="00431D8D" w:rsidP="00E1165C">
            <w:pPr>
              <w:rPr>
                <w:sz w:val="22"/>
                <w:szCs w:val="22"/>
              </w:rPr>
            </w:pPr>
            <w:r w:rsidRPr="00FA34FD">
              <w:rPr>
                <w:sz w:val="22"/>
                <w:szCs w:val="22"/>
              </w:rPr>
              <w:t>Aerospace, defense, generation portable power, automotive</w:t>
            </w:r>
          </w:p>
        </w:tc>
      </w:tr>
    </w:tbl>
    <w:p w14:paraId="19588F37" w14:textId="77777777" w:rsidR="00431D8D" w:rsidRPr="00CE3E17" w:rsidRDefault="00431D8D" w:rsidP="00431D8D">
      <w:pPr>
        <w:rPr>
          <w:lang w:val="en-US"/>
        </w:rPr>
      </w:pPr>
    </w:p>
    <w:p w14:paraId="757AED72" w14:textId="77777777" w:rsidR="00431D8D" w:rsidRPr="00CE3E17" w:rsidRDefault="00431D8D" w:rsidP="00431D8D">
      <w:pPr>
        <w:rPr>
          <w:lang w:val="en-US"/>
        </w:rPr>
      </w:pPr>
    </w:p>
    <w:p w14:paraId="07F41EA9" w14:textId="77777777" w:rsidR="003C236A" w:rsidRPr="00CE3E17" w:rsidRDefault="00431D8D" w:rsidP="003C236A">
      <w:pPr>
        <w:keepNext/>
        <w:jc w:val="center"/>
        <w:rPr>
          <w:lang w:val="en-US"/>
        </w:rPr>
      </w:pPr>
      <w:r w:rsidRPr="00CE3E17">
        <w:rPr>
          <w:noProof/>
        </w:rPr>
        <w:drawing>
          <wp:inline distT="0" distB="0" distL="0" distR="0" wp14:anchorId="1A0BFACD" wp14:editId="58A14477">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7777777" w:rsidR="00431D8D" w:rsidRPr="00CE3E17" w:rsidRDefault="003C236A" w:rsidP="003C236A">
      <w:pPr>
        <w:pStyle w:val="Lgende"/>
        <w:jc w:val="center"/>
        <w:rPr>
          <w:lang w:val="en-US"/>
        </w:rPr>
      </w:pPr>
      <w:bookmarkStart w:id="134" w:name="_Toc42121066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3</w:t>
      </w:r>
      <w:r w:rsidR="006518BC" w:rsidRPr="00CE3E17">
        <w:rPr>
          <w:lang w:val="en-US"/>
        </w:rPr>
        <w:fldChar w:fldCharType="end"/>
      </w:r>
      <w:r w:rsidR="005D6B46" w:rsidRPr="00CE3E17">
        <w:rPr>
          <w:lang w:val="en-US"/>
        </w:rPr>
        <w:t> : A fuel cell taxi developed by Intelligent Energy</w:t>
      </w:r>
      <w:bookmarkEnd w:id="134"/>
    </w:p>
    <w:p w14:paraId="784971F5" w14:textId="77777777"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35" w:name="_Toc421210717"/>
      <w:proofErr w:type="spellStart"/>
      <w:r w:rsidRPr="00CE3E17">
        <w:rPr>
          <w:lang w:val="en-US"/>
        </w:rPr>
        <w:lastRenderedPageBreak/>
        <w:t>Nedstack</w:t>
      </w:r>
      <w:bookmarkEnd w:id="135"/>
      <w:proofErr w:type="spellEnd"/>
    </w:p>
    <w:p w14:paraId="2A3A08D1" w14:textId="77777777" w:rsidR="00431D8D" w:rsidRPr="00CE3E17" w:rsidRDefault="00431D8D" w:rsidP="003C236A">
      <w:pPr>
        <w:jc w:val="center"/>
        <w:rPr>
          <w:lang w:val="en-US"/>
        </w:rPr>
      </w:pPr>
      <w:r w:rsidRPr="00CE3E17">
        <w:rPr>
          <w:noProof/>
        </w:rPr>
        <w:drawing>
          <wp:inline distT="0" distB="0" distL="0" distR="0" wp14:anchorId="3DCC79B3" wp14:editId="68659427">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noProof/>
        </w:rPr>
        <mc:AlternateContent>
          <mc:Choice Requires="wps">
            <w:drawing>
              <wp:anchor distT="0" distB="0" distL="114300" distR="114300" simplePos="0" relativeHeight="251769856" behindDoc="0" locked="0" layoutInCell="1" allowOverlap="1" wp14:anchorId="1BF18AFD" wp14:editId="1C6DD831">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77777777" w:rsidR="00486059" w:rsidRDefault="00486059"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486059" w:rsidRPr="007D46C1" w:rsidRDefault="00486059" w:rsidP="007D46C1">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486059" w:rsidRPr="00450DDB" w:rsidRDefault="00486059"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3" type="#_x0000_t202" style="position:absolute;left:0;text-align:left;margin-left:24.1pt;margin-top:139.8pt;width:107.7pt;height:375pt;z-index:2517698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" fillcolor="white [3201]" stroked="f" strokeweight=".5pt">
                <v:textbox>
                  <w:txbxContent>
                    <w:p w14:paraId="3846C440" w14:textId="77777777" w:rsidR="00486059" w:rsidRDefault="00486059"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486059" w:rsidRPr="007D46C1" w:rsidRDefault="00486059" w:rsidP="007D46C1">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486059" w:rsidRPr="00450DDB" w:rsidRDefault="00486059"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p>
    <w:p w14:paraId="0F71047C" w14:textId="3C40E6B9" w:rsidR="00431D8D" w:rsidRPr="00CE3E17" w:rsidRDefault="00431D8D" w:rsidP="00431D8D">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Appelnotedebasdep"/>
          <w:lang w:val="en-US"/>
        </w:rPr>
        <w:footnoteReference w:id="22"/>
      </w:r>
    </w:p>
    <w:p w14:paraId="7DC5B241" w14:textId="77777777" w:rsidR="00851FE1" w:rsidRPr="00CE3E17" w:rsidRDefault="00851FE1" w:rsidP="007D46C1">
      <w:pPr>
        <w:pStyle w:val="Lgende"/>
        <w:keepNext/>
        <w:jc w:val="center"/>
        <w:rPr>
          <w:lang w:val="en-US"/>
        </w:rPr>
      </w:pPr>
      <w:bookmarkStart w:id="136" w:name="_Toc42121067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36"/>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070E93"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drawing>
          <wp:inline distT="0" distB="0" distL="0" distR="0" wp14:anchorId="3D0B7FD5" wp14:editId="7D33D269">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14:paraId="1169C4F7" w14:textId="77777777" w:rsidR="00851FE1" w:rsidRPr="00CE3E17" w:rsidRDefault="00851FE1" w:rsidP="00851FE1">
      <w:pPr>
        <w:pStyle w:val="Lgende"/>
        <w:jc w:val="center"/>
        <w:rPr>
          <w:lang w:val="en-US"/>
        </w:rPr>
      </w:pPr>
      <w:bookmarkStart w:id="137" w:name="_Toc42121066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4</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37"/>
      <w:proofErr w:type="spellEnd"/>
    </w:p>
    <w:p w14:paraId="21B5EB22" w14:textId="77777777" w:rsidR="00431D8D" w:rsidRPr="00CE3E17" w:rsidRDefault="00431D8D" w:rsidP="003C236A">
      <w:pPr>
        <w:jc w:val="center"/>
        <w:rPr>
          <w:lang w:val="en-US"/>
        </w:rPr>
      </w:pPr>
      <w:r w:rsidRPr="00CE3E17">
        <w:rPr>
          <w:rStyle w:val="Appelnotedebasdep"/>
          <w:lang w:val="en-US"/>
        </w:rPr>
        <w:footnoteReference w:id="23"/>
      </w:r>
    </w:p>
    <w:p w14:paraId="5B0A420E" w14:textId="77777777" w:rsidR="00431D8D" w:rsidRPr="00CE3E17" w:rsidRDefault="00431D8D" w:rsidP="00431D8D">
      <w:pPr>
        <w:tabs>
          <w:tab w:val="left" w:pos="1715"/>
        </w:tabs>
        <w:rPr>
          <w:lang w:val="en-US"/>
        </w:rPr>
      </w:pPr>
    </w:p>
    <w:p w14:paraId="3394F099" w14:textId="77777777" w:rsidR="00431D8D" w:rsidRPr="00CE3E17" w:rsidRDefault="00431D8D" w:rsidP="00431D8D">
      <w:pPr>
        <w:pStyle w:val="Titre3"/>
        <w:rPr>
          <w:lang w:val="en-US"/>
        </w:rPr>
      </w:pPr>
      <w:bookmarkStart w:id="138" w:name="_Toc421210718"/>
      <w:r w:rsidRPr="00CE3E17">
        <w:rPr>
          <w:lang w:val="en-US"/>
        </w:rPr>
        <w:lastRenderedPageBreak/>
        <w:t>Panasonic</w:t>
      </w:r>
      <w:bookmarkEnd w:id="138"/>
    </w:p>
    <w:p w14:paraId="73DEEB6E" w14:textId="77777777" w:rsidR="00431D8D" w:rsidRPr="00CE3E17" w:rsidRDefault="003C236A" w:rsidP="00431D8D">
      <w:pPr>
        <w:rPr>
          <w:lang w:val="en-US"/>
        </w:rPr>
      </w:pPr>
      <w:r w:rsidRPr="00CE3E17">
        <w:rPr>
          <w:noProof/>
        </w:rPr>
        <mc:AlternateContent>
          <mc:Choice Requires="wps">
            <w:drawing>
              <wp:anchor distT="0" distB="0" distL="114300" distR="114300" simplePos="0" relativeHeight="251771904" behindDoc="0" locked="0" layoutInCell="1" allowOverlap="1" wp14:anchorId="481C03A6" wp14:editId="75C4DABB">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395B3E" w14:textId="77777777" w:rsidR="00486059" w:rsidRPr="00F34FB6" w:rsidRDefault="00486059"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86059" w:rsidRPr="00F34FB6" w:rsidRDefault="00486059" w:rsidP="003C236A">
                            <w:pPr>
                              <w:rPr>
                                <w:bCs/>
                                <w:color w:val="646464" w:themeColor="accent3"/>
                                <w:sz w:val="20"/>
                                <w:szCs w:val="20"/>
                                <w:lang w:val="en-GB"/>
                              </w:rPr>
                            </w:pPr>
                          </w:p>
                          <w:p w14:paraId="4F3237AC"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486059" w:rsidRPr="00F34FB6" w:rsidRDefault="00486059"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486059" w:rsidRDefault="00486059" w:rsidP="003C236A">
                            <w:pPr>
                              <w:jc w:val="left"/>
                              <w:rPr>
                                <w:color w:val="646464" w:themeColor="accent3"/>
                                <w:sz w:val="18"/>
                                <w:lang w:val="en-GB"/>
                              </w:rPr>
                            </w:pPr>
                          </w:p>
                          <w:p w14:paraId="7E91FEBD" w14:textId="77777777" w:rsidR="00486059" w:rsidRPr="00450DDB" w:rsidRDefault="00486059"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4" type="#_x0000_t202" style="position:absolute;left:0;text-align:left;margin-left:24.1pt;margin-top:140.45pt;width:107.7pt;height:375pt;z-index:2517719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7wqkg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" fillcolor="white [3201]" stroked="f" strokeweight=".5pt">
                <v:textbox>
                  <w:txbxContent>
                    <w:p w14:paraId="6F395B3E" w14:textId="77777777" w:rsidR="00486059" w:rsidRPr="00F34FB6" w:rsidRDefault="00486059"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86059" w:rsidRPr="00F34FB6" w:rsidRDefault="00486059" w:rsidP="003C236A">
                      <w:pPr>
                        <w:rPr>
                          <w:bCs/>
                          <w:color w:val="646464" w:themeColor="accent3"/>
                          <w:sz w:val="20"/>
                          <w:szCs w:val="20"/>
                          <w:lang w:val="en-GB"/>
                        </w:rPr>
                      </w:pPr>
                    </w:p>
                    <w:p w14:paraId="4F3237AC" w14:textId="77777777" w:rsidR="00486059" w:rsidRPr="00F34FB6" w:rsidRDefault="00486059"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486059" w:rsidRPr="00F34FB6" w:rsidRDefault="00486059"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89"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486059" w:rsidRDefault="00486059" w:rsidP="003C236A">
                      <w:pPr>
                        <w:jc w:val="left"/>
                        <w:rPr>
                          <w:color w:val="646464" w:themeColor="accent3"/>
                          <w:sz w:val="18"/>
                          <w:lang w:val="en-GB"/>
                        </w:rPr>
                      </w:pPr>
                    </w:p>
                    <w:p w14:paraId="7E91FEBD" w14:textId="77777777" w:rsidR="00486059" w:rsidRPr="00450DDB" w:rsidRDefault="00486059" w:rsidP="003C236A">
                      <w:pPr>
                        <w:jc w:val="left"/>
                        <w:rPr>
                          <w:color w:val="646464" w:themeColor="accent3"/>
                          <w:sz w:val="18"/>
                          <w:lang w:val="en-GB"/>
                        </w:rPr>
                      </w:pPr>
                    </w:p>
                  </w:txbxContent>
                </v:textbox>
                <w10:wrap anchorx="margin" anchory="page"/>
              </v:shape>
            </w:pict>
          </mc:Fallback>
        </mc:AlternateContent>
      </w:r>
    </w:p>
    <w:p w14:paraId="49FAD099" w14:textId="77777777" w:rsidR="00431D8D" w:rsidRPr="00CE3E17" w:rsidRDefault="00431D8D" w:rsidP="003C236A">
      <w:pPr>
        <w:jc w:val="center"/>
        <w:rPr>
          <w:lang w:val="en-US"/>
        </w:rPr>
      </w:pPr>
      <w:r w:rsidRPr="00CE3E17">
        <w:rPr>
          <w:noProof/>
        </w:rPr>
        <w:drawing>
          <wp:inline distT="0" distB="0" distL="0" distR="0" wp14:anchorId="1C083990" wp14:editId="02950615">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14:paraId="36215E51" w14:textId="77777777" w:rsidR="00431D8D" w:rsidRPr="00CE3E17" w:rsidRDefault="00431D8D" w:rsidP="00431D8D">
      <w:pPr>
        <w:jc w:val="right"/>
        <w:rPr>
          <w:lang w:val="en-US"/>
        </w:rPr>
      </w:pPr>
    </w:p>
    <w:p w14:paraId="392C1002" w14:textId="04A526A0" w:rsidR="00431D8D" w:rsidRPr="00CE3E17" w:rsidRDefault="00431D8D" w:rsidP="00431D8D">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4"/>
      </w:r>
      <w:r w:rsidRPr="00CE3E17">
        <w:rPr>
          <w:rStyle w:val="Appelnotedebasdep"/>
          <w:lang w:val="en-US"/>
        </w:rPr>
        <w:footnoteReference w:id="25"/>
      </w:r>
    </w:p>
    <w:p w14:paraId="6A6EFA9C" w14:textId="77777777" w:rsidR="00851FE1" w:rsidRPr="00CE3E17" w:rsidRDefault="00851FE1" w:rsidP="007D46C1">
      <w:pPr>
        <w:pStyle w:val="Lgende"/>
        <w:keepNext/>
        <w:jc w:val="center"/>
        <w:rPr>
          <w:lang w:val="en-US"/>
        </w:rPr>
      </w:pPr>
      <w:bookmarkStart w:id="139" w:name="_Toc42121067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Panasonic</w:t>
      </w:r>
      <w:bookmarkEnd w:id="139"/>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070E93"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drawing>
          <wp:inline distT="0" distB="0" distL="0" distR="0" wp14:anchorId="2A171305" wp14:editId="524173EB">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40" w:name="_Toc42121066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5</w:t>
      </w:r>
      <w:r w:rsidR="006518BC" w:rsidRPr="00CE3E17">
        <w:rPr>
          <w:lang w:val="en-US"/>
        </w:rPr>
        <w:fldChar w:fldCharType="end"/>
      </w:r>
      <w:r w:rsidRPr="00CE3E17">
        <w:rPr>
          <w:lang w:val="en-US"/>
        </w:rPr>
        <w:t xml:space="preserve"> : A Panasonic laptop operating on fuel cell</w:t>
      </w:r>
      <w:bookmarkEnd w:id="140"/>
      <w:r w:rsidR="00FA34FD" w:rsidRPr="00CE3E17">
        <w:rPr>
          <w:rStyle w:val="Appelnotedebasdep"/>
          <w:lang w:val="en-US"/>
        </w:rPr>
        <w:footnoteReference w:id="26"/>
      </w:r>
    </w:p>
    <w:p w14:paraId="7E3F00BD" w14:textId="77777777" w:rsidR="00431D8D" w:rsidRPr="00CE3E17" w:rsidRDefault="00431D8D" w:rsidP="00431D8D">
      <w:pPr>
        <w:pStyle w:val="Titre3"/>
        <w:rPr>
          <w:lang w:val="en-US"/>
        </w:rPr>
      </w:pPr>
      <w:bookmarkStart w:id="141" w:name="_Toc421210719"/>
      <w:r w:rsidRPr="00CE3E17">
        <w:rPr>
          <w:lang w:val="en-US"/>
        </w:rPr>
        <w:lastRenderedPageBreak/>
        <w:t>Plug Power</w:t>
      </w:r>
      <w:bookmarkEnd w:id="141"/>
    </w:p>
    <w:p w14:paraId="520C3C3C" w14:textId="77777777" w:rsidR="00431D8D" w:rsidRPr="00CE3E17" w:rsidRDefault="00431D8D" w:rsidP="003C236A">
      <w:pPr>
        <w:jc w:val="center"/>
        <w:rPr>
          <w:lang w:val="en-US"/>
        </w:rPr>
      </w:pPr>
      <w:r w:rsidRPr="00CE3E17">
        <w:rPr>
          <w:noProof/>
        </w:rPr>
        <w:drawing>
          <wp:inline distT="0" distB="0" distL="0" distR="0" wp14:anchorId="3408EBB1" wp14:editId="5546BFAA">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14:paraId="3A6FA117" w14:textId="77777777"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Appelnotedebasdep"/>
          <w:lang w:val="en-US"/>
        </w:rPr>
        <w:footnoteReference w:id="27"/>
      </w:r>
    </w:p>
    <w:p w14:paraId="6783BA48" w14:textId="4EC78890" w:rsidR="005B53C7" w:rsidRPr="00CE3E17" w:rsidRDefault="005B53C7" w:rsidP="007D46C1">
      <w:pPr>
        <w:pStyle w:val="Lgende"/>
        <w:keepNext/>
        <w:jc w:val="center"/>
        <w:rPr>
          <w:lang w:val="en-US"/>
        </w:rPr>
      </w:pPr>
      <w:bookmarkStart w:id="142" w:name="_Toc421210674"/>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 xml:space="preserve">Brief market information of </w:t>
      </w:r>
      <w:proofErr w:type="spellStart"/>
      <w:r w:rsidRPr="00CE3E17">
        <w:rPr>
          <w:lang w:val="en-US"/>
        </w:rPr>
        <w:t>Plugpower</w:t>
      </w:r>
      <w:bookmarkEnd w:id="142"/>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drawing>
          <wp:inline distT="0" distB="0" distL="0" distR="0" wp14:anchorId="1633B8D9" wp14:editId="5947195F">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14:paraId="1769CC53" w14:textId="77777777" w:rsidR="005D6B46" w:rsidRPr="00CE3E17" w:rsidRDefault="005D6B46" w:rsidP="005D6B46">
      <w:pPr>
        <w:pStyle w:val="Lgende"/>
        <w:jc w:val="center"/>
        <w:rPr>
          <w:lang w:val="en-US"/>
        </w:rPr>
      </w:pPr>
      <w:bookmarkStart w:id="143" w:name="_Toc42121066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6</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43"/>
      <w:proofErr w:type="spellEnd"/>
      <w:r w:rsidRPr="00CE3E17">
        <w:rPr>
          <w:lang w:val="en-US"/>
        </w:rPr>
        <w:t xml:space="preserve"> </w:t>
      </w:r>
    </w:p>
    <w:p w14:paraId="50D0482B" w14:textId="77777777" w:rsidR="00431D8D" w:rsidRPr="00CE3E17" w:rsidRDefault="00431D8D" w:rsidP="003C236A">
      <w:pPr>
        <w:jc w:val="center"/>
        <w:rPr>
          <w:lang w:val="en-US"/>
        </w:rPr>
      </w:pPr>
      <w:r w:rsidRPr="00CE3E17">
        <w:rPr>
          <w:rStyle w:val="Appelnotedebasdep"/>
          <w:lang w:val="en-US"/>
        </w:rPr>
        <w:footnoteReference w:id="28"/>
      </w:r>
    </w:p>
    <w:p w14:paraId="616D866A" w14:textId="77777777" w:rsidR="00431D8D" w:rsidRPr="00CE3E17" w:rsidRDefault="00431D8D" w:rsidP="00431D8D">
      <w:pPr>
        <w:pStyle w:val="Titre3"/>
        <w:rPr>
          <w:lang w:val="en-US"/>
        </w:rPr>
      </w:pPr>
      <w:bookmarkStart w:id="144" w:name="_Toc421210720"/>
      <w:r w:rsidRPr="00CE3E17">
        <w:rPr>
          <w:lang w:val="en-US"/>
        </w:rPr>
        <w:lastRenderedPageBreak/>
        <w:t>SFC Energy</w:t>
      </w:r>
      <w:bookmarkEnd w:id="144"/>
    </w:p>
    <w:p w14:paraId="41CA86D2" w14:textId="77777777" w:rsidR="00431D8D" w:rsidRPr="00CE3E17" w:rsidRDefault="00431D8D" w:rsidP="00431D8D">
      <w:pPr>
        <w:rPr>
          <w:lang w:val="en-US"/>
        </w:rPr>
      </w:pPr>
    </w:p>
    <w:p w14:paraId="11A2F8DD" w14:textId="77777777" w:rsidR="00431D8D" w:rsidRPr="00CE3E17" w:rsidRDefault="00431D8D" w:rsidP="005D6B46">
      <w:pPr>
        <w:jc w:val="center"/>
        <w:rPr>
          <w:lang w:val="en-US"/>
        </w:rPr>
      </w:pPr>
      <w:r w:rsidRPr="00CE3E17">
        <w:rPr>
          <w:noProof/>
        </w:rPr>
        <w:drawing>
          <wp:inline distT="0" distB="0" distL="0" distR="0" wp14:anchorId="17A548BA" wp14:editId="3AE3BAAC">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9"/>
      </w:r>
    </w:p>
    <w:p w14:paraId="7AD8E463" w14:textId="77777777" w:rsidR="005B53C7" w:rsidRPr="00CE3E17" w:rsidRDefault="005B53C7" w:rsidP="007D46C1">
      <w:pPr>
        <w:pStyle w:val="Lgende"/>
        <w:keepNext/>
        <w:jc w:val="center"/>
        <w:rPr>
          <w:lang w:val="en-US"/>
        </w:rPr>
      </w:pPr>
      <w:bookmarkStart w:id="145" w:name="_Toc42121067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45"/>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564E33D7">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14:paraId="5E9B5094" w14:textId="77777777" w:rsidR="00F00798" w:rsidRPr="00CE3E17" w:rsidRDefault="00F00798" w:rsidP="00F00798">
      <w:pPr>
        <w:pStyle w:val="Lgende"/>
        <w:jc w:val="center"/>
        <w:rPr>
          <w:lang w:val="en-US"/>
        </w:rPr>
      </w:pPr>
      <w:bookmarkStart w:id="146" w:name="_Toc42121066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7</w:t>
      </w:r>
      <w:r w:rsidR="006518BC" w:rsidRPr="00CE3E17">
        <w:rPr>
          <w:lang w:val="en-US"/>
        </w:rPr>
        <w:fldChar w:fldCharType="end"/>
      </w:r>
      <w:r w:rsidRPr="00CE3E17">
        <w:rPr>
          <w:lang w:val="en-US"/>
        </w:rPr>
        <w:t>: Jenny, A portable fuel cell used in military operations</w:t>
      </w:r>
      <w:bookmarkEnd w:id="146"/>
    </w:p>
    <w:p w14:paraId="076F1450" w14:textId="77777777" w:rsidR="00431D8D" w:rsidRPr="00CE3E17" w:rsidRDefault="00431D8D" w:rsidP="005D6B46">
      <w:pPr>
        <w:jc w:val="center"/>
        <w:rPr>
          <w:lang w:val="en-US"/>
        </w:rPr>
      </w:pPr>
      <w:r w:rsidRPr="00CE3E17">
        <w:rPr>
          <w:rStyle w:val="Appelnotedebasdep"/>
          <w:lang w:val="en-US"/>
        </w:rPr>
        <w:footnoteReference w:id="30"/>
      </w:r>
    </w:p>
    <w:p w14:paraId="4B6AECAC" w14:textId="77777777" w:rsidR="00431D8D" w:rsidRPr="00CE3E17" w:rsidRDefault="00431D8D" w:rsidP="00431D8D">
      <w:pPr>
        <w:pStyle w:val="Titre3"/>
        <w:rPr>
          <w:lang w:val="en-US"/>
        </w:rPr>
      </w:pPr>
      <w:bookmarkStart w:id="147" w:name="_Toc421210721"/>
      <w:r w:rsidRPr="00CE3E17">
        <w:rPr>
          <w:lang w:val="en-US"/>
        </w:rPr>
        <w:lastRenderedPageBreak/>
        <w:t>Toshiba</w:t>
      </w:r>
      <w:bookmarkEnd w:id="147"/>
    </w:p>
    <w:p w14:paraId="60065162" w14:textId="77777777" w:rsidR="00431D8D" w:rsidRPr="00CE3E17" w:rsidRDefault="00431D8D"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3ADDA2A6">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211569" w14:textId="77777777" w:rsidR="00486059" w:rsidRDefault="00486059"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486059" w:rsidRPr="009F3856" w:rsidRDefault="00486059"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5" type="#_x0000_t202" style="position:absolute;left:0;text-align:left;margin-left:24.1pt;margin-top:154.75pt;width:107.7pt;height:375pt;z-index:2517032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tT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ejbQssoNxgZ3joJiw4eVNh&#10;9W5FiA/C40hhxXFNxHv8aAPIPvQSZ0vwL2/dEx47HbWcNTiiBQ+/VsIrzsxXizNwPhiNaKbTYXRy&#10;OsSDP9QsDjV2VV8BtsQAF5KTSSR8NFtRe6ifcJvMKCqqhJUYu+BxK17FbnHgNpJqNksgnGIn4q2d&#10;O0muiWbqzcf2SXjXNzCN0R1sh1lMXvVxhyVLC7NVBF2lJieiO1b7AuAGSGPSbytaMYfnhNrv1Olv&#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OFw21OTAgAAmwUAAA4AAAAAAAAAAAAAAAAALgIAAGRycy9lMm9Eb2Mu&#10;eG1sUEsBAi0AFAAGAAgAAAAhAJJuUXrhAAAACwEAAA8AAAAAAAAAAAAAAAAA7QQAAGRycy9kb3du&#10;cmV2LnhtbFBLBQYAAAAABAAEAPMAAAD7BQAAAAA=&#10;" fillcolor="white [3201]" stroked="f" strokeweight=".5pt">
                <v:textbox>
                  <w:txbxContent>
                    <w:p w14:paraId="48211569" w14:textId="77777777" w:rsidR="00486059" w:rsidRDefault="00486059"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486059" w:rsidRPr="009F3856" w:rsidRDefault="00486059"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noProof/>
        </w:rPr>
        <w:drawing>
          <wp:inline distT="0" distB="0" distL="0" distR="0" wp14:anchorId="63B5A094" wp14:editId="49DE4BA5">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31"/>
      </w:r>
    </w:p>
    <w:p w14:paraId="09C0ED02" w14:textId="77777777" w:rsidR="005B53C7" w:rsidRPr="00CE3E17" w:rsidRDefault="005B53C7" w:rsidP="007D46C1">
      <w:pPr>
        <w:pStyle w:val="Lgende"/>
        <w:keepNext/>
        <w:jc w:val="center"/>
        <w:rPr>
          <w:lang w:val="en-US"/>
        </w:rPr>
      </w:pPr>
      <w:bookmarkStart w:id="148" w:name="_Toc42121067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8"/>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1E7109FC">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49" w:name="_Toc42121066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786F8A" w:rsidRPr="00CE3E17">
        <w:rPr>
          <w:lang w:val="en-US"/>
        </w:rPr>
        <w:t>28</w:t>
      </w:r>
      <w:r w:rsidR="006518BC" w:rsidRPr="00CE3E17">
        <w:rPr>
          <w:lang w:val="en-US"/>
        </w:rPr>
        <w:fldChar w:fldCharType="end"/>
      </w:r>
      <w:r w:rsidRPr="00CE3E17">
        <w:rPr>
          <w:lang w:val="en-US"/>
        </w:rPr>
        <w:t>: MP3 player powered by a methanol-based fuel cell</w:t>
      </w:r>
      <w:bookmarkEnd w:id="149"/>
      <w:r w:rsidR="003C12B2" w:rsidRPr="00CE3E17">
        <w:rPr>
          <w:rStyle w:val="Appelnotedebasdep"/>
          <w:lang w:val="en-US"/>
        </w:rPr>
        <w:footnoteReference w:id="32"/>
      </w:r>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77777777" w:rsidR="00EE21BD" w:rsidRPr="00CE3E17" w:rsidRDefault="00063A33" w:rsidP="00EE21BD">
      <w:pPr>
        <w:pStyle w:val="Titre1"/>
        <w:rPr>
          <w:lang w:val="en-US"/>
        </w:rPr>
      </w:pPr>
      <w:bookmarkStart w:id="150" w:name="_Toc421210722"/>
      <w:bookmarkStart w:id="151" w:name="_Toc421451359"/>
      <w:r w:rsidRPr="00CE3E17">
        <w:rPr>
          <w:lang w:val="en-US"/>
        </w:rPr>
        <w:lastRenderedPageBreak/>
        <w:t>Law and Governmental R</w:t>
      </w:r>
      <w:r w:rsidR="00EE21BD" w:rsidRPr="00CE3E17">
        <w:rPr>
          <w:lang w:val="en-US"/>
        </w:rPr>
        <w:t>egulations</w:t>
      </w:r>
      <w:bookmarkEnd w:id="150"/>
      <w:bookmarkEnd w:id="151"/>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4"/>
      </w:r>
      <w:r w:rsidRPr="00CE3E17">
        <w:rPr>
          <w:lang w:val="en-US"/>
        </w:rPr>
        <w:t>.</w:t>
      </w:r>
    </w:p>
    <w:p w14:paraId="563ACD27" w14:textId="77777777" w:rsidR="00EE21BD" w:rsidRDefault="00EE21BD" w:rsidP="00EE21BD">
      <w:pPr>
        <w:rPr>
          <w:lang w:val="en-US"/>
        </w:rPr>
      </w:pPr>
      <w:r w:rsidRPr="00CE3E17">
        <w:rPr>
          <w:lang w:val="en-US"/>
        </w:rPr>
        <w:t xml:space="preserve">Support of new technologies may happen through R&amp;D funding, support for demonstration trials, testing etc. Another form of influence can be planning </w:t>
      </w:r>
      <w:r w:rsidRPr="00CE3E17">
        <w:rPr>
          <w:lang w:val="en-US"/>
        </w:rPr>
        <w:lastRenderedPageBreak/>
        <w:t>incentives on a regional level, for example incentives for the use of fuel cells in new buildings</w:t>
      </w:r>
      <w:r w:rsidRPr="00CE3E17">
        <w:rPr>
          <w:rStyle w:val="Appelnotedebasdep"/>
          <w:lang w:val="en-US"/>
        </w:rPr>
        <w:footnoteReference w:id="35"/>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55" w:name="_Ref421368320"/>
      <w:r w:rsidRPr="0068145D">
        <w:rPr>
          <w:lang w:val="en-GB"/>
        </w:rPr>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55"/>
      <w:r w:rsidRPr="0068145D">
        <w:rPr>
          <w:lang w:val="en-GB"/>
        </w:rPr>
        <w:t>: R&amp;D budgets average 2003-2005, rounded values in US$</w:t>
      </w:r>
      <w:r>
        <w:rPr>
          <w:rStyle w:val="Appelnotedebasdep"/>
        </w:rPr>
        <w:footnoteReference w:id="36"/>
      </w:r>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00EE21BD" w:rsidRPr="007D46C1">
        <w:rPr>
          <w:rStyle w:val="Rfrenceintense"/>
        </w:rPr>
      </w:r>
      <w:r w:rsidRPr="007D46C1">
        <w:rPr>
          <w:rStyle w:val="Rfrenceintense"/>
          <w:lang w:val="en-GB"/>
        </w:rPr>
        <w:instrText xml:space="preserve"> \* MERGEFORMAT </w:instrText>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7"/>
      </w:r>
      <w:r w:rsidR="0044553F">
        <w:rPr>
          <w:rStyle w:val="Appelnotedebasdep"/>
          <w:lang w:val="en-US"/>
        </w:rPr>
        <w:footnoteReference w:id="38"/>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9"/>
      </w:r>
      <w:r w:rsidR="00EE21BD" w:rsidRPr="00CE3E17">
        <w:rPr>
          <w:lang w:val="en-US"/>
        </w:rPr>
        <w:t>.</w:t>
      </w:r>
    </w:p>
    <w:p w14:paraId="7E751AD1" w14:textId="0AC43A41"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w:t>
      </w:r>
      <w:commentRangeStart w:id="160"/>
      <w:r w:rsidRPr="00CE3E17">
        <w:rPr>
          <w:lang w:val="en-US"/>
        </w:rPr>
        <w:t>unlikely that the same policies will work</w:t>
      </w:r>
      <w:commentRangeEnd w:id="160"/>
      <w:r w:rsidR="007D46C1">
        <w:rPr>
          <w:rStyle w:val="Marquedecommentaire"/>
        </w:rPr>
        <w:commentReference w:id="160"/>
      </w:r>
      <w:r w:rsidRPr="00CE3E17">
        <w:rPr>
          <w:lang w:val="en-US"/>
        </w:rPr>
        <w:t>.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40"/>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w:t>
      </w:r>
      <w:r w:rsidRPr="00CE3E17">
        <w:rPr>
          <w:lang w:val="en-US"/>
        </w:rPr>
        <w:lastRenderedPageBreak/>
        <w:t>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41"/>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63" w:name="_Toc421210723"/>
      <w:bookmarkStart w:id="164" w:name="_Toc421451360"/>
      <w:r w:rsidRPr="00CE3E17">
        <w:rPr>
          <w:lang w:val="en-US"/>
        </w:rPr>
        <w:t>Situation in Japan</w:t>
      </w:r>
      <w:bookmarkEnd w:id="163"/>
      <w:bookmarkEnd w:id="164"/>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0DBC6979">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486059" w:rsidRPr="003C12B2" w:rsidRDefault="0048605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86059" w:rsidRPr="003C12B2" w:rsidRDefault="0048605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486059" w:rsidRPr="003C12B2" w:rsidRDefault="0048605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486059" w:rsidRPr="00B7413B" w:rsidRDefault="0048605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6" type="#_x0000_t202" alt="Sidebar" style="position:absolute;left:0;text-align:left;margin-left:24pt;margin-top:192.25pt;width:107.7pt;height:184.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" filled="f" stroked="f" strokeweight=".5pt">
                <v:textbox inset="3.6pt,0,3.6pt,0">
                  <w:txbxContent>
                    <w:p w14:paraId="34FD7B76" w14:textId="77777777" w:rsidR="00486059" w:rsidRPr="003C12B2" w:rsidRDefault="00486059"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86059" w:rsidRPr="003C12B2" w:rsidRDefault="00486059"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486059" w:rsidRPr="003C12B2" w:rsidRDefault="00486059"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486059" w:rsidRPr="00B7413B" w:rsidRDefault="00486059"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2"/>
      </w:r>
      <w:r w:rsidR="00EE21BD" w:rsidRPr="00CE3E17">
        <w:rPr>
          <w:rStyle w:val="Appelnotedebasdep"/>
          <w:lang w:val="en-US"/>
        </w:rPr>
        <w:footnoteReference w:id="43"/>
      </w:r>
      <w:r w:rsidR="00EE21BD" w:rsidRPr="00CE3E17">
        <w:rPr>
          <w:rStyle w:val="Appelnotedebasdep"/>
          <w:lang w:val="en-US"/>
        </w:rPr>
        <w:footnoteReference w:id="44"/>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5"/>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6"/>
      </w:r>
      <w:r w:rsidR="00EE21BD" w:rsidRPr="00CE3E17">
        <w:rPr>
          <w:lang w:val="en-US"/>
        </w:rPr>
        <w:t xml:space="preserve">. In 2002 the Japanese </w:t>
      </w:r>
      <w:r w:rsidR="00EE21BD" w:rsidRPr="00CE3E17">
        <w:rPr>
          <w:lang w:val="en-US"/>
        </w:rPr>
        <w:lastRenderedPageBreak/>
        <w:t>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7"/>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8"/>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72" w:name="_Toc421210724"/>
      <w:bookmarkStart w:id="173" w:name="_Toc421451361"/>
      <w:r w:rsidRPr="00CE3E17">
        <w:rPr>
          <w:lang w:val="en-US"/>
        </w:rPr>
        <w:t>Situation in the USA</w:t>
      </w:r>
      <w:bookmarkEnd w:id="172"/>
      <w:bookmarkEnd w:id="173"/>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9"/>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50"/>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51"/>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2"/>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78" w:name="_Toc421210725"/>
      <w:bookmarkStart w:id="179" w:name="_Toc421451362"/>
      <w:r w:rsidRPr="00CE3E17">
        <w:rPr>
          <w:lang w:val="en-US"/>
        </w:rPr>
        <w:t>Situation in Germany</w:t>
      </w:r>
      <w:bookmarkEnd w:id="178"/>
      <w:bookmarkEnd w:id="179"/>
    </w:p>
    <w:p w14:paraId="6E4836AC" w14:textId="77777777"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3"/>
      </w:r>
      <w:r w:rsidRPr="00CE3E17">
        <w:rPr>
          <w:lang w:val="en-US"/>
        </w:rPr>
        <w:t xml:space="preserve"> It </w:t>
      </w:r>
      <w:r w:rsidRPr="00CE3E17">
        <w:rPr>
          <w:lang w:val="en-US"/>
        </w:rPr>
        <w:lastRenderedPageBreak/>
        <w:t>was shown that Germany is one of the most innovative regions regarding fuel cells</w:t>
      </w:r>
      <w:r w:rsidRPr="00CE3E17">
        <w:rPr>
          <w:rStyle w:val="Appelnotedebasdep"/>
          <w:lang w:val="en-US"/>
        </w:rPr>
        <w:footnoteReference w:id="54"/>
      </w:r>
      <w:r w:rsidRPr="00CE3E17">
        <w:rPr>
          <w:rStyle w:val="Appelnotedebasdep"/>
          <w:lang w:val="en-US"/>
        </w:rPr>
        <w:footnoteReference w:id="55"/>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commentRangeStart w:id="183"/>
      <w:r w:rsidRPr="00CE3E17">
        <w:rPr>
          <w:lang w:val="en-US"/>
        </w:rPr>
        <w:t>reinforce hydrogen</w:t>
      </w:r>
      <w:commentRangeEnd w:id="183"/>
      <w:r w:rsidR="00945399">
        <w:rPr>
          <w:rStyle w:val="Marquedecommentaire"/>
        </w:rPr>
        <w:commentReference w:id="183"/>
      </w:r>
      <w:r w:rsidRPr="00CE3E17">
        <w:rPr>
          <w:lang w:val="en-US"/>
        </w:rPr>
        <w:t>, e.g. by presenting newest technologies</w:t>
      </w:r>
      <w:r w:rsidRPr="00CE3E17">
        <w:rPr>
          <w:rStyle w:val="Appelnotedebasdep"/>
          <w:lang w:val="en-US"/>
        </w:rPr>
        <w:footnoteReference w:id="56"/>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Appelnotedebasdep"/>
          <w:lang w:val="en-US"/>
        </w:rPr>
        <w:footnoteReference w:id="57"/>
      </w:r>
      <w:r w:rsidRPr="00CE3E17">
        <w:rPr>
          <w:lang w:val="en-US"/>
        </w:rPr>
        <w:t>. Another influence is the taxation, in Germany hydrogen is taxed when used as a motor fuel</w:t>
      </w:r>
      <w:r w:rsidRPr="00CE3E17">
        <w:rPr>
          <w:rStyle w:val="Appelnotedebasdep"/>
          <w:lang w:val="en-US"/>
        </w:rPr>
        <w:footnoteReference w:id="58"/>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9"/>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60"/>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61"/>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90" w:name="_Toc421210726"/>
      <w:bookmarkStart w:id="191" w:name="_Toc421451363"/>
      <w:r w:rsidRPr="00CE3E17">
        <w:rPr>
          <w:lang w:val="en-US"/>
        </w:rPr>
        <w:t>Conclusion</w:t>
      </w:r>
      <w:bookmarkEnd w:id="190"/>
      <w:bookmarkEnd w:id="191"/>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2"/>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79"/>
          <w:pgSz w:w="11906" w:h="16838"/>
          <w:pgMar w:top="1077" w:right="1418" w:bottom="1418" w:left="3119" w:header="1077" w:footer="709" w:gutter="0"/>
          <w:cols w:space="708"/>
          <w:titlePg/>
          <w:docGrid w:linePitch="360"/>
        </w:sectPr>
      </w:pPr>
    </w:p>
    <w:p w14:paraId="1B6E5D56" w14:textId="77777777" w:rsidR="00F879C8" w:rsidRPr="00CE3E17" w:rsidRDefault="00063A33" w:rsidP="007519DD">
      <w:pPr>
        <w:pStyle w:val="Titre1"/>
        <w:rPr>
          <w:lang w:val="en-US"/>
        </w:rPr>
      </w:pPr>
      <w:bookmarkStart w:id="193" w:name="_Toc421210727"/>
      <w:bookmarkStart w:id="194" w:name="_Toc421451364"/>
      <w:r w:rsidRPr="00CE3E17">
        <w:rPr>
          <w:lang w:val="en-US"/>
        </w:rPr>
        <w:lastRenderedPageBreak/>
        <w:t>Future perspectiv</w:t>
      </w:r>
      <w:r w:rsidR="00F879C8" w:rsidRPr="00CE3E17">
        <w:rPr>
          <w:lang w:val="en-US"/>
        </w:rPr>
        <w:t>es</w:t>
      </w:r>
      <w:bookmarkEnd w:id="193"/>
      <w:bookmarkEnd w:id="194"/>
    </w:p>
    <w:p w14:paraId="73FF6CC1" w14:textId="77777777" w:rsidR="009E4A9C" w:rsidRPr="00CE3E17" w:rsidRDefault="009E4A9C" w:rsidP="009E4A9C">
      <w:pPr>
        <w:pStyle w:val="Titre2"/>
        <w:rPr>
          <w:lang w:val="en-US"/>
        </w:rPr>
      </w:pPr>
      <w:bookmarkStart w:id="195" w:name="_Toc421210728"/>
      <w:bookmarkStart w:id="196" w:name="_Toc421451365"/>
      <w:r w:rsidRPr="00CE3E17">
        <w:rPr>
          <w:lang w:val="en-US"/>
        </w:rPr>
        <w:t>Fuel Cells as Off-Grid Power Source</w:t>
      </w:r>
      <w:r w:rsidRPr="00CE3E17">
        <w:rPr>
          <w:rStyle w:val="Appelnotedebasdep"/>
          <w:lang w:val="en-US"/>
        </w:rPr>
        <w:footnoteReference w:id="63"/>
      </w:r>
      <w:bookmarkEnd w:id="195"/>
      <w:bookmarkEnd w:id="196"/>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0A13B092"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Pr="00CE3E17">
        <w:rPr>
          <w:lang w:val="en-US"/>
        </w:rPr>
        <w:lastRenderedPageBreak/>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33CCEA6A" w:rsidR="009E4A9C" w:rsidRPr="00CE3E17"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7A6DE20" w14:textId="77777777" w:rsidR="009E4A9C" w:rsidRPr="00CE3E17" w:rsidRDefault="009E4A9C" w:rsidP="009E4A9C">
      <w:pPr>
        <w:pStyle w:val="Titre2"/>
        <w:rPr>
          <w:lang w:val="en-US"/>
        </w:rPr>
      </w:pPr>
      <w:bookmarkStart w:id="197" w:name="_Toc421210729"/>
      <w:bookmarkStart w:id="198" w:name="_Toc421451366"/>
      <w:r w:rsidRPr="00CE3E17">
        <w:rPr>
          <w:lang w:val="en-US"/>
        </w:rPr>
        <w:t>Hydrogen Infrastructure</w:t>
      </w:r>
      <w:r w:rsidRPr="00CE3E17">
        <w:rPr>
          <w:rStyle w:val="Appelnotedebasdep"/>
          <w:lang w:val="en-US"/>
        </w:rPr>
        <w:footnoteReference w:id="64"/>
      </w:r>
      <w:bookmarkEnd w:id="197"/>
      <w:bookmarkEnd w:id="198"/>
    </w:p>
    <w:p w14:paraId="47A42C12" w14:textId="75C5D26E" w:rsidR="009E4A9C" w:rsidRPr="00CE3E17" w:rsidRDefault="009E4A9C" w:rsidP="00E45E6E">
      <w:pPr>
        <w:rPr>
          <w:lang w:val="en-US"/>
        </w:rPr>
      </w:pPr>
      <w:commentRangeStart w:id="199"/>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national scale, then fuel cell i</w:t>
      </w:r>
      <w:r w:rsidRPr="00CE3E17">
        <w:rPr>
          <w:lang w:val="en-US"/>
        </w:rPr>
        <w:t xml:space="preserve">ndustry must actualized certain concept in the near future, below are the vital elements that must be established with the support of government institutions and society: </w:t>
      </w:r>
      <w:commentRangeEnd w:id="199"/>
      <w:r w:rsidR="00486059">
        <w:rPr>
          <w:rStyle w:val="Marquedecommentaire"/>
        </w:rPr>
        <w:commentReference w:id="199"/>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5"/>
      </w:r>
      <w:r w:rsidRPr="00CE3E17">
        <w:rPr>
          <w:lang w:val="en-US"/>
        </w:rPr>
        <w:t xml:space="preserve"> </w:t>
      </w:r>
      <w:bookmarkEnd w:id="97"/>
      <w:bookmarkEnd w:id="98"/>
    </w:p>
    <w:p w14:paraId="003B7C18" w14:textId="77777777" w:rsidR="009E4A9C" w:rsidRPr="00CE3E17" w:rsidRDefault="009E4A9C" w:rsidP="009E4A9C">
      <w:pPr>
        <w:pStyle w:val="Titre2"/>
        <w:rPr>
          <w:lang w:val="en-US"/>
        </w:rPr>
      </w:pPr>
      <w:bookmarkStart w:id="200" w:name="_Toc421210730"/>
      <w:bookmarkStart w:id="201" w:name="_Toc421451367"/>
      <w:r w:rsidRPr="00CE3E17">
        <w:rPr>
          <w:lang w:val="en-US"/>
        </w:rPr>
        <w:t>Technology</w:t>
      </w:r>
      <w:bookmarkEnd w:id="200"/>
      <w:bookmarkEnd w:id="201"/>
    </w:p>
    <w:p w14:paraId="05145820" w14:textId="6E7E1F0D"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6"/>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64598EA" w:rsidR="009E4A9C" w:rsidRPr="00CE3E17" w:rsidRDefault="00063A33" w:rsidP="009E4A9C">
      <w:pPr>
        <w:rPr>
          <w:lang w:val="en-US"/>
        </w:rPr>
      </w:pPr>
      <w:r w:rsidRPr="00CE3E17">
        <w:rPr>
          <w:noProof/>
        </w:rPr>
        <w:lastRenderedPageBreak/>
        <mc:AlternateContent>
          <mc:Choice Requires="wps">
            <w:drawing>
              <wp:anchor distT="0" distB="0" distL="114300" distR="114300" simplePos="0" relativeHeight="251750400" behindDoc="0" locked="0" layoutInCell="1" allowOverlap="1" wp14:anchorId="1026FD6F" wp14:editId="42D540D3">
                <wp:simplePos x="0" y="0"/>
                <wp:positionH relativeFrom="insideMargin">
                  <wp:posOffset>306070</wp:posOffset>
                </wp:positionH>
                <wp:positionV relativeFrom="paragraph">
                  <wp:posOffset>-26348</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605B4" w14:textId="77777777" w:rsidR="00486059" w:rsidRPr="00C6025C" w:rsidRDefault="00486059"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40559A6A" w14:textId="77777777" w:rsidR="00486059" w:rsidRPr="00C6025C" w:rsidRDefault="00486059" w:rsidP="00DC19B2">
                            <w:pPr>
                              <w:jc w:val="center"/>
                              <w:rPr>
                                <w:b/>
                                <w:color w:val="646464" w:themeColor="accent3"/>
                                <w:sz w:val="20"/>
                                <w:lang w:val="en-GB"/>
                              </w:rPr>
                            </w:pPr>
                            <w:r>
                              <w:rPr>
                                <w:b/>
                                <w:color w:val="646464" w:themeColor="accent3"/>
                                <w:sz w:val="20"/>
                                <w:lang w:val="en-GB"/>
                              </w:rPr>
                              <w:t>NREL’s Hydrogen Program</w:t>
                            </w:r>
                          </w:p>
                          <w:p w14:paraId="2F11AE0C" w14:textId="77777777" w:rsidR="00486059" w:rsidRDefault="00486059" w:rsidP="00063A33">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07" type="#_x0000_t202" style="position:absolute;left:0;text-align:left;margin-left:24.1pt;margin-top:-2.05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QO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" fillcolor="white [3201]" stroked="f" strokeweight=".5pt">
                <v:textbox>
                  <w:txbxContent>
                    <w:p w14:paraId="534605B4" w14:textId="77777777" w:rsidR="00486059" w:rsidRPr="00C6025C" w:rsidRDefault="00486059" w:rsidP="00DC19B2">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40559A6A" w14:textId="77777777" w:rsidR="00486059" w:rsidRPr="00C6025C" w:rsidRDefault="00486059" w:rsidP="00DC19B2">
                      <w:pPr>
                        <w:jc w:val="center"/>
                        <w:rPr>
                          <w:b/>
                          <w:color w:val="646464" w:themeColor="accent3"/>
                          <w:sz w:val="20"/>
                          <w:lang w:val="en-GB"/>
                        </w:rPr>
                      </w:pPr>
                      <w:r>
                        <w:rPr>
                          <w:b/>
                          <w:color w:val="646464" w:themeColor="accent3"/>
                          <w:sz w:val="20"/>
                          <w:lang w:val="en-GB"/>
                        </w:rPr>
                        <w:t>NREL’s Hydrogen Program</w:t>
                      </w:r>
                    </w:p>
                    <w:p w14:paraId="2F11AE0C" w14:textId="77777777" w:rsidR="00486059" w:rsidRDefault="00486059" w:rsidP="00063A33">
                      <w:pPr>
                        <w:jc w:val="left"/>
                        <w:rPr>
                          <w:b/>
                          <w:color w:val="646464" w:themeColor="accent3"/>
                          <w:sz w:val="18"/>
                          <w:lang w:val="en-GB"/>
                        </w:rPr>
                      </w:pPr>
                    </w:p>
                  </w:txbxContent>
                </v:textbox>
                <w10:wrap anchorx="margin"/>
              </v:shape>
            </w:pict>
          </mc:Fallback>
        </mc:AlternateContent>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7"/>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230D3A40" w:rsidR="009E4A9C" w:rsidRPr="00CE3E17" w:rsidRDefault="00DC19B2" w:rsidP="009E4A9C">
      <w:pPr>
        <w:rPr>
          <w:lang w:val="en-US"/>
        </w:rPr>
      </w:pPr>
      <w:r w:rsidRPr="00CE3E17">
        <w:rPr>
          <w:noProof/>
        </w:rPr>
        <w:drawing>
          <wp:anchor distT="0" distB="0" distL="114300" distR="114300" simplePos="0" relativeHeight="251751424" behindDoc="0" locked="0" layoutInCell="1" allowOverlap="1" wp14:anchorId="0A24ACA8" wp14:editId="3C005FE1">
            <wp:simplePos x="0" y="0"/>
            <wp:positionH relativeFrom="column">
              <wp:posOffset>5145036</wp:posOffset>
            </wp:positionH>
            <wp:positionV relativeFrom="paragraph">
              <wp:posOffset>118555</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80">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 xml:space="preserve">These innovations have to be </w:t>
      </w:r>
      <w:r w:rsidR="00486059">
        <w:rPr>
          <w:lang w:val="en-US"/>
        </w:rPr>
        <w:t>carried out</w:t>
      </w:r>
      <w:r w:rsidR="009E4A9C"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009E4A9C" w:rsidRPr="00CE3E17">
        <w:rPr>
          <w:lang w:val="en-US"/>
        </w:rPr>
        <w:t xml:space="preserve"> </w:t>
      </w:r>
      <w:r w:rsidR="00486059">
        <w:rPr>
          <w:lang w:val="en-US"/>
        </w:rPr>
        <w:t>is</w:t>
      </w:r>
      <w:r w:rsidR="009E4A9C"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009E4A9C" w:rsidRPr="00CE3E17">
        <w:rPr>
          <w:lang w:val="en-US"/>
        </w:rPr>
        <w:t xml:space="preserve">. This can be seen as a defect. However, because natural energy sources cannot be </w:t>
      </w:r>
      <w:r w:rsidR="00486059" w:rsidRPr="00CE3E17">
        <w:rPr>
          <w:lang w:val="en-US"/>
        </w:rPr>
        <w:t>controlled</w:t>
      </w:r>
      <w:r w:rsidR="009E4A9C"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009E4A9C" w:rsidRPr="00CE3E17">
        <w:rPr>
          <w:lang w:val="en-US"/>
        </w:rPr>
        <w:t xml:space="preserve"> process</w:t>
      </w:r>
      <w:r w:rsidR="009E4A9C" w:rsidRPr="00CE3E17">
        <w:rPr>
          <w:rStyle w:val="Appelnotedebasdep"/>
          <w:lang w:val="en-US"/>
        </w:rPr>
        <w:footnoteReference w:id="68"/>
      </w:r>
      <w:r w:rsidR="009E4A9C"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81"/>
          <w:pgSz w:w="11906" w:h="16838"/>
          <w:pgMar w:top="1077" w:right="1418" w:bottom="1418" w:left="3119" w:header="1077" w:footer="709" w:gutter="0"/>
          <w:cols w:space="708"/>
          <w:titlePg/>
          <w:docGrid w:linePitch="360"/>
        </w:sectPr>
      </w:pPr>
    </w:p>
    <w:p w14:paraId="3CAF2080" w14:textId="77777777" w:rsidR="001B23FB" w:rsidRPr="00CE3E17" w:rsidRDefault="002335AD" w:rsidP="007519DD">
      <w:pPr>
        <w:pStyle w:val="Titre1"/>
        <w:rPr>
          <w:lang w:val="en-US"/>
        </w:rPr>
      </w:pPr>
      <w:bookmarkStart w:id="204" w:name="_Toc417578133"/>
      <w:bookmarkStart w:id="205" w:name="_Toc417584748"/>
      <w:bookmarkStart w:id="206" w:name="_Toc421210731"/>
      <w:bookmarkStart w:id="207" w:name="_Toc421451368"/>
      <w:r w:rsidRPr="00CE3E17">
        <w:rPr>
          <w:lang w:val="en-US"/>
        </w:rPr>
        <w:lastRenderedPageBreak/>
        <w:t>C</w:t>
      </w:r>
      <w:r w:rsidR="00D75EF4" w:rsidRPr="00CE3E17">
        <w:rPr>
          <w:lang w:val="en-US"/>
        </w:rPr>
        <w:t>onclusion</w:t>
      </w:r>
      <w:bookmarkEnd w:id="204"/>
      <w:bookmarkEnd w:id="205"/>
      <w:bookmarkEnd w:id="206"/>
      <w:bookmarkEnd w:id="207"/>
    </w:p>
    <w:p w14:paraId="257E96BC" w14:textId="77777777" w:rsidR="001B23FB" w:rsidRPr="0068145D" w:rsidRDefault="00955CD1" w:rsidP="001B23FB">
      <w:pPr>
        <w:rPr>
          <w:rFonts w:asciiTheme="majorHAnsi" w:eastAsiaTheme="majorEastAsia" w:hAnsiTheme="majorHAnsi" w:cstheme="majorBidi"/>
          <w:color w:val="404040" w:themeColor="text1" w:themeTint="BF"/>
          <w:sz w:val="36"/>
          <w:szCs w:val="32"/>
        </w:r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77777777" w:rsidR="007519DD" w:rsidRPr="00CE3E17" w:rsidRDefault="002335AD" w:rsidP="007519DD">
      <w:pPr>
        <w:pStyle w:val="Titre1"/>
        <w:rPr>
          <w:lang w:val="en-US"/>
        </w:rPr>
      </w:pPr>
      <w:bookmarkStart w:id="208" w:name="_Toc417578134"/>
      <w:bookmarkStart w:id="209" w:name="_Toc417584749"/>
      <w:bookmarkStart w:id="210" w:name="_Toc421210732"/>
      <w:bookmarkStart w:id="211" w:name="_Toc421451369"/>
      <w:r w:rsidRPr="00CE3E17">
        <w:rPr>
          <w:lang w:val="en-US"/>
        </w:rPr>
        <w:lastRenderedPageBreak/>
        <w:t>A</w:t>
      </w:r>
      <w:r w:rsidR="007519DD" w:rsidRPr="00CE3E17">
        <w:rPr>
          <w:lang w:val="en-US"/>
        </w:rPr>
        <w:t>ppendix</w:t>
      </w:r>
      <w:bookmarkEnd w:id="208"/>
      <w:bookmarkEnd w:id="209"/>
      <w:bookmarkEnd w:id="210"/>
      <w:bookmarkEnd w:id="211"/>
    </w:p>
    <w:p w14:paraId="59D4BFE0" w14:textId="77777777" w:rsidR="007519DD" w:rsidRPr="00CE3E17" w:rsidRDefault="00844193" w:rsidP="007519DD">
      <w:pPr>
        <w:pStyle w:val="Titre2"/>
        <w:rPr>
          <w:lang w:val="en-US"/>
        </w:rPr>
      </w:pPr>
      <w:bookmarkStart w:id="212" w:name="_Toc417578135"/>
      <w:bookmarkStart w:id="213" w:name="_Toc417584750"/>
      <w:bookmarkStart w:id="214" w:name="_Toc421210733"/>
      <w:bookmarkStart w:id="215" w:name="_Toc421451370"/>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12"/>
      <w:bookmarkEnd w:id="213"/>
      <w:bookmarkEnd w:id="214"/>
      <w:bookmarkEnd w:id="215"/>
    </w:p>
    <w:p w14:paraId="51D1DDA6" w14:textId="77777777" w:rsidR="005B53C7" w:rsidRPr="00CE3E17" w:rsidRDefault="00844193">
      <w:pPr>
        <w:pStyle w:val="TM1"/>
        <w:rPr>
          <w:b w:val="0"/>
          <w:smallCaps w:val="0"/>
          <w:color w:val="auto"/>
          <w:szCs w:val="28"/>
          <w:lang w:val="en-US" w:bidi="th-TH"/>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210681" w:history="1">
        <w:r w:rsidR="005B53C7" w:rsidRPr="00CE3E17">
          <w:rPr>
            <w:rStyle w:val="Lienhypertexte"/>
            <w:lang w:val="en-US"/>
          </w:rPr>
          <w:t>1.</w:t>
        </w:r>
        <w:r w:rsidR="005B53C7" w:rsidRPr="00CE3E17">
          <w:rPr>
            <w:b w:val="0"/>
            <w:smallCaps w:val="0"/>
            <w:color w:val="auto"/>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1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14:paraId="7B310B02" w14:textId="77777777" w:rsidR="005B53C7" w:rsidRPr="00CE3E17" w:rsidRDefault="0016647B">
      <w:pPr>
        <w:pStyle w:val="TM2"/>
        <w:tabs>
          <w:tab w:val="left" w:pos="880"/>
          <w:tab w:val="right" w:leader="dot" w:pos="7359"/>
        </w:tabs>
        <w:rPr>
          <w:szCs w:val="28"/>
          <w:lang w:val="en-US" w:bidi="th-TH"/>
        </w:rPr>
      </w:pPr>
      <w:hyperlink w:anchor="_Toc421210682" w:history="1">
        <w:r w:rsidR="005B53C7" w:rsidRPr="00CE3E17">
          <w:rPr>
            <w:rStyle w:val="Lienhypertexte"/>
            <w:lang w:val="en-US"/>
          </w:rPr>
          <w:t>1.1</w:t>
        </w:r>
        <w:r w:rsidR="005B53C7" w:rsidRPr="00CE3E17">
          <w:rPr>
            <w:szCs w:val="28"/>
            <w:lang w:val="en-US" w:bidi="th-TH"/>
          </w:rPr>
          <w:tab/>
        </w:r>
        <w:r w:rsidR="005B53C7" w:rsidRPr="00CE3E17">
          <w:rPr>
            <w:rStyle w:val="Lienhypertexte"/>
            <w:lang w:val="en-US"/>
          </w:rPr>
          <w:t>Inten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2 \h </w:instrText>
        </w:r>
        <w:r w:rsidR="005B53C7" w:rsidRPr="00CE3E17">
          <w:rPr>
            <w:webHidden/>
            <w:lang w:val="en-US"/>
          </w:rPr>
        </w:r>
        <w:r w:rsidR="005B53C7" w:rsidRPr="00CE3E17">
          <w:rPr>
            <w:webHidden/>
            <w:lang w:val="en-US"/>
          </w:rPr>
          <w:fldChar w:fldCharType="separate"/>
        </w:r>
        <w:r w:rsidR="005B53C7" w:rsidRPr="00CE3E17">
          <w:rPr>
            <w:webHidden/>
            <w:lang w:val="en-US"/>
          </w:rPr>
          <w:t>3</w:t>
        </w:r>
        <w:r w:rsidR="005B53C7" w:rsidRPr="00CE3E17">
          <w:rPr>
            <w:webHidden/>
            <w:lang w:val="en-US"/>
          </w:rPr>
          <w:fldChar w:fldCharType="end"/>
        </w:r>
      </w:hyperlink>
    </w:p>
    <w:p w14:paraId="23804689" w14:textId="77777777" w:rsidR="005B53C7" w:rsidRPr="00CE3E17" w:rsidRDefault="0016647B">
      <w:pPr>
        <w:pStyle w:val="TM2"/>
        <w:tabs>
          <w:tab w:val="left" w:pos="880"/>
          <w:tab w:val="right" w:leader="dot" w:pos="7359"/>
        </w:tabs>
        <w:rPr>
          <w:szCs w:val="28"/>
          <w:lang w:val="en-US" w:bidi="th-TH"/>
        </w:rPr>
      </w:pPr>
      <w:hyperlink w:anchor="_Toc421210683" w:history="1">
        <w:r w:rsidR="005B53C7" w:rsidRPr="00CE3E17">
          <w:rPr>
            <w:rStyle w:val="Lienhypertexte"/>
            <w:lang w:val="en-US"/>
          </w:rPr>
          <w:t>1.2</w:t>
        </w:r>
        <w:r w:rsidR="005B53C7" w:rsidRPr="00CE3E17">
          <w:rPr>
            <w:szCs w:val="28"/>
            <w:lang w:val="en-US" w:bidi="th-TH"/>
          </w:rPr>
          <w:tab/>
        </w:r>
        <w:r w:rsidR="005B53C7" w:rsidRPr="00CE3E17">
          <w:rPr>
            <w:rStyle w:val="Lienhypertexte"/>
            <w:lang w:val="en-US"/>
          </w:rPr>
          <w:t>History of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3 \h </w:instrText>
        </w:r>
        <w:r w:rsidR="005B53C7" w:rsidRPr="00CE3E17">
          <w:rPr>
            <w:webHidden/>
            <w:lang w:val="en-US"/>
          </w:rPr>
        </w:r>
        <w:r w:rsidR="005B53C7" w:rsidRPr="00CE3E17">
          <w:rPr>
            <w:webHidden/>
            <w:lang w:val="en-US"/>
          </w:rPr>
          <w:fldChar w:fldCharType="separate"/>
        </w:r>
        <w:r w:rsidR="005B53C7" w:rsidRPr="00CE3E17">
          <w:rPr>
            <w:webHidden/>
            <w:lang w:val="en-US"/>
          </w:rPr>
          <w:t>5</w:t>
        </w:r>
        <w:r w:rsidR="005B53C7" w:rsidRPr="00CE3E17">
          <w:rPr>
            <w:webHidden/>
            <w:lang w:val="en-US"/>
          </w:rPr>
          <w:fldChar w:fldCharType="end"/>
        </w:r>
      </w:hyperlink>
    </w:p>
    <w:p w14:paraId="0B1EC486" w14:textId="77777777" w:rsidR="005B53C7" w:rsidRPr="00CE3E17" w:rsidRDefault="0016647B">
      <w:pPr>
        <w:pStyle w:val="TM2"/>
        <w:tabs>
          <w:tab w:val="left" w:pos="880"/>
          <w:tab w:val="right" w:leader="dot" w:pos="7359"/>
        </w:tabs>
        <w:rPr>
          <w:szCs w:val="28"/>
          <w:lang w:val="en-US" w:bidi="th-TH"/>
        </w:rPr>
      </w:pPr>
      <w:hyperlink w:anchor="_Toc421210684" w:history="1">
        <w:r w:rsidR="005B53C7" w:rsidRPr="00CE3E17">
          <w:rPr>
            <w:rStyle w:val="Lienhypertexte"/>
            <w:lang w:val="en-US"/>
          </w:rPr>
          <w:t>1.3</w:t>
        </w:r>
        <w:r w:rsidR="005B53C7" w:rsidRPr="00CE3E17">
          <w:rPr>
            <w:szCs w:val="28"/>
            <w:lang w:val="en-US" w:bidi="th-TH"/>
          </w:rPr>
          <w:tab/>
        </w:r>
        <w:r w:rsidR="005B53C7" w:rsidRPr="00CE3E17">
          <w:rPr>
            <w:rStyle w:val="Lienhypertexte"/>
            <w:lang w:val="en-US"/>
          </w:rPr>
          <w:t>Fuel Fell as an Alterna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4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14:paraId="3665F87C" w14:textId="77777777" w:rsidR="005B53C7" w:rsidRPr="00CE3E17" w:rsidRDefault="0016647B">
      <w:pPr>
        <w:pStyle w:val="TM2"/>
        <w:tabs>
          <w:tab w:val="left" w:pos="880"/>
          <w:tab w:val="right" w:leader="dot" w:pos="7359"/>
        </w:tabs>
        <w:rPr>
          <w:szCs w:val="28"/>
          <w:lang w:val="en-US" w:bidi="th-TH"/>
        </w:rPr>
      </w:pPr>
      <w:hyperlink w:anchor="_Toc421210685" w:history="1">
        <w:r w:rsidR="005B53C7" w:rsidRPr="00CE3E17">
          <w:rPr>
            <w:rStyle w:val="Lienhypertexte"/>
            <w:lang w:val="en-US"/>
          </w:rPr>
          <w:t>1.4</w:t>
        </w:r>
        <w:r w:rsidR="005B53C7" w:rsidRPr="00CE3E17">
          <w:rPr>
            <w:szCs w:val="28"/>
            <w:lang w:val="en-US" w:bidi="th-TH"/>
          </w:rPr>
          <w:tab/>
        </w:r>
        <w:r w:rsidR="005B53C7" w:rsidRPr="00CE3E17">
          <w:rPr>
            <w:rStyle w:val="Lienhypertexte"/>
            <w:lang w:val="en-US"/>
          </w:rPr>
          <w:t>Short Industry Overview</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5 \h </w:instrText>
        </w:r>
        <w:r w:rsidR="005B53C7" w:rsidRPr="00CE3E17">
          <w:rPr>
            <w:webHidden/>
            <w:lang w:val="en-US"/>
          </w:rPr>
        </w:r>
        <w:r w:rsidR="005B53C7" w:rsidRPr="00CE3E17">
          <w:rPr>
            <w:webHidden/>
            <w:lang w:val="en-US"/>
          </w:rPr>
          <w:fldChar w:fldCharType="separate"/>
        </w:r>
        <w:r w:rsidR="005B53C7" w:rsidRPr="00CE3E17">
          <w:rPr>
            <w:webHidden/>
            <w:lang w:val="en-US"/>
          </w:rPr>
          <w:t>6</w:t>
        </w:r>
        <w:r w:rsidR="005B53C7" w:rsidRPr="00CE3E17">
          <w:rPr>
            <w:webHidden/>
            <w:lang w:val="en-US"/>
          </w:rPr>
          <w:fldChar w:fldCharType="end"/>
        </w:r>
      </w:hyperlink>
    </w:p>
    <w:p w14:paraId="00FA828B" w14:textId="77777777" w:rsidR="005B53C7" w:rsidRPr="00CE3E17" w:rsidRDefault="0016647B">
      <w:pPr>
        <w:pStyle w:val="TM1"/>
        <w:rPr>
          <w:b w:val="0"/>
          <w:smallCaps w:val="0"/>
          <w:color w:val="auto"/>
          <w:szCs w:val="28"/>
          <w:lang w:val="en-US" w:bidi="th-TH"/>
        </w:rPr>
      </w:pPr>
      <w:hyperlink w:anchor="_Toc421210686" w:history="1">
        <w:r w:rsidR="005B53C7" w:rsidRPr="00CE3E17">
          <w:rPr>
            <w:rStyle w:val="Lienhypertexte"/>
            <w:lang w:val="en-US"/>
          </w:rPr>
          <w:t>2.</w:t>
        </w:r>
        <w:r w:rsidR="005B53C7" w:rsidRPr="00CE3E17">
          <w:rPr>
            <w:b w:val="0"/>
            <w:smallCaps w:val="0"/>
            <w:color w:val="auto"/>
            <w:szCs w:val="28"/>
            <w:lang w:val="en-US" w:bidi="th-TH"/>
          </w:rPr>
          <w:tab/>
        </w:r>
        <w:r w:rsidR="005B53C7" w:rsidRPr="00CE3E17">
          <w:rPr>
            <w:rStyle w:val="Lienhypertexte"/>
            <w:lang w:val="en-US"/>
          </w:rPr>
          <w:t>Product Descrip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6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14:paraId="256ECBA4" w14:textId="77777777" w:rsidR="005B53C7" w:rsidRPr="00CE3E17" w:rsidRDefault="0016647B">
      <w:pPr>
        <w:pStyle w:val="TM2"/>
        <w:tabs>
          <w:tab w:val="left" w:pos="880"/>
          <w:tab w:val="right" w:leader="dot" w:pos="7359"/>
        </w:tabs>
        <w:rPr>
          <w:szCs w:val="28"/>
          <w:lang w:val="en-US" w:bidi="th-TH"/>
        </w:rPr>
      </w:pPr>
      <w:hyperlink w:anchor="_Toc421210687" w:history="1">
        <w:r w:rsidR="005B53C7" w:rsidRPr="00CE3E17">
          <w:rPr>
            <w:rStyle w:val="Lienhypertexte"/>
            <w:lang w:val="en-US"/>
          </w:rPr>
          <w:t>2.1</w:t>
        </w:r>
        <w:r w:rsidR="005B53C7" w:rsidRPr="00CE3E17">
          <w:rPr>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7 \h </w:instrText>
        </w:r>
        <w:r w:rsidR="005B53C7" w:rsidRPr="00CE3E17">
          <w:rPr>
            <w:webHidden/>
            <w:lang w:val="en-US"/>
          </w:rPr>
        </w:r>
        <w:r w:rsidR="005B53C7" w:rsidRPr="00CE3E17">
          <w:rPr>
            <w:webHidden/>
            <w:lang w:val="en-US"/>
          </w:rPr>
          <w:fldChar w:fldCharType="separate"/>
        </w:r>
        <w:r w:rsidR="005B53C7" w:rsidRPr="00CE3E17">
          <w:rPr>
            <w:webHidden/>
            <w:lang w:val="en-US"/>
          </w:rPr>
          <w:t>7</w:t>
        </w:r>
        <w:r w:rsidR="005B53C7" w:rsidRPr="00CE3E17">
          <w:rPr>
            <w:webHidden/>
            <w:lang w:val="en-US"/>
          </w:rPr>
          <w:fldChar w:fldCharType="end"/>
        </w:r>
      </w:hyperlink>
    </w:p>
    <w:p w14:paraId="26870E73" w14:textId="77777777" w:rsidR="005B53C7" w:rsidRPr="00CE3E17" w:rsidRDefault="0016647B">
      <w:pPr>
        <w:pStyle w:val="TM2"/>
        <w:tabs>
          <w:tab w:val="left" w:pos="880"/>
          <w:tab w:val="right" w:leader="dot" w:pos="7359"/>
        </w:tabs>
        <w:rPr>
          <w:szCs w:val="28"/>
          <w:lang w:val="en-US" w:bidi="th-TH"/>
        </w:rPr>
      </w:pPr>
      <w:hyperlink w:anchor="_Toc421210688" w:history="1">
        <w:r w:rsidR="005B53C7" w:rsidRPr="00CE3E17">
          <w:rPr>
            <w:rStyle w:val="Lienhypertexte"/>
            <w:lang w:val="en-US"/>
          </w:rPr>
          <w:t>2.2</w:t>
        </w:r>
        <w:r w:rsidR="005B53C7" w:rsidRPr="00CE3E17">
          <w:rPr>
            <w:szCs w:val="28"/>
            <w:lang w:val="en-US" w:bidi="th-TH"/>
          </w:rPr>
          <w:tab/>
        </w:r>
        <w:r w:rsidR="005B53C7" w:rsidRPr="00CE3E17">
          <w:rPr>
            <w:rStyle w:val="Lienhypertexte"/>
            <w:lang w:val="en-US"/>
          </w:rPr>
          <w:t>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8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264215C7" w14:textId="77777777" w:rsidR="005B53C7" w:rsidRPr="00CE3E17" w:rsidRDefault="0016647B">
      <w:pPr>
        <w:pStyle w:val="TM3"/>
        <w:tabs>
          <w:tab w:val="left" w:pos="1320"/>
          <w:tab w:val="right" w:leader="dot" w:pos="7359"/>
        </w:tabs>
        <w:rPr>
          <w:szCs w:val="28"/>
          <w:lang w:val="en-US" w:bidi="th-TH"/>
        </w:rPr>
      </w:pPr>
      <w:hyperlink w:anchor="_Toc421210689" w:history="1">
        <w:r w:rsidR="005B53C7" w:rsidRPr="00CE3E17">
          <w:rPr>
            <w:rStyle w:val="Lienhypertexte"/>
            <w:lang w:val="en-US"/>
          </w:rPr>
          <w:t>2.2.1</w:t>
        </w:r>
        <w:r w:rsidR="005B53C7" w:rsidRPr="00CE3E17">
          <w:rPr>
            <w:szCs w:val="28"/>
            <w:lang w:val="en-US" w:bidi="th-TH"/>
          </w:rPr>
          <w:tab/>
        </w:r>
        <w:r w:rsidR="005B53C7" w:rsidRPr="00CE3E17">
          <w:rPr>
            <w:rStyle w:val="Lienhypertexte"/>
            <w:shd w:val="clear" w:color="auto" w:fill="FFFFFF"/>
            <w:lang w:val="en-US"/>
          </w:rPr>
          <w:t>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89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504A33C5" w14:textId="77777777" w:rsidR="005B53C7" w:rsidRPr="00CE3E17" w:rsidRDefault="0016647B">
      <w:pPr>
        <w:pStyle w:val="TM3"/>
        <w:tabs>
          <w:tab w:val="left" w:pos="1320"/>
          <w:tab w:val="right" w:leader="dot" w:pos="7359"/>
        </w:tabs>
        <w:rPr>
          <w:szCs w:val="28"/>
          <w:lang w:val="en-US" w:bidi="th-TH"/>
        </w:rPr>
      </w:pPr>
      <w:hyperlink w:anchor="_Toc421210690" w:history="1">
        <w:r w:rsidR="005B53C7" w:rsidRPr="00CE3E17">
          <w:rPr>
            <w:rStyle w:val="Lienhypertexte"/>
            <w:lang w:val="en-US"/>
          </w:rPr>
          <w:t>2.2.2</w:t>
        </w:r>
        <w:r w:rsidR="005B53C7" w:rsidRPr="00CE3E17">
          <w:rPr>
            <w:szCs w:val="28"/>
            <w:lang w:val="en-US" w:bidi="th-TH"/>
          </w:rPr>
          <w:tab/>
        </w:r>
        <w:r w:rsidR="005B53C7" w:rsidRPr="00CE3E17">
          <w:rPr>
            <w:rStyle w:val="Lienhypertexte"/>
            <w:shd w:val="clear" w:color="auto" w:fill="FFFFFF"/>
            <w:lang w:val="en-US"/>
          </w:rPr>
          <w:t>D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0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49B0DECD" w14:textId="77777777" w:rsidR="005B53C7" w:rsidRPr="00CE3E17" w:rsidRDefault="0016647B">
      <w:pPr>
        <w:pStyle w:val="TM3"/>
        <w:tabs>
          <w:tab w:val="left" w:pos="1320"/>
          <w:tab w:val="right" w:leader="dot" w:pos="7359"/>
        </w:tabs>
        <w:rPr>
          <w:szCs w:val="28"/>
          <w:lang w:val="en-US" w:bidi="th-TH"/>
        </w:rPr>
      </w:pPr>
      <w:hyperlink w:anchor="_Toc421210691" w:history="1">
        <w:r w:rsidR="005B53C7" w:rsidRPr="00CE3E17">
          <w:rPr>
            <w:rStyle w:val="Lienhypertexte"/>
            <w:lang w:val="en-US"/>
          </w:rPr>
          <w:t>2.2.3</w:t>
        </w:r>
        <w:r w:rsidR="005B53C7" w:rsidRPr="00CE3E17">
          <w:rPr>
            <w:szCs w:val="28"/>
            <w:lang w:val="en-US" w:bidi="th-TH"/>
          </w:rPr>
          <w:tab/>
        </w:r>
        <w:r w:rsidR="005B53C7" w:rsidRPr="00CE3E17">
          <w:rPr>
            <w:rStyle w:val="Lienhypertexte"/>
            <w:shd w:val="clear" w:color="auto" w:fill="FFFFFF"/>
            <w:lang w:val="en-US"/>
          </w:rPr>
          <w:t>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2160328B" w14:textId="77777777" w:rsidR="005B53C7" w:rsidRPr="00CE3E17" w:rsidRDefault="0016647B">
      <w:pPr>
        <w:pStyle w:val="TM3"/>
        <w:tabs>
          <w:tab w:val="left" w:pos="1320"/>
          <w:tab w:val="right" w:leader="dot" w:pos="7359"/>
        </w:tabs>
        <w:rPr>
          <w:szCs w:val="28"/>
          <w:lang w:val="en-US" w:bidi="th-TH"/>
        </w:rPr>
      </w:pPr>
      <w:hyperlink w:anchor="_Toc421210692" w:history="1">
        <w:r w:rsidR="005B53C7" w:rsidRPr="00CE3E17">
          <w:rPr>
            <w:rStyle w:val="Lienhypertexte"/>
            <w:lang w:val="en-US"/>
          </w:rPr>
          <w:t>2.2.4</w:t>
        </w:r>
        <w:r w:rsidR="005B53C7" w:rsidRPr="00CE3E17">
          <w:rPr>
            <w:szCs w:val="28"/>
            <w:lang w:val="en-US" w:bidi="th-TH"/>
          </w:rPr>
          <w:tab/>
        </w:r>
        <w:r w:rsidR="005B53C7" w:rsidRPr="00CE3E17">
          <w:rPr>
            <w:rStyle w:val="Lienhypertexte"/>
            <w:shd w:val="clear" w:color="auto" w:fill="FFFFFF"/>
            <w:lang w:val="en-US"/>
          </w:rPr>
          <w:t>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14:paraId="027FD0B2" w14:textId="77777777" w:rsidR="005B53C7" w:rsidRPr="00CE3E17" w:rsidRDefault="0016647B">
      <w:pPr>
        <w:pStyle w:val="TM3"/>
        <w:tabs>
          <w:tab w:val="left" w:pos="1320"/>
          <w:tab w:val="right" w:leader="dot" w:pos="7359"/>
        </w:tabs>
        <w:rPr>
          <w:szCs w:val="28"/>
          <w:lang w:val="en-US" w:bidi="th-TH"/>
        </w:rPr>
      </w:pPr>
      <w:hyperlink w:anchor="_Toc421210693" w:history="1">
        <w:r w:rsidR="005B53C7" w:rsidRPr="00CE3E17">
          <w:rPr>
            <w:rStyle w:val="Lienhypertexte"/>
            <w:lang w:val="en-US"/>
          </w:rPr>
          <w:t>2.2.5</w:t>
        </w:r>
        <w:r w:rsidR="005B53C7" w:rsidRPr="00CE3E17">
          <w:rPr>
            <w:szCs w:val="28"/>
            <w:lang w:val="en-US" w:bidi="th-TH"/>
          </w:rPr>
          <w:tab/>
        </w:r>
        <w:r w:rsidR="005B53C7" w:rsidRPr="00CE3E17">
          <w:rPr>
            <w:rStyle w:val="Lienhypertexte"/>
            <w:shd w:val="clear" w:color="auto" w:fill="FFFFFF"/>
            <w:lang w:val="en-US"/>
          </w:rPr>
          <w:t>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7C75FA1A" w14:textId="77777777" w:rsidR="005B53C7" w:rsidRPr="00CE3E17" w:rsidRDefault="0016647B">
      <w:pPr>
        <w:pStyle w:val="TM3"/>
        <w:tabs>
          <w:tab w:val="left" w:pos="1320"/>
          <w:tab w:val="right" w:leader="dot" w:pos="7359"/>
        </w:tabs>
        <w:rPr>
          <w:szCs w:val="28"/>
          <w:lang w:val="en-US" w:bidi="th-TH"/>
        </w:rPr>
      </w:pPr>
      <w:hyperlink w:anchor="_Toc421210694" w:history="1">
        <w:r w:rsidR="005B53C7" w:rsidRPr="00CE3E17">
          <w:rPr>
            <w:rStyle w:val="Lienhypertexte"/>
            <w:lang w:val="en-US"/>
          </w:rPr>
          <w:t>2.2.6</w:t>
        </w:r>
        <w:r w:rsidR="005B53C7" w:rsidRPr="00CE3E17">
          <w:rPr>
            <w:szCs w:val="28"/>
            <w:lang w:val="en-US" w:bidi="th-TH"/>
          </w:rPr>
          <w:tab/>
        </w:r>
        <w:r w:rsidR="005B53C7" w:rsidRPr="00CE3E17">
          <w:rPr>
            <w:rStyle w:val="Lienhypertexte"/>
            <w:shd w:val="clear" w:color="auto" w:fill="FFFFFF"/>
            <w:lang w:val="en-US"/>
          </w:rPr>
          <w:t>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5508B58D" w14:textId="77777777" w:rsidR="005B53C7" w:rsidRPr="00CE3E17" w:rsidRDefault="0016647B">
      <w:pPr>
        <w:pStyle w:val="TM3"/>
        <w:tabs>
          <w:tab w:val="left" w:pos="1320"/>
          <w:tab w:val="right" w:leader="dot" w:pos="7359"/>
        </w:tabs>
        <w:rPr>
          <w:szCs w:val="28"/>
          <w:lang w:val="en-US" w:bidi="th-TH"/>
        </w:rPr>
      </w:pPr>
      <w:hyperlink w:anchor="_Toc421210695" w:history="1">
        <w:r w:rsidR="005B53C7" w:rsidRPr="00CE3E17">
          <w:rPr>
            <w:rStyle w:val="Lienhypertexte"/>
            <w:lang w:val="en-US"/>
          </w:rPr>
          <w:t>2.2.7</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5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14:paraId="4A29C79A" w14:textId="77777777" w:rsidR="005B53C7" w:rsidRPr="00CE3E17" w:rsidRDefault="0016647B">
      <w:pPr>
        <w:pStyle w:val="TM2"/>
        <w:tabs>
          <w:tab w:val="left" w:pos="880"/>
          <w:tab w:val="right" w:leader="dot" w:pos="7359"/>
        </w:tabs>
        <w:rPr>
          <w:szCs w:val="28"/>
          <w:lang w:val="en-US" w:bidi="th-TH"/>
        </w:rPr>
      </w:pPr>
      <w:hyperlink w:anchor="_Toc421210696" w:history="1">
        <w:r w:rsidR="005B53C7" w:rsidRPr="00CE3E17">
          <w:rPr>
            <w:rStyle w:val="Lienhypertexte"/>
            <w:lang w:val="en-US"/>
          </w:rPr>
          <w:t>2.3</w:t>
        </w:r>
        <w:r w:rsidR="005B53C7" w:rsidRPr="00CE3E17">
          <w:rPr>
            <w:szCs w:val="28"/>
            <w:lang w:val="en-US" w:bidi="th-TH"/>
          </w:rPr>
          <w:tab/>
        </w:r>
        <w:r w:rsidR="005B53C7" w:rsidRPr="00CE3E17">
          <w:rPr>
            <w:rStyle w:val="Lienhypertexte"/>
            <w:lang w:val="en-US"/>
          </w:rPr>
          <w:t>Applic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6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3FDB2F92" w14:textId="77777777" w:rsidR="005B53C7" w:rsidRPr="00CE3E17" w:rsidRDefault="0016647B">
      <w:pPr>
        <w:pStyle w:val="TM3"/>
        <w:tabs>
          <w:tab w:val="left" w:pos="1320"/>
          <w:tab w:val="right" w:leader="dot" w:pos="7359"/>
        </w:tabs>
        <w:rPr>
          <w:szCs w:val="28"/>
          <w:lang w:val="en-US" w:bidi="th-TH"/>
        </w:rPr>
      </w:pPr>
      <w:hyperlink w:anchor="_Toc421210697" w:history="1">
        <w:r w:rsidR="005B53C7" w:rsidRPr="00CE3E17">
          <w:rPr>
            <w:rStyle w:val="Lienhypertexte"/>
            <w:lang w:val="en-US"/>
          </w:rPr>
          <w:t>2.3.1</w:t>
        </w:r>
        <w:r w:rsidR="005B53C7" w:rsidRPr="00CE3E17">
          <w:rPr>
            <w:szCs w:val="28"/>
            <w:lang w:val="en-US" w:bidi="th-TH"/>
          </w:rPr>
          <w:tab/>
        </w:r>
        <w:r w:rsidR="005B53C7" w:rsidRPr="00CE3E17">
          <w:rPr>
            <w:rStyle w:val="Lienhypertexte"/>
            <w:lang w:val="en-US"/>
          </w:rPr>
          <w:t>Transpor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7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56BCB899" w14:textId="77777777" w:rsidR="005B53C7" w:rsidRPr="00CE3E17" w:rsidRDefault="0016647B">
      <w:pPr>
        <w:pStyle w:val="TM3"/>
        <w:tabs>
          <w:tab w:val="left" w:pos="1320"/>
          <w:tab w:val="right" w:leader="dot" w:pos="7359"/>
        </w:tabs>
        <w:rPr>
          <w:szCs w:val="28"/>
          <w:lang w:val="en-US" w:bidi="th-TH"/>
        </w:rPr>
      </w:pPr>
      <w:hyperlink w:anchor="_Toc421210698" w:history="1">
        <w:r w:rsidR="005B53C7" w:rsidRPr="00CE3E17">
          <w:rPr>
            <w:rStyle w:val="Lienhypertexte"/>
            <w:lang w:val="en-US"/>
          </w:rPr>
          <w:t>2.3.2</w:t>
        </w:r>
        <w:r w:rsidR="005B53C7" w:rsidRPr="00CE3E17">
          <w:rPr>
            <w:szCs w:val="28"/>
            <w:lang w:val="en-US" w:bidi="th-TH"/>
          </w:rPr>
          <w:tab/>
        </w:r>
        <w:r w:rsidR="005B53C7" w:rsidRPr="00CE3E17">
          <w:rPr>
            <w:rStyle w:val="Lienhypertexte"/>
            <w:lang w:val="en-US"/>
          </w:rPr>
          <w:t>Stationa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8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14:paraId="2102A724" w14:textId="77777777" w:rsidR="005B53C7" w:rsidRPr="00CE3E17" w:rsidRDefault="0016647B">
      <w:pPr>
        <w:pStyle w:val="TM3"/>
        <w:tabs>
          <w:tab w:val="left" w:pos="1320"/>
          <w:tab w:val="right" w:leader="dot" w:pos="7359"/>
        </w:tabs>
        <w:rPr>
          <w:szCs w:val="28"/>
          <w:lang w:val="en-US" w:bidi="th-TH"/>
        </w:rPr>
      </w:pPr>
      <w:hyperlink w:anchor="_Toc421210699" w:history="1">
        <w:r w:rsidR="005B53C7" w:rsidRPr="00CE3E17">
          <w:rPr>
            <w:rStyle w:val="Lienhypertexte"/>
            <w:lang w:val="en-US"/>
          </w:rPr>
          <w:t>2.3.3</w:t>
        </w:r>
        <w:r w:rsidR="005B53C7" w:rsidRPr="00CE3E17">
          <w:rPr>
            <w:szCs w:val="28"/>
            <w:lang w:val="en-US" w:bidi="th-TH"/>
          </w:rPr>
          <w:tab/>
        </w:r>
        <w:r w:rsidR="005B53C7" w:rsidRPr="00CE3E17">
          <w:rPr>
            <w:rStyle w:val="Lienhypertexte"/>
            <w:lang w:val="en-US"/>
          </w:rPr>
          <w:t>Portabl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99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7DD2D695" w14:textId="77777777" w:rsidR="005B53C7" w:rsidRPr="00CE3E17" w:rsidRDefault="0016647B">
      <w:pPr>
        <w:pStyle w:val="TM3"/>
        <w:tabs>
          <w:tab w:val="left" w:pos="1320"/>
          <w:tab w:val="right" w:leader="dot" w:pos="7359"/>
        </w:tabs>
        <w:rPr>
          <w:szCs w:val="28"/>
          <w:lang w:val="en-US" w:bidi="th-TH"/>
        </w:rPr>
      </w:pPr>
      <w:hyperlink w:anchor="_Toc421210700" w:history="1">
        <w:r w:rsidR="005B53C7" w:rsidRPr="00CE3E17">
          <w:rPr>
            <w:rStyle w:val="Lienhypertexte"/>
            <w:lang w:val="en-US"/>
          </w:rPr>
          <w:t>2.3.4</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0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1C7F0F69" w14:textId="77777777" w:rsidR="005B53C7" w:rsidRPr="00CE3E17" w:rsidRDefault="0016647B">
      <w:pPr>
        <w:pStyle w:val="TM2"/>
        <w:tabs>
          <w:tab w:val="left" w:pos="880"/>
          <w:tab w:val="right" w:leader="dot" w:pos="7359"/>
        </w:tabs>
        <w:rPr>
          <w:szCs w:val="28"/>
          <w:lang w:val="en-US" w:bidi="th-TH"/>
        </w:rPr>
      </w:pPr>
      <w:hyperlink w:anchor="_Toc421210701" w:history="1">
        <w:r w:rsidR="005B53C7" w:rsidRPr="00CE3E17">
          <w:rPr>
            <w:rStyle w:val="Lienhypertexte"/>
            <w:lang w:val="en-US"/>
          </w:rPr>
          <w:t>2.4</w:t>
        </w:r>
        <w:r w:rsidR="005B53C7" w:rsidRPr="00CE3E17">
          <w:rPr>
            <w:szCs w:val="28"/>
            <w:lang w:val="en-US" w:bidi="th-TH"/>
          </w:rPr>
          <w:tab/>
        </w:r>
        <w:r w:rsidR="005B53C7" w:rsidRPr="00CE3E17">
          <w:rPr>
            <w:rStyle w:val="Lienhypertexte"/>
            <w:lang w:val="en-US"/>
          </w:rPr>
          <w:t>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1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517EFD98" w14:textId="77777777" w:rsidR="005B53C7" w:rsidRPr="00CE3E17" w:rsidRDefault="0016647B">
      <w:pPr>
        <w:pStyle w:val="TM3"/>
        <w:tabs>
          <w:tab w:val="left" w:pos="1320"/>
          <w:tab w:val="right" w:leader="dot" w:pos="7359"/>
        </w:tabs>
        <w:rPr>
          <w:szCs w:val="28"/>
          <w:lang w:val="en-US" w:bidi="th-TH"/>
        </w:rPr>
      </w:pPr>
      <w:hyperlink w:anchor="_Toc421210702" w:history="1">
        <w:r w:rsidR="005B53C7" w:rsidRPr="00CE3E17">
          <w:rPr>
            <w:rStyle w:val="Lienhypertexte"/>
            <w:lang w:val="en-US"/>
          </w:rPr>
          <w:t>2.4.1</w:t>
        </w:r>
        <w:r w:rsidR="005B53C7" w:rsidRPr="00CE3E17">
          <w:rPr>
            <w:szCs w:val="28"/>
            <w:lang w:val="en-US" w:bidi="th-TH"/>
          </w:rPr>
          <w:tab/>
        </w:r>
        <w:r w:rsidR="005B53C7" w:rsidRPr="00CE3E17">
          <w:rPr>
            <w:rStyle w:val="Lienhypertexte"/>
            <w:lang w:val="en-US"/>
          </w:rPr>
          <w:t>Distribution Facilit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2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0FD390E1" w14:textId="77777777" w:rsidR="005B53C7" w:rsidRPr="00CE3E17" w:rsidRDefault="0016647B">
      <w:pPr>
        <w:pStyle w:val="TM4"/>
        <w:tabs>
          <w:tab w:val="left" w:pos="1540"/>
          <w:tab w:val="right" w:leader="dot" w:pos="7359"/>
        </w:tabs>
        <w:rPr>
          <w:lang w:val="en-US"/>
        </w:rPr>
      </w:pPr>
      <w:hyperlink w:anchor="_Toc421210703" w:history="1">
        <w:r w:rsidR="005B53C7" w:rsidRPr="00CE3E17">
          <w:rPr>
            <w:rStyle w:val="Lienhypertexte"/>
            <w:lang w:val="en-US"/>
          </w:rPr>
          <w:t>2.4.1.1</w:t>
        </w:r>
        <w:r w:rsidR="005B53C7" w:rsidRPr="00CE3E17">
          <w:rPr>
            <w:lang w:val="en-US"/>
          </w:rPr>
          <w:tab/>
        </w:r>
        <w:r w:rsidR="005B53C7" w:rsidRPr="00CE3E17">
          <w:rPr>
            <w:rStyle w:val="Lienhypertexte"/>
            <w:lang w:val="en-US"/>
          </w:rPr>
          <w:t>Deliver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3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4269C75A" w14:textId="77777777" w:rsidR="005B53C7" w:rsidRPr="00CE3E17" w:rsidRDefault="0016647B">
      <w:pPr>
        <w:pStyle w:val="TM4"/>
        <w:tabs>
          <w:tab w:val="left" w:pos="1540"/>
          <w:tab w:val="right" w:leader="dot" w:pos="7359"/>
        </w:tabs>
        <w:rPr>
          <w:lang w:val="en-US"/>
        </w:rPr>
      </w:pPr>
      <w:hyperlink w:anchor="_Toc421210704" w:history="1">
        <w:r w:rsidR="005B53C7" w:rsidRPr="00CE3E17">
          <w:rPr>
            <w:rStyle w:val="Lienhypertexte"/>
            <w:lang w:val="en-US"/>
          </w:rPr>
          <w:t>2.4.1.2</w:t>
        </w:r>
        <w:r w:rsidR="005B53C7" w:rsidRPr="00CE3E17">
          <w:rPr>
            <w:lang w:val="en-US"/>
          </w:rPr>
          <w:tab/>
        </w:r>
        <w:r w:rsidR="005B53C7" w:rsidRPr="00CE3E17">
          <w:rPr>
            <w:rStyle w:val="Lienhypertexte"/>
            <w:lang w:val="en-US"/>
          </w:rPr>
          <w:t>Hydrogen Storag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4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6F11A9B3" w14:textId="77777777" w:rsidR="005B53C7" w:rsidRPr="00CE3E17" w:rsidRDefault="0016647B">
      <w:pPr>
        <w:pStyle w:val="TM3"/>
        <w:tabs>
          <w:tab w:val="left" w:pos="1320"/>
          <w:tab w:val="right" w:leader="dot" w:pos="7359"/>
        </w:tabs>
        <w:rPr>
          <w:szCs w:val="28"/>
          <w:lang w:val="en-US" w:bidi="th-TH"/>
        </w:rPr>
      </w:pPr>
      <w:hyperlink w:anchor="_Toc421210705" w:history="1">
        <w:r w:rsidR="005B53C7" w:rsidRPr="00CE3E17">
          <w:rPr>
            <w:rStyle w:val="Lienhypertexte"/>
            <w:lang w:val="en-US"/>
          </w:rPr>
          <w:t>2.4.2</w:t>
        </w:r>
        <w:r w:rsidR="005B53C7" w:rsidRPr="00CE3E17">
          <w:rPr>
            <w:szCs w:val="28"/>
            <w:lang w:val="en-US" w:bidi="th-TH"/>
          </w:rPr>
          <w:tab/>
        </w:r>
        <w:r w:rsidR="005B53C7" w:rsidRPr="00CE3E17">
          <w:rPr>
            <w:rStyle w:val="Lienhypertexte"/>
            <w:lang w:val="en-US"/>
          </w:rPr>
          <w:t>Hydrogen P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5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13A82859" w14:textId="77777777" w:rsidR="005B53C7" w:rsidRPr="00CE3E17" w:rsidRDefault="0016647B">
      <w:pPr>
        <w:pStyle w:val="TM4"/>
        <w:tabs>
          <w:tab w:val="left" w:pos="1540"/>
          <w:tab w:val="right" w:leader="dot" w:pos="7359"/>
        </w:tabs>
        <w:rPr>
          <w:lang w:val="en-US"/>
        </w:rPr>
      </w:pPr>
      <w:hyperlink w:anchor="_Toc421210706" w:history="1">
        <w:r w:rsidR="005B53C7" w:rsidRPr="00CE3E17">
          <w:rPr>
            <w:rStyle w:val="Lienhypertexte"/>
            <w:lang w:val="en-US"/>
          </w:rPr>
          <w:t>2.4.2.1</w:t>
        </w:r>
        <w:r w:rsidR="005B53C7" w:rsidRPr="00CE3E17">
          <w:rPr>
            <w:lang w:val="en-US"/>
          </w:rPr>
          <w:tab/>
        </w:r>
        <w:r w:rsidR="005B53C7" w:rsidRPr="00CE3E17">
          <w:rPr>
            <w:rStyle w:val="Lienhypertexte"/>
            <w:lang w:val="en-US"/>
          </w:rPr>
          <w:t>Gas Reforming</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6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35209C99" w14:textId="77777777" w:rsidR="005B53C7" w:rsidRPr="00CE3E17" w:rsidRDefault="0016647B">
      <w:pPr>
        <w:pStyle w:val="TM4"/>
        <w:tabs>
          <w:tab w:val="left" w:pos="1540"/>
          <w:tab w:val="right" w:leader="dot" w:pos="7359"/>
        </w:tabs>
        <w:rPr>
          <w:lang w:val="en-US"/>
        </w:rPr>
      </w:pPr>
      <w:hyperlink w:anchor="_Toc421210707" w:history="1">
        <w:r w:rsidR="005B53C7" w:rsidRPr="00CE3E17">
          <w:rPr>
            <w:rStyle w:val="Lienhypertexte"/>
            <w:lang w:val="en-US"/>
          </w:rPr>
          <w:t>2.4.2.2</w:t>
        </w:r>
        <w:r w:rsidR="005B53C7" w:rsidRPr="00CE3E17">
          <w:rPr>
            <w:lang w:val="en-US"/>
          </w:rPr>
          <w:tab/>
        </w:r>
        <w:r w:rsidR="005B53C7" w:rsidRPr="00CE3E17">
          <w:rPr>
            <w:rStyle w:val="Lienhypertexte"/>
            <w:lang w:val="en-US"/>
          </w:rPr>
          <w:t>Electrolysi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7 \h </w:instrText>
        </w:r>
        <w:r w:rsidR="005B53C7" w:rsidRPr="00CE3E17">
          <w:rPr>
            <w:webHidden/>
            <w:lang w:val="en-US"/>
          </w:rPr>
        </w:r>
        <w:r w:rsidR="005B53C7" w:rsidRPr="00CE3E17">
          <w:rPr>
            <w:webHidden/>
            <w:lang w:val="en-US"/>
          </w:rPr>
          <w:fldChar w:fldCharType="separate"/>
        </w:r>
        <w:r w:rsidR="005B53C7" w:rsidRPr="00CE3E17">
          <w:rPr>
            <w:webHidden/>
            <w:lang w:val="en-US"/>
          </w:rPr>
          <w:t>19</w:t>
        </w:r>
        <w:r w:rsidR="005B53C7" w:rsidRPr="00CE3E17">
          <w:rPr>
            <w:webHidden/>
            <w:lang w:val="en-US"/>
          </w:rPr>
          <w:fldChar w:fldCharType="end"/>
        </w:r>
      </w:hyperlink>
    </w:p>
    <w:p w14:paraId="3F247140" w14:textId="77777777" w:rsidR="005B53C7" w:rsidRPr="00CE3E17" w:rsidRDefault="0016647B">
      <w:pPr>
        <w:pStyle w:val="TM1"/>
        <w:rPr>
          <w:b w:val="0"/>
          <w:smallCaps w:val="0"/>
          <w:color w:val="auto"/>
          <w:szCs w:val="28"/>
          <w:lang w:val="en-US" w:bidi="th-TH"/>
        </w:rPr>
      </w:pPr>
      <w:hyperlink w:anchor="_Toc421210708" w:history="1">
        <w:r w:rsidR="005B53C7" w:rsidRPr="00CE3E17">
          <w:rPr>
            <w:rStyle w:val="Lienhypertexte"/>
            <w:lang w:val="en-US"/>
          </w:rPr>
          <w:t>3.</w:t>
        </w:r>
        <w:r w:rsidR="005B53C7" w:rsidRPr="00CE3E17">
          <w:rPr>
            <w:b w:val="0"/>
            <w:smallCaps w:val="0"/>
            <w:color w:val="auto"/>
            <w:szCs w:val="28"/>
            <w:lang w:val="en-US" w:bidi="th-TH"/>
          </w:rPr>
          <w:tab/>
        </w:r>
        <w:r w:rsidR="005B53C7" w:rsidRPr="00CE3E17">
          <w:rPr>
            <w:rStyle w:val="Lienhypertexte"/>
            <w:lang w:val="en-US"/>
          </w:rPr>
          <w:t>Market Perspectiv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8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14:paraId="74196BA7" w14:textId="77777777" w:rsidR="005B53C7" w:rsidRPr="00CE3E17" w:rsidRDefault="0016647B">
      <w:pPr>
        <w:pStyle w:val="TM2"/>
        <w:tabs>
          <w:tab w:val="left" w:pos="880"/>
          <w:tab w:val="right" w:leader="dot" w:pos="7359"/>
        </w:tabs>
        <w:rPr>
          <w:szCs w:val="28"/>
          <w:lang w:val="en-US" w:bidi="th-TH"/>
        </w:rPr>
      </w:pPr>
      <w:hyperlink w:anchor="_Toc421210709" w:history="1">
        <w:r w:rsidR="005B53C7" w:rsidRPr="00CE3E17">
          <w:rPr>
            <w:rStyle w:val="Lienhypertexte"/>
            <w:lang w:val="en-US"/>
          </w:rPr>
          <w:t>3.1</w:t>
        </w:r>
        <w:r w:rsidR="005B53C7" w:rsidRPr="00CE3E17">
          <w:rPr>
            <w:szCs w:val="28"/>
            <w:lang w:val="en-US" w:bidi="th-TH"/>
          </w:rPr>
          <w:tab/>
        </w:r>
        <w:r w:rsidR="005B53C7" w:rsidRPr="00CE3E17">
          <w:rPr>
            <w:rStyle w:val="Lienhypertexte"/>
            <w:lang w:val="en-US"/>
          </w:rPr>
          <w:t>Intro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09 \h </w:instrText>
        </w:r>
        <w:r w:rsidR="005B53C7" w:rsidRPr="00CE3E17">
          <w:rPr>
            <w:webHidden/>
            <w:lang w:val="en-US"/>
          </w:rPr>
        </w:r>
        <w:r w:rsidR="005B53C7" w:rsidRPr="00CE3E17">
          <w:rPr>
            <w:webHidden/>
            <w:lang w:val="en-US"/>
          </w:rPr>
          <w:fldChar w:fldCharType="separate"/>
        </w:r>
        <w:r w:rsidR="005B53C7" w:rsidRPr="00CE3E17">
          <w:rPr>
            <w:webHidden/>
            <w:lang w:val="en-US"/>
          </w:rPr>
          <w:t>20</w:t>
        </w:r>
        <w:r w:rsidR="005B53C7" w:rsidRPr="00CE3E17">
          <w:rPr>
            <w:webHidden/>
            <w:lang w:val="en-US"/>
          </w:rPr>
          <w:fldChar w:fldCharType="end"/>
        </w:r>
      </w:hyperlink>
    </w:p>
    <w:p w14:paraId="0E43E9D8" w14:textId="77777777" w:rsidR="005B53C7" w:rsidRPr="00CE3E17" w:rsidRDefault="0016647B">
      <w:pPr>
        <w:pStyle w:val="TM2"/>
        <w:tabs>
          <w:tab w:val="left" w:pos="880"/>
          <w:tab w:val="right" w:leader="dot" w:pos="7359"/>
        </w:tabs>
        <w:rPr>
          <w:szCs w:val="28"/>
          <w:lang w:val="en-US" w:bidi="th-TH"/>
        </w:rPr>
      </w:pPr>
      <w:hyperlink w:anchor="_Toc421210710" w:history="1">
        <w:r w:rsidR="005B53C7" w:rsidRPr="00CE3E17">
          <w:rPr>
            <w:rStyle w:val="Lienhypertexte"/>
            <w:lang w:val="en-US"/>
          </w:rPr>
          <w:t>3.2</w:t>
        </w:r>
        <w:r w:rsidR="005B53C7" w:rsidRPr="00CE3E17">
          <w:rPr>
            <w:szCs w:val="28"/>
            <w:lang w:val="en-US" w:bidi="th-TH"/>
          </w:rPr>
          <w:tab/>
        </w:r>
        <w:r w:rsidR="005B53C7" w:rsidRPr="00CE3E17">
          <w:rPr>
            <w:rStyle w:val="Lienhypertexte"/>
            <w:lang w:val="en-US"/>
          </w:rPr>
          <w:t>Investment Cost Reduc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0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5E6EC6D4" w14:textId="77777777" w:rsidR="005B53C7" w:rsidRPr="00CE3E17" w:rsidRDefault="0016647B">
      <w:pPr>
        <w:pStyle w:val="TM2"/>
        <w:tabs>
          <w:tab w:val="left" w:pos="880"/>
          <w:tab w:val="right" w:leader="dot" w:pos="7359"/>
        </w:tabs>
        <w:rPr>
          <w:szCs w:val="28"/>
          <w:lang w:val="en-US" w:bidi="th-TH"/>
        </w:rPr>
      </w:pPr>
      <w:hyperlink w:anchor="_Toc421210711" w:history="1">
        <w:r w:rsidR="005B53C7" w:rsidRPr="00CE3E17">
          <w:rPr>
            <w:rStyle w:val="Lienhypertexte"/>
            <w:lang w:val="en-US"/>
          </w:rPr>
          <w:t>3.3</w:t>
        </w:r>
        <w:r w:rsidR="005B53C7" w:rsidRPr="00CE3E17">
          <w:rPr>
            <w:szCs w:val="28"/>
            <w:lang w:val="en-US" w:bidi="th-TH"/>
          </w:rPr>
          <w:tab/>
        </w:r>
        <w:r w:rsidR="005B53C7" w:rsidRPr="00CE3E17">
          <w:rPr>
            <w:rStyle w:val="Lienhypertexte"/>
            <w:lang w:val="en-US"/>
          </w:rPr>
          <w:t>Intellectual Propert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1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5ACE982B" w14:textId="77777777" w:rsidR="005B53C7" w:rsidRPr="00CE3E17" w:rsidRDefault="0016647B">
      <w:pPr>
        <w:pStyle w:val="TM2"/>
        <w:tabs>
          <w:tab w:val="left" w:pos="880"/>
          <w:tab w:val="right" w:leader="dot" w:pos="7359"/>
        </w:tabs>
        <w:rPr>
          <w:szCs w:val="28"/>
          <w:lang w:val="en-US" w:bidi="th-TH"/>
        </w:rPr>
      </w:pPr>
      <w:hyperlink w:anchor="_Toc421210712" w:history="1">
        <w:r w:rsidR="005B53C7" w:rsidRPr="00CE3E17">
          <w:rPr>
            <w:rStyle w:val="Lienhypertexte"/>
            <w:lang w:val="en-US"/>
          </w:rPr>
          <w:t>3.4</w:t>
        </w:r>
        <w:r w:rsidR="005B53C7" w:rsidRPr="00CE3E17">
          <w:rPr>
            <w:szCs w:val="28"/>
            <w:lang w:val="en-US" w:bidi="th-TH"/>
          </w:rPr>
          <w:tab/>
        </w:r>
        <w:r w:rsidR="005B53C7" w:rsidRPr="00CE3E17">
          <w:rPr>
            <w:rStyle w:val="Lienhypertexte"/>
            <w:lang w:val="en-US"/>
          </w:rPr>
          <w:t>Quantity of Fuel Cells Shipped</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2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14:paraId="42B08BB4" w14:textId="77777777" w:rsidR="005B53C7" w:rsidRPr="00CE3E17" w:rsidRDefault="0016647B">
      <w:pPr>
        <w:pStyle w:val="TM2"/>
        <w:tabs>
          <w:tab w:val="left" w:pos="880"/>
          <w:tab w:val="right" w:leader="dot" w:pos="7359"/>
        </w:tabs>
        <w:rPr>
          <w:szCs w:val="28"/>
          <w:lang w:val="en-US" w:bidi="th-TH"/>
        </w:rPr>
      </w:pPr>
      <w:hyperlink w:anchor="_Toc421210713" w:history="1">
        <w:r w:rsidR="005B53C7" w:rsidRPr="00CE3E17">
          <w:rPr>
            <w:rStyle w:val="Lienhypertexte"/>
            <w:lang w:val="en-US"/>
          </w:rPr>
          <w:t>3.5</w:t>
        </w:r>
        <w:r w:rsidR="005B53C7" w:rsidRPr="00CE3E17">
          <w:rPr>
            <w:szCs w:val="28"/>
            <w:lang w:val="en-US" w:bidi="th-TH"/>
          </w:rPr>
          <w:tab/>
        </w:r>
        <w:r w:rsidR="005B53C7" w:rsidRPr="00CE3E17">
          <w:rPr>
            <w:rStyle w:val="Lienhypertexte"/>
            <w:lang w:val="en-US"/>
          </w:rPr>
          <w:t>Company Profi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3 \h </w:instrText>
        </w:r>
        <w:r w:rsidR="005B53C7" w:rsidRPr="00CE3E17">
          <w:rPr>
            <w:webHidden/>
            <w:lang w:val="en-US"/>
          </w:rPr>
        </w:r>
        <w:r w:rsidR="005B53C7" w:rsidRPr="00CE3E17">
          <w:rPr>
            <w:webHidden/>
            <w:lang w:val="en-US"/>
          </w:rPr>
          <w:fldChar w:fldCharType="separate"/>
        </w:r>
        <w:r w:rsidR="005B53C7" w:rsidRPr="00CE3E17">
          <w:rPr>
            <w:webHidden/>
            <w:lang w:val="en-US"/>
          </w:rPr>
          <w:t>26</w:t>
        </w:r>
        <w:r w:rsidR="005B53C7" w:rsidRPr="00CE3E17">
          <w:rPr>
            <w:webHidden/>
            <w:lang w:val="en-US"/>
          </w:rPr>
          <w:fldChar w:fldCharType="end"/>
        </w:r>
      </w:hyperlink>
    </w:p>
    <w:p w14:paraId="09EC4951" w14:textId="77777777" w:rsidR="005B53C7" w:rsidRPr="00CE3E17" w:rsidRDefault="0016647B">
      <w:pPr>
        <w:pStyle w:val="TM3"/>
        <w:tabs>
          <w:tab w:val="left" w:pos="1320"/>
          <w:tab w:val="right" w:leader="dot" w:pos="7359"/>
        </w:tabs>
        <w:rPr>
          <w:szCs w:val="28"/>
          <w:lang w:val="en-US" w:bidi="th-TH"/>
        </w:rPr>
      </w:pPr>
      <w:hyperlink w:anchor="_Toc421210714" w:history="1">
        <w:r w:rsidR="005B53C7" w:rsidRPr="00CE3E17">
          <w:rPr>
            <w:rStyle w:val="Lienhypertexte"/>
            <w:lang w:val="en-US"/>
          </w:rPr>
          <w:t>3.5.1</w:t>
        </w:r>
        <w:r w:rsidR="005B53C7" w:rsidRPr="00CE3E17">
          <w:rPr>
            <w:szCs w:val="28"/>
            <w:lang w:val="en-US" w:bidi="th-TH"/>
          </w:rPr>
          <w:tab/>
        </w:r>
        <w:r w:rsidR="005B53C7" w:rsidRPr="00CE3E17">
          <w:rPr>
            <w:rStyle w:val="Lienhypertexte"/>
            <w:lang w:val="en-US"/>
          </w:rPr>
          <w:t>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4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48C5627F" w14:textId="77777777" w:rsidR="005B53C7" w:rsidRPr="00CE3E17" w:rsidRDefault="0016647B">
      <w:pPr>
        <w:pStyle w:val="TM3"/>
        <w:tabs>
          <w:tab w:val="left" w:pos="1320"/>
          <w:tab w:val="right" w:leader="dot" w:pos="7359"/>
        </w:tabs>
        <w:rPr>
          <w:szCs w:val="28"/>
          <w:lang w:val="en-US" w:bidi="th-TH"/>
        </w:rPr>
      </w:pPr>
      <w:hyperlink w:anchor="_Toc421210715" w:history="1">
        <w:r w:rsidR="005B53C7" w:rsidRPr="00CE3E17">
          <w:rPr>
            <w:rStyle w:val="Lienhypertexte"/>
            <w:lang w:val="en-US"/>
          </w:rPr>
          <w:t>3.5.2</w:t>
        </w:r>
        <w:r w:rsidR="005B53C7" w:rsidRPr="00CE3E17">
          <w:rPr>
            <w:szCs w:val="28"/>
            <w:lang w:val="en-US" w:bidi="th-TH"/>
          </w:rPr>
          <w:tab/>
        </w:r>
        <w:r w:rsidR="005B53C7" w:rsidRPr="00CE3E17">
          <w:rPr>
            <w:rStyle w:val="Lienhypertexte"/>
            <w:lang w:val="en-US"/>
          </w:rPr>
          <w:t>Horizon Fuel Cell Technologi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5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57607335" w14:textId="77777777" w:rsidR="005B53C7" w:rsidRPr="00CE3E17" w:rsidRDefault="0016647B">
      <w:pPr>
        <w:pStyle w:val="TM3"/>
        <w:tabs>
          <w:tab w:val="left" w:pos="1320"/>
          <w:tab w:val="right" w:leader="dot" w:pos="7359"/>
        </w:tabs>
        <w:rPr>
          <w:szCs w:val="28"/>
          <w:lang w:val="en-US" w:bidi="th-TH"/>
        </w:rPr>
      </w:pPr>
      <w:hyperlink w:anchor="_Toc421210716" w:history="1">
        <w:r w:rsidR="005B53C7" w:rsidRPr="00CE3E17">
          <w:rPr>
            <w:rStyle w:val="Lienhypertexte"/>
            <w:lang w:val="en-US"/>
          </w:rPr>
          <w:t>3.5.3</w:t>
        </w:r>
        <w:r w:rsidR="005B53C7" w:rsidRPr="00CE3E17">
          <w:rPr>
            <w:szCs w:val="28"/>
            <w:lang w:val="en-US" w:bidi="th-TH"/>
          </w:rPr>
          <w:tab/>
        </w:r>
        <w:r w:rsidR="005B53C7" w:rsidRPr="00CE3E17">
          <w:rPr>
            <w:rStyle w:val="Lienhypertexte"/>
            <w:lang w:val="en-US"/>
          </w:rPr>
          <w:t>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6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bookmarkStart w:id="216" w:name="_GoBack"/>
    <w:p w14:paraId="2A30A6A0" w14:textId="77777777" w:rsidR="005B53C7" w:rsidRPr="00CE3E17" w:rsidRDefault="0016647B">
      <w:pPr>
        <w:pStyle w:val="TM3"/>
        <w:tabs>
          <w:tab w:val="left" w:pos="1320"/>
          <w:tab w:val="right" w:leader="dot" w:pos="7359"/>
        </w:tabs>
        <w:rPr>
          <w:szCs w:val="28"/>
          <w:lang w:val="en-US" w:bidi="th-TH"/>
        </w:rPr>
      </w:pPr>
      <w:r>
        <w:fldChar w:fldCharType="begin"/>
      </w:r>
      <w:r>
        <w:instrText xml:space="preserve"> HYPERLINK \l "_Toc421210717" </w:instrText>
      </w:r>
      <w:r>
        <w:fldChar w:fldCharType="separate"/>
      </w:r>
      <w:r w:rsidR="005B53C7" w:rsidRPr="00CE3E17">
        <w:rPr>
          <w:rStyle w:val="Lienhypertexte"/>
          <w:lang w:val="en-US"/>
        </w:rPr>
        <w:t>3.5.4</w:t>
      </w:r>
      <w:r w:rsidR="005B53C7" w:rsidRPr="00CE3E17">
        <w:rPr>
          <w:szCs w:val="28"/>
          <w:lang w:val="en-US" w:bidi="th-TH"/>
        </w:rPr>
        <w:tab/>
      </w:r>
      <w:r w:rsidR="005B53C7" w:rsidRPr="00CE3E17">
        <w:rPr>
          <w:rStyle w:val="Lienhypertexte"/>
          <w:lang w:val="en-US"/>
        </w:rPr>
        <w:t>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7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r>
        <w:rPr>
          <w:lang w:val="en-US"/>
        </w:rPr>
        <w:fldChar w:fldCharType="end"/>
      </w:r>
    </w:p>
    <w:bookmarkEnd w:id="216"/>
    <w:p w14:paraId="277510F5" w14:textId="77777777" w:rsidR="005B53C7" w:rsidRPr="00CE3E17" w:rsidRDefault="0016647B">
      <w:pPr>
        <w:pStyle w:val="TM3"/>
        <w:tabs>
          <w:tab w:val="left" w:pos="1320"/>
          <w:tab w:val="right" w:leader="dot" w:pos="7359"/>
        </w:tabs>
        <w:rPr>
          <w:szCs w:val="28"/>
          <w:lang w:val="en-US" w:bidi="th-TH"/>
        </w:rPr>
      </w:pPr>
      <w:r>
        <w:fldChar w:fldCharType="begin"/>
      </w:r>
      <w:r>
        <w:instrText xml:space="preserve"> HYPERLINK \l "_Toc421210718" </w:instrText>
      </w:r>
      <w:r>
        <w:fldChar w:fldCharType="separate"/>
      </w:r>
      <w:r w:rsidR="005B53C7" w:rsidRPr="00CE3E17">
        <w:rPr>
          <w:rStyle w:val="Lienhypertexte"/>
          <w:lang w:val="en-US"/>
        </w:rPr>
        <w:t>3.5.5</w:t>
      </w:r>
      <w:r w:rsidR="005B53C7" w:rsidRPr="00CE3E17">
        <w:rPr>
          <w:szCs w:val="28"/>
          <w:lang w:val="en-US" w:bidi="th-TH"/>
        </w:rPr>
        <w:tab/>
      </w:r>
      <w:r w:rsidR="005B53C7" w:rsidRPr="00CE3E17">
        <w:rPr>
          <w:rStyle w:val="Lienhypertexte"/>
          <w:lang w:val="en-US"/>
        </w:rPr>
        <w:t>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8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r>
        <w:rPr>
          <w:lang w:val="en-US"/>
        </w:rPr>
        <w:fldChar w:fldCharType="end"/>
      </w:r>
    </w:p>
    <w:p w14:paraId="51184FC2" w14:textId="77777777" w:rsidR="005B53C7" w:rsidRPr="00CE3E17" w:rsidRDefault="0016647B">
      <w:pPr>
        <w:pStyle w:val="TM3"/>
        <w:tabs>
          <w:tab w:val="left" w:pos="1320"/>
          <w:tab w:val="right" w:leader="dot" w:pos="7359"/>
        </w:tabs>
        <w:rPr>
          <w:szCs w:val="28"/>
          <w:lang w:val="en-US" w:bidi="th-TH"/>
        </w:rPr>
      </w:pPr>
      <w:hyperlink w:anchor="_Toc421210719" w:history="1">
        <w:r w:rsidR="005B53C7" w:rsidRPr="00CE3E17">
          <w:rPr>
            <w:rStyle w:val="Lienhypertexte"/>
            <w:lang w:val="en-US"/>
          </w:rPr>
          <w:t>3.5.6</w:t>
        </w:r>
        <w:r w:rsidR="005B53C7" w:rsidRPr="00CE3E17">
          <w:rPr>
            <w:szCs w:val="28"/>
            <w:lang w:val="en-US" w:bidi="th-TH"/>
          </w:rPr>
          <w:tab/>
        </w:r>
        <w:r w:rsidR="005B53C7" w:rsidRPr="00CE3E17">
          <w:rPr>
            <w:rStyle w:val="Lienhypertexte"/>
            <w:lang w:val="en-US"/>
          </w:rPr>
          <w:t>Plug 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19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2CB8ADA1" w14:textId="77777777" w:rsidR="005B53C7" w:rsidRPr="00CE3E17" w:rsidRDefault="0016647B">
      <w:pPr>
        <w:pStyle w:val="TM3"/>
        <w:tabs>
          <w:tab w:val="left" w:pos="1320"/>
          <w:tab w:val="right" w:leader="dot" w:pos="7359"/>
        </w:tabs>
        <w:rPr>
          <w:szCs w:val="28"/>
          <w:lang w:val="en-US" w:bidi="th-TH"/>
        </w:rPr>
      </w:pPr>
      <w:hyperlink w:anchor="_Toc421210720" w:history="1">
        <w:r w:rsidR="005B53C7" w:rsidRPr="00CE3E17">
          <w:rPr>
            <w:rStyle w:val="Lienhypertexte"/>
            <w:lang w:val="en-US"/>
          </w:rPr>
          <w:t>3.5.7</w:t>
        </w:r>
        <w:r w:rsidR="005B53C7" w:rsidRPr="00CE3E17">
          <w:rPr>
            <w:szCs w:val="28"/>
            <w:lang w:val="en-US" w:bidi="th-TH"/>
          </w:rPr>
          <w:tab/>
        </w:r>
        <w:r w:rsidR="005B53C7" w:rsidRPr="00CE3E17">
          <w:rPr>
            <w:rStyle w:val="Lienhypertexte"/>
            <w:lang w:val="en-US"/>
          </w:rPr>
          <w:t>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0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43E9BF65" w14:textId="77777777" w:rsidR="005B53C7" w:rsidRPr="00CE3E17" w:rsidRDefault="0016647B">
      <w:pPr>
        <w:pStyle w:val="TM3"/>
        <w:tabs>
          <w:tab w:val="left" w:pos="1320"/>
          <w:tab w:val="right" w:leader="dot" w:pos="7359"/>
        </w:tabs>
        <w:rPr>
          <w:szCs w:val="28"/>
          <w:lang w:val="en-US" w:bidi="th-TH"/>
        </w:rPr>
      </w:pPr>
      <w:hyperlink w:anchor="_Toc421210721" w:history="1">
        <w:r w:rsidR="005B53C7" w:rsidRPr="00CE3E17">
          <w:rPr>
            <w:rStyle w:val="Lienhypertexte"/>
            <w:lang w:val="en-US"/>
          </w:rPr>
          <w:t>3.5.8</w:t>
        </w:r>
        <w:r w:rsidR="005B53C7" w:rsidRPr="00CE3E17">
          <w:rPr>
            <w:szCs w:val="28"/>
            <w:lang w:val="en-US" w:bidi="th-TH"/>
          </w:rPr>
          <w:tab/>
        </w:r>
        <w:r w:rsidR="005B53C7" w:rsidRPr="00CE3E17">
          <w:rPr>
            <w:rStyle w:val="Lienhypertexte"/>
            <w:lang w:val="en-US"/>
          </w:rPr>
          <w:t>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1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79607196" w14:textId="77777777" w:rsidR="005B53C7" w:rsidRPr="00CE3E17" w:rsidRDefault="0016647B">
      <w:pPr>
        <w:pStyle w:val="TM1"/>
        <w:rPr>
          <w:b w:val="0"/>
          <w:smallCaps w:val="0"/>
          <w:color w:val="auto"/>
          <w:szCs w:val="28"/>
          <w:lang w:val="en-US" w:bidi="th-TH"/>
        </w:rPr>
      </w:pPr>
      <w:hyperlink w:anchor="_Toc421210722" w:history="1">
        <w:r w:rsidR="005B53C7" w:rsidRPr="00CE3E17">
          <w:rPr>
            <w:rStyle w:val="Lienhypertexte"/>
            <w:lang w:val="en-US"/>
          </w:rPr>
          <w:t>4.</w:t>
        </w:r>
        <w:r w:rsidR="005B53C7" w:rsidRPr="00CE3E17">
          <w:rPr>
            <w:b w:val="0"/>
            <w:smallCaps w:val="0"/>
            <w:color w:val="auto"/>
            <w:szCs w:val="28"/>
            <w:lang w:val="en-US" w:bidi="th-TH"/>
          </w:rPr>
          <w:tab/>
        </w:r>
        <w:r w:rsidR="005B53C7" w:rsidRPr="00CE3E17">
          <w:rPr>
            <w:rStyle w:val="Lienhypertexte"/>
            <w:lang w:val="en-US"/>
          </w:rPr>
          <w:t>Law and Governmental Regul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2 \h </w:instrText>
        </w:r>
        <w:r w:rsidR="005B53C7" w:rsidRPr="00CE3E17">
          <w:rPr>
            <w:webHidden/>
            <w:lang w:val="en-US"/>
          </w:rPr>
        </w:r>
        <w:r w:rsidR="005B53C7" w:rsidRPr="00CE3E17">
          <w:rPr>
            <w:webHidden/>
            <w:lang w:val="en-US"/>
          </w:rPr>
          <w:fldChar w:fldCharType="separate"/>
        </w:r>
        <w:r w:rsidR="005B53C7" w:rsidRPr="00CE3E17">
          <w:rPr>
            <w:webHidden/>
            <w:lang w:val="en-US"/>
          </w:rPr>
          <w:t>35</w:t>
        </w:r>
        <w:r w:rsidR="005B53C7" w:rsidRPr="00CE3E17">
          <w:rPr>
            <w:webHidden/>
            <w:lang w:val="en-US"/>
          </w:rPr>
          <w:fldChar w:fldCharType="end"/>
        </w:r>
      </w:hyperlink>
    </w:p>
    <w:p w14:paraId="03F276EA" w14:textId="77777777" w:rsidR="005B53C7" w:rsidRPr="00CE3E17" w:rsidRDefault="0016647B">
      <w:pPr>
        <w:pStyle w:val="TM2"/>
        <w:tabs>
          <w:tab w:val="left" w:pos="880"/>
          <w:tab w:val="right" w:leader="dot" w:pos="7359"/>
        </w:tabs>
        <w:rPr>
          <w:szCs w:val="28"/>
          <w:lang w:val="en-US" w:bidi="th-TH"/>
        </w:rPr>
      </w:pPr>
      <w:hyperlink w:anchor="_Toc421210723" w:history="1">
        <w:r w:rsidR="005B53C7" w:rsidRPr="00CE3E17">
          <w:rPr>
            <w:rStyle w:val="Lienhypertexte"/>
            <w:lang w:val="en-US"/>
          </w:rPr>
          <w:t>4.1</w:t>
        </w:r>
        <w:r w:rsidR="005B53C7" w:rsidRPr="00CE3E17">
          <w:rPr>
            <w:szCs w:val="28"/>
            <w:lang w:val="en-US" w:bidi="th-TH"/>
          </w:rPr>
          <w:tab/>
        </w:r>
        <w:r w:rsidR="005B53C7" w:rsidRPr="00CE3E17">
          <w:rPr>
            <w:rStyle w:val="Lienhypertexte"/>
            <w:lang w:val="en-US"/>
          </w:rPr>
          <w:t>Situation in Japa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3 \h </w:instrText>
        </w:r>
        <w:r w:rsidR="005B53C7" w:rsidRPr="00CE3E17">
          <w:rPr>
            <w:webHidden/>
            <w:lang w:val="en-US"/>
          </w:rPr>
        </w:r>
        <w:r w:rsidR="005B53C7" w:rsidRPr="00CE3E17">
          <w:rPr>
            <w:webHidden/>
            <w:lang w:val="en-US"/>
          </w:rPr>
          <w:fldChar w:fldCharType="separate"/>
        </w:r>
        <w:r w:rsidR="005B53C7" w:rsidRPr="00CE3E17">
          <w:rPr>
            <w:webHidden/>
            <w:lang w:val="en-US"/>
          </w:rPr>
          <w:t>37</w:t>
        </w:r>
        <w:r w:rsidR="005B53C7" w:rsidRPr="00CE3E17">
          <w:rPr>
            <w:webHidden/>
            <w:lang w:val="en-US"/>
          </w:rPr>
          <w:fldChar w:fldCharType="end"/>
        </w:r>
      </w:hyperlink>
    </w:p>
    <w:p w14:paraId="07C8A662" w14:textId="77777777" w:rsidR="005B53C7" w:rsidRPr="00CE3E17" w:rsidRDefault="0016647B">
      <w:pPr>
        <w:pStyle w:val="TM2"/>
        <w:tabs>
          <w:tab w:val="left" w:pos="880"/>
          <w:tab w:val="right" w:leader="dot" w:pos="7359"/>
        </w:tabs>
        <w:rPr>
          <w:szCs w:val="28"/>
          <w:lang w:val="en-US" w:bidi="th-TH"/>
        </w:rPr>
      </w:pPr>
      <w:hyperlink w:anchor="_Toc421210724" w:history="1">
        <w:r w:rsidR="005B53C7" w:rsidRPr="00CE3E17">
          <w:rPr>
            <w:rStyle w:val="Lienhypertexte"/>
            <w:lang w:val="en-US"/>
          </w:rPr>
          <w:t>4.2</w:t>
        </w:r>
        <w:r w:rsidR="005B53C7" w:rsidRPr="00CE3E17">
          <w:rPr>
            <w:szCs w:val="28"/>
            <w:lang w:val="en-US" w:bidi="th-TH"/>
          </w:rPr>
          <w:tab/>
        </w:r>
        <w:r w:rsidR="005B53C7" w:rsidRPr="00CE3E17">
          <w:rPr>
            <w:rStyle w:val="Lienhypertexte"/>
            <w:lang w:val="en-US"/>
          </w:rPr>
          <w:t>Situation in the US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4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14:paraId="37A3B9FF" w14:textId="77777777" w:rsidR="005B53C7" w:rsidRPr="00CE3E17" w:rsidRDefault="0016647B">
      <w:pPr>
        <w:pStyle w:val="TM2"/>
        <w:tabs>
          <w:tab w:val="left" w:pos="880"/>
          <w:tab w:val="right" w:leader="dot" w:pos="7359"/>
        </w:tabs>
        <w:rPr>
          <w:szCs w:val="28"/>
          <w:lang w:val="en-US" w:bidi="th-TH"/>
        </w:rPr>
      </w:pPr>
      <w:hyperlink w:anchor="_Toc421210725" w:history="1">
        <w:r w:rsidR="005B53C7" w:rsidRPr="00CE3E17">
          <w:rPr>
            <w:rStyle w:val="Lienhypertexte"/>
            <w:lang w:val="en-US"/>
          </w:rPr>
          <w:t>4.3</w:t>
        </w:r>
        <w:r w:rsidR="005B53C7" w:rsidRPr="00CE3E17">
          <w:rPr>
            <w:szCs w:val="28"/>
            <w:lang w:val="en-US" w:bidi="th-TH"/>
          </w:rPr>
          <w:tab/>
        </w:r>
        <w:r w:rsidR="005B53C7" w:rsidRPr="00CE3E17">
          <w:rPr>
            <w:rStyle w:val="Lienhypertexte"/>
            <w:lang w:val="en-US"/>
          </w:rPr>
          <w:t>Situation in German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5 \h </w:instrText>
        </w:r>
        <w:r w:rsidR="005B53C7" w:rsidRPr="00CE3E17">
          <w:rPr>
            <w:webHidden/>
            <w:lang w:val="en-US"/>
          </w:rPr>
        </w:r>
        <w:r w:rsidR="005B53C7" w:rsidRPr="00CE3E17">
          <w:rPr>
            <w:webHidden/>
            <w:lang w:val="en-US"/>
          </w:rPr>
          <w:fldChar w:fldCharType="separate"/>
        </w:r>
        <w:r w:rsidR="005B53C7" w:rsidRPr="00CE3E17">
          <w:rPr>
            <w:webHidden/>
            <w:lang w:val="en-US"/>
          </w:rPr>
          <w:t>38</w:t>
        </w:r>
        <w:r w:rsidR="005B53C7" w:rsidRPr="00CE3E17">
          <w:rPr>
            <w:webHidden/>
            <w:lang w:val="en-US"/>
          </w:rPr>
          <w:fldChar w:fldCharType="end"/>
        </w:r>
      </w:hyperlink>
    </w:p>
    <w:p w14:paraId="1F232E8D" w14:textId="77777777" w:rsidR="005B53C7" w:rsidRPr="00CE3E17" w:rsidRDefault="0016647B">
      <w:pPr>
        <w:pStyle w:val="TM2"/>
        <w:tabs>
          <w:tab w:val="left" w:pos="880"/>
          <w:tab w:val="right" w:leader="dot" w:pos="7359"/>
        </w:tabs>
        <w:rPr>
          <w:szCs w:val="28"/>
          <w:lang w:val="en-US" w:bidi="th-TH"/>
        </w:rPr>
      </w:pPr>
      <w:hyperlink w:anchor="_Toc421210726" w:history="1">
        <w:r w:rsidR="005B53C7" w:rsidRPr="00CE3E17">
          <w:rPr>
            <w:rStyle w:val="Lienhypertexte"/>
            <w:lang w:val="en-US"/>
          </w:rPr>
          <w:t>4.4</w:t>
        </w:r>
        <w:r w:rsidR="005B53C7" w:rsidRPr="00CE3E17">
          <w:rPr>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6 \h </w:instrText>
        </w:r>
        <w:r w:rsidR="005B53C7" w:rsidRPr="00CE3E17">
          <w:rPr>
            <w:webHidden/>
            <w:lang w:val="en-US"/>
          </w:rPr>
        </w:r>
        <w:r w:rsidR="005B53C7" w:rsidRPr="00CE3E17">
          <w:rPr>
            <w:webHidden/>
            <w:lang w:val="en-US"/>
          </w:rPr>
          <w:fldChar w:fldCharType="separate"/>
        </w:r>
        <w:r w:rsidR="005B53C7" w:rsidRPr="00CE3E17">
          <w:rPr>
            <w:webHidden/>
            <w:lang w:val="en-US"/>
          </w:rPr>
          <w:t>39</w:t>
        </w:r>
        <w:r w:rsidR="005B53C7" w:rsidRPr="00CE3E17">
          <w:rPr>
            <w:webHidden/>
            <w:lang w:val="en-US"/>
          </w:rPr>
          <w:fldChar w:fldCharType="end"/>
        </w:r>
      </w:hyperlink>
    </w:p>
    <w:p w14:paraId="23BD9291" w14:textId="77777777" w:rsidR="005B53C7" w:rsidRPr="00CE3E17" w:rsidRDefault="0016647B">
      <w:pPr>
        <w:pStyle w:val="TM1"/>
        <w:rPr>
          <w:b w:val="0"/>
          <w:smallCaps w:val="0"/>
          <w:color w:val="auto"/>
          <w:szCs w:val="28"/>
          <w:lang w:val="en-US" w:bidi="th-TH"/>
        </w:rPr>
      </w:pPr>
      <w:hyperlink w:anchor="_Toc421210727" w:history="1">
        <w:r w:rsidR="005B53C7" w:rsidRPr="00CE3E17">
          <w:rPr>
            <w:rStyle w:val="Lienhypertexte"/>
            <w:lang w:val="en-US"/>
          </w:rPr>
          <w:t>5.</w:t>
        </w:r>
        <w:r w:rsidR="005B53C7" w:rsidRPr="00CE3E17">
          <w:rPr>
            <w:b w:val="0"/>
            <w:smallCaps w:val="0"/>
            <w:color w:val="auto"/>
            <w:szCs w:val="28"/>
            <w:lang w:val="en-US" w:bidi="th-TH"/>
          </w:rPr>
          <w:tab/>
        </w:r>
        <w:r w:rsidR="005B53C7" w:rsidRPr="00CE3E17">
          <w:rPr>
            <w:rStyle w:val="Lienhypertexte"/>
            <w:lang w:val="en-US"/>
          </w:rPr>
          <w:t>Future perspectiv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7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14:paraId="3AAC991F" w14:textId="77777777" w:rsidR="005B53C7" w:rsidRPr="00CE3E17" w:rsidRDefault="0016647B">
      <w:pPr>
        <w:pStyle w:val="TM2"/>
        <w:tabs>
          <w:tab w:val="left" w:pos="880"/>
          <w:tab w:val="right" w:leader="dot" w:pos="7359"/>
        </w:tabs>
        <w:rPr>
          <w:szCs w:val="28"/>
          <w:lang w:val="en-US" w:bidi="th-TH"/>
        </w:rPr>
      </w:pPr>
      <w:hyperlink w:anchor="_Toc421210728" w:history="1">
        <w:r w:rsidR="005B53C7" w:rsidRPr="00CE3E17">
          <w:rPr>
            <w:rStyle w:val="Lienhypertexte"/>
            <w:lang w:val="en-US"/>
          </w:rPr>
          <w:t>5.1</w:t>
        </w:r>
        <w:r w:rsidR="005B53C7" w:rsidRPr="00CE3E17">
          <w:rPr>
            <w:szCs w:val="28"/>
            <w:lang w:val="en-US" w:bidi="th-TH"/>
          </w:rPr>
          <w:tab/>
        </w:r>
        <w:r w:rsidR="005B53C7" w:rsidRPr="00CE3E17">
          <w:rPr>
            <w:rStyle w:val="Lienhypertexte"/>
            <w:lang w:val="en-US"/>
          </w:rPr>
          <w:t>Fuel Cells as Off-Grid Power Sourc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8 \h </w:instrText>
        </w:r>
        <w:r w:rsidR="005B53C7" w:rsidRPr="00CE3E17">
          <w:rPr>
            <w:webHidden/>
            <w:lang w:val="en-US"/>
          </w:rPr>
        </w:r>
        <w:r w:rsidR="005B53C7" w:rsidRPr="00CE3E17">
          <w:rPr>
            <w:webHidden/>
            <w:lang w:val="en-US"/>
          </w:rPr>
          <w:fldChar w:fldCharType="separate"/>
        </w:r>
        <w:r w:rsidR="005B53C7" w:rsidRPr="00CE3E17">
          <w:rPr>
            <w:webHidden/>
            <w:lang w:val="en-US"/>
          </w:rPr>
          <w:t>40</w:t>
        </w:r>
        <w:r w:rsidR="005B53C7" w:rsidRPr="00CE3E17">
          <w:rPr>
            <w:webHidden/>
            <w:lang w:val="en-US"/>
          </w:rPr>
          <w:fldChar w:fldCharType="end"/>
        </w:r>
      </w:hyperlink>
    </w:p>
    <w:p w14:paraId="0A7B08F1" w14:textId="77777777" w:rsidR="005B53C7" w:rsidRPr="00CE3E17" w:rsidRDefault="0016647B">
      <w:pPr>
        <w:pStyle w:val="TM2"/>
        <w:tabs>
          <w:tab w:val="left" w:pos="880"/>
          <w:tab w:val="right" w:leader="dot" w:pos="7359"/>
        </w:tabs>
        <w:rPr>
          <w:szCs w:val="28"/>
          <w:lang w:val="en-US" w:bidi="th-TH"/>
        </w:rPr>
      </w:pPr>
      <w:hyperlink w:anchor="_Toc421210729" w:history="1">
        <w:r w:rsidR="005B53C7" w:rsidRPr="00CE3E17">
          <w:rPr>
            <w:rStyle w:val="Lienhypertexte"/>
            <w:lang w:val="en-US"/>
          </w:rPr>
          <w:t>5.2</w:t>
        </w:r>
        <w:r w:rsidR="005B53C7" w:rsidRPr="00CE3E17">
          <w:rPr>
            <w:szCs w:val="28"/>
            <w:lang w:val="en-US" w:bidi="th-TH"/>
          </w:rPr>
          <w:tab/>
        </w:r>
        <w:r w:rsidR="005B53C7" w:rsidRPr="00CE3E17">
          <w:rPr>
            <w:rStyle w:val="Lienhypertexte"/>
            <w:lang w:val="en-US"/>
          </w:rPr>
          <w:t>Hydrogen Infrastructure</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29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14:paraId="2D12AE63" w14:textId="77777777" w:rsidR="005B53C7" w:rsidRPr="00CE3E17" w:rsidRDefault="0016647B">
      <w:pPr>
        <w:pStyle w:val="TM2"/>
        <w:tabs>
          <w:tab w:val="left" w:pos="880"/>
          <w:tab w:val="right" w:leader="dot" w:pos="7359"/>
        </w:tabs>
        <w:rPr>
          <w:szCs w:val="28"/>
          <w:lang w:val="en-US" w:bidi="th-TH"/>
        </w:rPr>
      </w:pPr>
      <w:hyperlink w:anchor="_Toc421210730" w:history="1">
        <w:r w:rsidR="005B53C7" w:rsidRPr="00CE3E17">
          <w:rPr>
            <w:rStyle w:val="Lienhypertexte"/>
            <w:lang w:val="en-US"/>
          </w:rPr>
          <w:t>5.3</w:t>
        </w:r>
        <w:r w:rsidR="005B53C7" w:rsidRPr="00CE3E17">
          <w:rPr>
            <w:szCs w:val="28"/>
            <w:lang w:val="en-US" w:bidi="th-TH"/>
          </w:rPr>
          <w:tab/>
        </w:r>
        <w:r w:rsidR="005B53C7" w:rsidRPr="00CE3E17">
          <w:rPr>
            <w:rStyle w:val="Lienhypertexte"/>
            <w:lang w:val="en-US"/>
          </w:rPr>
          <w:t>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0 \h </w:instrText>
        </w:r>
        <w:r w:rsidR="005B53C7" w:rsidRPr="00CE3E17">
          <w:rPr>
            <w:webHidden/>
            <w:lang w:val="en-US"/>
          </w:rPr>
        </w:r>
        <w:r w:rsidR="005B53C7" w:rsidRPr="00CE3E17">
          <w:rPr>
            <w:webHidden/>
            <w:lang w:val="en-US"/>
          </w:rPr>
          <w:fldChar w:fldCharType="separate"/>
        </w:r>
        <w:r w:rsidR="005B53C7" w:rsidRPr="00CE3E17">
          <w:rPr>
            <w:webHidden/>
            <w:lang w:val="en-US"/>
          </w:rPr>
          <w:t>41</w:t>
        </w:r>
        <w:r w:rsidR="005B53C7" w:rsidRPr="00CE3E17">
          <w:rPr>
            <w:webHidden/>
            <w:lang w:val="en-US"/>
          </w:rPr>
          <w:fldChar w:fldCharType="end"/>
        </w:r>
      </w:hyperlink>
    </w:p>
    <w:p w14:paraId="40B8E594" w14:textId="77777777" w:rsidR="005B53C7" w:rsidRPr="00CE3E17" w:rsidRDefault="0016647B">
      <w:pPr>
        <w:pStyle w:val="TM1"/>
        <w:rPr>
          <w:b w:val="0"/>
          <w:smallCaps w:val="0"/>
          <w:color w:val="auto"/>
          <w:szCs w:val="28"/>
          <w:lang w:val="en-US" w:bidi="th-TH"/>
        </w:rPr>
      </w:pPr>
      <w:hyperlink w:anchor="_Toc421210731" w:history="1">
        <w:r w:rsidR="005B53C7" w:rsidRPr="00CE3E17">
          <w:rPr>
            <w:rStyle w:val="Lienhypertexte"/>
            <w:lang w:val="en-US"/>
          </w:rPr>
          <w:t>6.</w:t>
        </w:r>
        <w:r w:rsidR="005B53C7" w:rsidRPr="00CE3E17">
          <w:rPr>
            <w:b w:val="0"/>
            <w:smallCaps w:val="0"/>
            <w:color w:val="auto"/>
            <w:szCs w:val="28"/>
            <w:lang w:val="en-US" w:bidi="th-TH"/>
          </w:rPr>
          <w:tab/>
        </w:r>
        <w:r w:rsidR="005B53C7" w:rsidRPr="00CE3E17">
          <w:rPr>
            <w:rStyle w:val="Lienhypertexte"/>
            <w:lang w:val="en-US"/>
          </w:rPr>
          <w:t>Conclus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1 \h </w:instrText>
        </w:r>
        <w:r w:rsidR="005B53C7" w:rsidRPr="00CE3E17">
          <w:rPr>
            <w:webHidden/>
            <w:lang w:val="en-US"/>
          </w:rPr>
        </w:r>
        <w:r w:rsidR="005B53C7" w:rsidRPr="00CE3E17">
          <w:rPr>
            <w:webHidden/>
            <w:lang w:val="en-US"/>
          </w:rPr>
          <w:fldChar w:fldCharType="separate"/>
        </w:r>
        <w:r w:rsidR="005B53C7" w:rsidRPr="00CE3E17">
          <w:rPr>
            <w:webHidden/>
            <w:lang w:val="en-US"/>
          </w:rPr>
          <w:t>43</w:t>
        </w:r>
        <w:r w:rsidR="005B53C7" w:rsidRPr="00CE3E17">
          <w:rPr>
            <w:webHidden/>
            <w:lang w:val="en-US"/>
          </w:rPr>
          <w:fldChar w:fldCharType="end"/>
        </w:r>
      </w:hyperlink>
    </w:p>
    <w:p w14:paraId="104C41E6" w14:textId="77777777" w:rsidR="005B53C7" w:rsidRPr="00CE3E17" w:rsidRDefault="0016647B">
      <w:pPr>
        <w:pStyle w:val="TM1"/>
        <w:rPr>
          <w:b w:val="0"/>
          <w:smallCaps w:val="0"/>
          <w:color w:val="auto"/>
          <w:szCs w:val="28"/>
          <w:lang w:val="en-US" w:bidi="th-TH"/>
        </w:rPr>
      </w:pPr>
      <w:hyperlink w:anchor="_Toc421210732" w:history="1">
        <w:r w:rsidR="005B53C7" w:rsidRPr="00CE3E17">
          <w:rPr>
            <w:rStyle w:val="Lienhypertexte"/>
            <w:lang w:val="en-US"/>
          </w:rPr>
          <w:t>7.</w:t>
        </w:r>
        <w:r w:rsidR="005B53C7" w:rsidRPr="00CE3E17">
          <w:rPr>
            <w:b w:val="0"/>
            <w:smallCaps w:val="0"/>
            <w:color w:val="auto"/>
            <w:szCs w:val="28"/>
            <w:lang w:val="en-US" w:bidi="th-TH"/>
          </w:rPr>
          <w:tab/>
        </w:r>
        <w:r w:rsidR="005B53C7" w:rsidRPr="00CE3E17">
          <w:rPr>
            <w:rStyle w:val="Lienhypertexte"/>
            <w:lang w:val="en-US"/>
          </w:rPr>
          <w:t>Appendix</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2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14:paraId="5888D3F1" w14:textId="77777777" w:rsidR="005B53C7" w:rsidRPr="00CE3E17" w:rsidRDefault="0016647B">
      <w:pPr>
        <w:pStyle w:val="TM2"/>
        <w:tabs>
          <w:tab w:val="left" w:pos="880"/>
          <w:tab w:val="right" w:leader="dot" w:pos="7359"/>
        </w:tabs>
        <w:rPr>
          <w:szCs w:val="28"/>
          <w:lang w:val="en-US" w:bidi="th-TH"/>
        </w:rPr>
      </w:pPr>
      <w:hyperlink w:anchor="_Toc421210733" w:history="1">
        <w:r w:rsidR="005B53C7" w:rsidRPr="00CE3E17">
          <w:rPr>
            <w:rStyle w:val="Lienhypertexte"/>
            <w:lang w:val="en-US"/>
          </w:rPr>
          <w:t>7.1</w:t>
        </w:r>
        <w:r w:rsidR="005B53C7" w:rsidRPr="00CE3E17">
          <w:rPr>
            <w:szCs w:val="28"/>
            <w:lang w:val="en-US" w:bidi="th-TH"/>
          </w:rPr>
          <w:tab/>
        </w:r>
        <w:r w:rsidR="005B53C7" w:rsidRPr="00CE3E17">
          <w:rPr>
            <w:rStyle w:val="Lienhypertexte"/>
            <w:lang w:val="en-US"/>
          </w:rPr>
          <w:t>Detailed table of content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3 \h </w:instrText>
        </w:r>
        <w:r w:rsidR="005B53C7" w:rsidRPr="00CE3E17">
          <w:rPr>
            <w:webHidden/>
            <w:lang w:val="en-US"/>
          </w:rPr>
        </w:r>
        <w:r w:rsidR="005B53C7" w:rsidRPr="00CE3E17">
          <w:rPr>
            <w:webHidden/>
            <w:lang w:val="en-US"/>
          </w:rPr>
          <w:fldChar w:fldCharType="separate"/>
        </w:r>
        <w:r w:rsidR="005B53C7" w:rsidRPr="00CE3E17">
          <w:rPr>
            <w:webHidden/>
            <w:lang w:val="en-US"/>
          </w:rPr>
          <w:t>45</w:t>
        </w:r>
        <w:r w:rsidR="005B53C7" w:rsidRPr="00CE3E17">
          <w:rPr>
            <w:webHidden/>
            <w:lang w:val="en-US"/>
          </w:rPr>
          <w:fldChar w:fldCharType="end"/>
        </w:r>
      </w:hyperlink>
    </w:p>
    <w:p w14:paraId="1437B805" w14:textId="77777777" w:rsidR="005B53C7" w:rsidRPr="00CE3E17" w:rsidRDefault="0016647B">
      <w:pPr>
        <w:pStyle w:val="TM2"/>
        <w:tabs>
          <w:tab w:val="left" w:pos="880"/>
          <w:tab w:val="right" w:leader="dot" w:pos="7359"/>
        </w:tabs>
        <w:rPr>
          <w:szCs w:val="28"/>
          <w:lang w:val="en-US" w:bidi="th-TH"/>
        </w:rPr>
      </w:pPr>
      <w:hyperlink w:anchor="_Toc421210734" w:history="1">
        <w:r w:rsidR="005B53C7" w:rsidRPr="00CE3E17">
          <w:rPr>
            <w:rStyle w:val="Lienhypertexte"/>
            <w:lang w:val="en-US"/>
          </w:rPr>
          <w:t>7.2</w:t>
        </w:r>
        <w:r w:rsidR="005B53C7" w:rsidRPr="00CE3E17">
          <w:rPr>
            <w:szCs w:val="28"/>
            <w:lang w:val="en-US" w:bidi="th-TH"/>
          </w:rPr>
          <w:tab/>
        </w:r>
        <w:r w:rsidR="005B53C7" w:rsidRPr="00CE3E17">
          <w:rPr>
            <w:rStyle w:val="Lienhypertexte"/>
            <w:lang w:val="en-US"/>
          </w:rPr>
          <w:t>List of figur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4 \h </w:instrText>
        </w:r>
        <w:r w:rsidR="005B53C7" w:rsidRPr="00CE3E17">
          <w:rPr>
            <w:webHidden/>
            <w:lang w:val="en-US"/>
          </w:rPr>
        </w:r>
        <w:r w:rsidR="005B53C7" w:rsidRPr="00CE3E17">
          <w:rPr>
            <w:webHidden/>
            <w:lang w:val="en-US"/>
          </w:rPr>
          <w:fldChar w:fldCharType="separate"/>
        </w:r>
        <w:r w:rsidR="005B53C7" w:rsidRPr="00CE3E17">
          <w:rPr>
            <w:webHidden/>
            <w:lang w:val="en-US"/>
          </w:rPr>
          <w:t>46</w:t>
        </w:r>
        <w:r w:rsidR="005B53C7" w:rsidRPr="00CE3E17">
          <w:rPr>
            <w:webHidden/>
            <w:lang w:val="en-US"/>
          </w:rPr>
          <w:fldChar w:fldCharType="end"/>
        </w:r>
      </w:hyperlink>
    </w:p>
    <w:p w14:paraId="389B47C5" w14:textId="77777777" w:rsidR="005B53C7" w:rsidRPr="00CE3E17" w:rsidRDefault="0016647B">
      <w:pPr>
        <w:pStyle w:val="TM2"/>
        <w:tabs>
          <w:tab w:val="left" w:pos="880"/>
          <w:tab w:val="right" w:leader="dot" w:pos="7359"/>
        </w:tabs>
        <w:rPr>
          <w:szCs w:val="28"/>
          <w:lang w:val="en-US" w:bidi="th-TH"/>
        </w:rPr>
      </w:pPr>
      <w:hyperlink w:anchor="_Toc421210735" w:history="1">
        <w:r w:rsidR="005B53C7" w:rsidRPr="00CE3E17">
          <w:rPr>
            <w:rStyle w:val="Lienhypertexte"/>
            <w:lang w:val="en-US"/>
          </w:rPr>
          <w:t>7.3</w:t>
        </w:r>
        <w:r w:rsidR="005B53C7" w:rsidRPr="00CE3E17">
          <w:rPr>
            <w:szCs w:val="28"/>
            <w:lang w:val="en-US" w:bidi="th-TH"/>
          </w:rPr>
          <w:tab/>
        </w:r>
        <w:r w:rsidR="005B53C7" w:rsidRPr="00CE3E17">
          <w:rPr>
            <w:rStyle w:val="Lienhypertexte"/>
            <w:lang w:val="en-US"/>
          </w:rPr>
          <w:t>List of tabl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5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14:paraId="381D33FF" w14:textId="77777777" w:rsidR="005B53C7" w:rsidRPr="00CE3E17" w:rsidRDefault="0016647B">
      <w:pPr>
        <w:pStyle w:val="TM2"/>
        <w:tabs>
          <w:tab w:val="left" w:pos="880"/>
          <w:tab w:val="right" w:leader="dot" w:pos="7359"/>
        </w:tabs>
        <w:rPr>
          <w:szCs w:val="28"/>
          <w:lang w:val="en-US" w:bidi="th-TH"/>
        </w:rPr>
      </w:pPr>
      <w:hyperlink w:anchor="_Toc421210736" w:history="1">
        <w:r w:rsidR="005B53C7" w:rsidRPr="00CE3E17">
          <w:rPr>
            <w:rStyle w:val="Lienhypertexte"/>
            <w:lang w:val="en-US"/>
          </w:rPr>
          <w:t>7.4</w:t>
        </w:r>
        <w:r w:rsidR="005B53C7" w:rsidRPr="00CE3E17">
          <w:rPr>
            <w:szCs w:val="28"/>
            <w:lang w:val="en-US" w:bidi="th-TH"/>
          </w:rPr>
          <w:tab/>
        </w:r>
        <w:r w:rsidR="005B53C7" w:rsidRPr="00CE3E17">
          <w:rPr>
            <w:rStyle w:val="Lienhypertexte"/>
            <w:lang w:val="en-US"/>
          </w:rPr>
          <w:t>Reference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736 \h </w:instrText>
        </w:r>
        <w:r w:rsidR="005B53C7" w:rsidRPr="00CE3E17">
          <w:rPr>
            <w:webHidden/>
            <w:lang w:val="en-US"/>
          </w:rPr>
        </w:r>
        <w:r w:rsidR="005B53C7" w:rsidRPr="00CE3E17">
          <w:rPr>
            <w:webHidden/>
            <w:lang w:val="en-US"/>
          </w:rPr>
          <w:fldChar w:fldCharType="separate"/>
        </w:r>
        <w:r w:rsidR="005B53C7" w:rsidRPr="00CE3E17">
          <w:rPr>
            <w:webHidden/>
            <w:lang w:val="en-US"/>
          </w:rPr>
          <w:t>47</w:t>
        </w:r>
        <w:r w:rsidR="005B53C7" w:rsidRPr="00CE3E17">
          <w:rPr>
            <w:webHidden/>
            <w:lang w:val="en-US"/>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7" w:name="_Toc417578136"/>
      <w:bookmarkStart w:id="218" w:name="_Toc417584751"/>
      <w:bookmarkStart w:id="219" w:name="_Toc421210734"/>
      <w:r>
        <w:rPr>
          <w:lang w:val="en-US"/>
        </w:rPr>
        <w:br w:type="page"/>
      </w:r>
    </w:p>
    <w:p w14:paraId="31C06996" w14:textId="77777777" w:rsidR="00844193" w:rsidRPr="00CE3E17" w:rsidRDefault="004B3622" w:rsidP="00844193">
      <w:pPr>
        <w:pStyle w:val="Titre2"/>
        <w:rPr>
          <w:lang w:val="en-US"/>
        </w:rPr>
      </w:pPr>
      <w:bookmarkStart w:id="220" w:name="_Toc421451371"/>
      <w:r w:rsidRPr="00CE3E17">
        <w:rPr>
          <w:lang w:val="en-US"/>
        </w:rPr>
        <w:lastRenderedPageBreak/>
        <w:t>List</w:t>
      </w:r>
      <w:r w:rsidR="007519DD" w:rsidRPr="00CE3E17">
        <w:rPr>
          <w:lang w:val="en-US"/>
        </w:rPr>
        <w:t xml:space="preserve"> of figures</w:t>
      </w:r>
      <w:bookmarkEnd w:id="217"/>
      <w:bookmarkEnd w:id="218"/>
      <w:bookmarkEnd w:id="219"/>
      <w:bookmarkEnd w:id="220"/>
    </w:p>
    <w:p w14:paraId="3D9F74D6" w14:textId="77777777" w:rsidR="005B53C7" w:rsidRPr="00CE3E17" w:rsidRDefault="004B3622">
      <w:pPr>
        <w:pStyle w:val="Tabledesillustrations"/>
        <w:tabs>
          <w:tab w:val="right" w:leader="dot" w:pos="7359"/>
        </w:tabs>
        <w:rPr>
          <w:szCs w:val="28"/>
          <w:lang w:val="en-US" w:bidi="th-TH"/>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82" w:anchor="_Toc421210639" w:history="1">
        <w:r w:rsidR="005B53C7" w:rsidRPr="00CE3E17">
          <w:rPr>
            <w:rStyle w:val="Lienhypertexte"/>
            <w:lang w:val="en-US"/>
          </w:rPr>
          <w:t>Figure 1 Logic Mod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39 \h </w:instrText>
        </w:r>
        <w:r w:rsidR="005B53C7" w:rsidRPr="00CE3E17">
          <w:rPr>
            <w:webHidden/>
            <w:lang w:val="en-US"/>
          </w:rPr>
        </w:r>
        <w:r w:rsidR="005B53C7" w:rsidRPr="00CE3E17">
          <w:rPr>
            <w:webHidden/>
            <w:lang w:val="en-US"/>
          </w:rPr>
          <w:fldChar w:fldCharType="separate"/>
        </w:r>
        <w:r w:rsidR="005B53C7" w:rsidRPr="00CE3E17">
          <w:rPr>
            <w:webHidden/>
            <w:lang w:val="en-US"/>
          </w:rPr>
          <w:t>4</w:t>
        </w:r>
        <w:r w:rsidR="005B53C7" w:rsidRPr="00CE3E17">
          <w:rPr>
            <w:webHidden/>
            <w:lang w:val="en-US"/>
          </w:rPr>
          <w:fldChar w:fldCharType="end"/>
        </w:r>
      </w:hyperlink>
    </w:p>
    <w:p w14:paraId="29520B50" w14:textId="77777777" w:rsidR="005B53C7" w:rsidRPr="00CE3E17" w:rsidRDefault="0016647B">
      <w:pPr>
        <w:pStyle w:val="Tabledesillustrations"/>
        <w:tabs>
          <w:tab w:val="right" w:leader="dot" w:pos="7359"/>
        </w:tabs>
        <w:rPr>
          <w:szCs w:val="28"/>
          <w:lang w:val="en-US" w:bidi="th-TH"/>
        </w:rPr>
      </w:pPr>
      <w:hyperlink r:id="rId83" w:anchor="_Toc421210640" w:history="1">
        <w:r w:rsidR="005B53C7" w:rsidRPr="00CE3E17">
          <w:rPr>
            <w:rStyle w:val="Lienhypertexte"/>
            <w:lang w:val="en-US"/>
          </w:rPr>
          <w:t>Figure 2: Schematic representation of the structure of a PEM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0 \h </w:instrText>
        </w:r>
        <w:r w:rsidR="005B53C7" w:rsidRPr="00CE3E17">
          <w:rPr>
            <w:webHidden/>
            <w:lang w:val="en-US"/>
          </w:rPr>
        </w:r>
        <w:r w:rsidR="005B53C7" w:rsidRPr="00CE3E17">
          <w:rPr>
            <w:webHidden/>
            <w:lang w:val="en-US"/>
          </w:rPr>
          <w:fldChar w:fldCharType="separate"/>
        </w:r>
        <w:r w:rsidR="005B53C7" w:rsidRPr="00CE3E17">
          <w:rPr>
            <w:webHidden/>
            <w:lang w:val="en-US"/>
          </w:rPr>
          <w:t>8</w:t>
        </w:r>
        <w:r w:rsidR="005B53C7" w:rsidRPr="00CE3E17">
          <w:rPr>
            <w:webHidden/>
            <w:lang w:val="en-US"/>
          </w:rPr>
          <w:fldChar w:fldCharType="end"/>
        </w:r>
      </w:hyperlink>
    </w:p>
    <w:p w14:paraId="4B88C02C" w14:textId="77777777" w:rsidR="005B53C7" w:rsidRPr="00CE3E17" w:rsidRDefault="0016647B">
      <w:pPr>
        <w:pStyle w:val="Tabledesillustrations"/>
        <w:tabs>
          <w:tab w:val="right" w:leader="dot" w:pos="7359"/>
        </w:tabs>
        <w:rPr>
          <w:szCs w:val="28"/>
          <w:lang w:val="en-US" w:bidi="th-TH"/>
        </w:rPr>
      </w:pPr>
      <w:hyperlink r:id="rId84" w:anchor="_Toc421210641" w:history="1">
        <w:r w:rsidR="005B53C7" w:rsidRPr="00CE3E17">
          <w:rPr>
            <w:rStyle w:val="Lienhypertexte"/>
            <w:lang w:val="en-US"/>
          </w:rPr>
          <w:t>Figure 3: Schematic representation of the structure of an 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1 \h </w:instrText>
        </w:r>
        <w:r w:rsidR="005B53C7" w:rsidRPr="00CE3E17">
          <w:rPr>
            <w:webHidden/>
            <w:lang w:val="en-US"/>
          </w:rPr>
        </w:r>
        <w:r w:rsidR="005B53C7" w:rsidRPr="00CE3E17">
          <w:rPr>
            <w:webHidden/>
            <w:lang w:val="en-US"/>
          </w:rPr>
          <w:fldChar w:fldCharType="separate"/>
        </w:r>
        <w:r w:rsidR="005B53C7" w:rsidRPr="00CE3E17">
          <w:rPr>
            <w:webHidden/>
            <w:lang w:val="en-US"/>
          </w:rPr>
          <w:t>9</w:t>
        </w:r>
        <w:r w:rsidR="005B53C7" w:rsidRPr="00CE3E17">
          <w:rPr>
            <w:webHidden/>
            <w:lang w:val="en-US"/>
          </w:rPr>
          <w:fldChar w:fldCharType="end"/>
        </w:r>
      </w:hyperlink>
    </w:p>
    <w:p w14:paraId="58413618" w14:textId="77777777" w:rsidR="005B53C7" w:rsidRPr="00CE3E17" w:rsidRDefault="0016647B">
      <w:pPr>
        <w:pStyle w:val="Tabledesillustrations"/>
        <w:tabs>
          <w:tab w:val="right" w:leader="dot" w:pos="7359"/>
        </w:tabs>
        <w:rPr>
          <w:szCs w:val="28"/>
          <w:lang w:val="en-US" w:bidi="th-TH"/>
        </w:rPr>
      </w:pPr>
      <w:hyperlink r:id="rId85" w:anchor="_Toc421210642" w:history="1">
        <w:r w:rsidR="005B53C7" w:rsidRPr="00CE3E17">
          <w:rPr>
            <w:rStyle w:val="Lienhypertexte"/>
            <w:lang w:val="en-US"/>
          </w:rPr>
          <w:t>Figure 4: Schematic representation of the structure of a PA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2 \h </w:instrText>
        </w:r>
        <w:r w:rsidR="005B53C7" w:rsidRPr="00CE3E17">
          <w:rPr>
            <w:webHidden/>
            <w:lang w:val="en-US"/>
          </w:rPr>
        </w:r>
        <w:r w:rsidR="005B53C7" w:rsidRPr="00CE3E17">
          <w:rPr>
            <w:webHidden/>
            <w:lang w:val="en-US"/>
          </w:rPr>
          <w:fldChar w:fldCharType="separate"/>
        </w:r>
        <w:r w:rsidR="005B53C7" w:rsidRPr="00CE3E17">
          <w:rPr>
            <w:webHidden/>
            <w:lang w:val="en-US"/>
          </w:rPr>
          <w:t>10</w:t>
        </w:r>
        <w:r w:rsidR="005B53C7" w:rsidRPr="00CE3E17">
          <w:rPr>
            <w:webHidden/>
            <w:lang w:val="en-US"/>
          </w:rPr>
          <w:fldChar w:fldCharType="end"/>
        </w:r>
      </w:hyperlink>
    </w:p>
    <w:p w14:paraId="58C515F4" w14:textId="77777777" w:rsidR="005B53C7" w:rsidRPr="00CE3E17" w:rsidRDefault="0016647B">
      <w:pPr>
        <w:pStyle w:val="Tabledesillustrations"/>
        <w:tabs>
          <w:tab w:val="right" w:leader="dot" w:pos="7359"/>
        </w:tabs>
        <w:rPr>
          <w:szCs w:val="28"/>
          <w:lang w:val="en-US" w:bidi="th-TH"/>
        </w:rPr>
      </w:pPr>
      <w:hyperlink r:id="rId86" w:anchor="_Toc421210643" w:history="1">
        <w:r w:rsidR="005B53C7" w:rsidRPr="00CE3E17">
          <w:rPr>
            <w:rStyle w:val="Lienhypertexte"/>
            <w:lang w:val="en-US"/>
          </w:rPr>
          <w:t>Figure 5: Schematic representation of the structure of a SO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3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1BE80650" w14:textId="77777777" w:rsidR="005B53C7" w:rsidRPr="00CE3E17" w:rsidRDefault="0016647B">
      <w:pPr>
        <w:pStyle w:val="Tabledesillustrations"/>
        <w:tabs>
          <w:tab w:val="right" w:leader="dot" w:pos="7359"/>
        </w:tabs>
        <w:rPr>
          <w:szCs w:val="28"/>
          <w:lang w:val="en-US" w:bidi="th-TH"/>
        </w:rPr>
      </w:pPr>
      <w:hyperlink r:id="rId87" w:anchor="_Toc421210644" w:history="1">
        <w:r w:rsidR="005B53C7" w:rsidRPr="00CE3E17">
          <w:rPr>
            <w:rStyle w:val="Lienhypertexte"/>
            <w:lang w:val="en-US"/>
          </w:rPr>
          <w:t>Figure 6: Schematic representation of the structure of an MCF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4 \h </w:instrText>
        </w:r>
        <w:r w:rsidR="005B53C7" w:rsidRPr="00CE3E17">
          <w:rPr>
            <w:webHidden/>
            <w:lang w:val="en-US"/>
          </w:rPr>
        </w:r>
        <w:r w:rsidR="005B53C7" w:rsidRPr="00CE3E17">
          <w:rPr>
            <w:webHidden/>
            <w:lang w:val="en-US"/>
          </w:rPr>
          <w:fldChar w:fldCharType="separate"/>
        </w:r>
        <w:r w:rsidR="005B53C7" w:rsidRPr="00CE3E17">
          <w:rPr>
            <w:webHidden/>
            <w:lang w:val="en-US"/>
          </w:rPr>
          <w:t>11</w:t>
        </w:r>
        <w:r w:rsidR="005B53C7" w:rsidRPr="00CE3E17">
          <w:rPr>
            <w:webHidden/>
            <w:lang w:val="en-US"/>
          </w:rPr>
          <w:fldChar w:fldCharType="end"/>
        </w:r>
      </w:hyperlink>
    </w:p>
    <w:p w14:paraId="2F46E848" w14:textId="77777777" w:rsidR="005B53C7" w:rsidRPr="00CE3E17" w:rsidRDefault="0016647B">
      <w:pPr>
        <w:pStyle w:val="Tabledesillustrations"/>
        <w:tabs>
          <w:tab w:val="right" w:leader="dot" w:pos="7359"/>
        </w:tabs>
        <w:rPr>
          <w:szCs w:val="28"/>
          <w:lang w:val="en-US" w:bidi="th-TH"/>
        </w:rPr>
      </w:pPr>
      <w:hyperlink r:id="rId88" w:anchor="_Toc421210645" w:history="1">
        <w:r w:rsidR="005B53C7" w:rsidRPr="00CE3E17">
          <w:rPr>
            <w:rStyle w:val="Lienhypertexte"/>
            <w:lang w:val="en-US"/>
          </w:rPr>
          <w:t>Figure 7: A hydrogen mowered bus in Lond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5 \h </w:instrText>
        </w:r>
        <w:r w:rsidR="005B53C7" w:rsidRPr="00CE3E17">
          <w:rPr>
            <w:webHidden/>
            <w:lang w:val="en-US"/>
          </w:rPr>
        </w:r>
        <w:r w:rsidR="005B53C7" w:rsidRPr="00CE3E17">
          <w:rPr>
            <w:webHidden/>
            <w:lang w:val="en-US"/>
          </w:rPr>
          <w:fldChar w:fldCharType="separate"/>
        </w:r>
        <w:r w:rsidR="005B53C7" w:rsidRPr="00CE3E17">
          <w:rPr>
            <w:webHidden/>
            <w:lang w:val="en-US"/>
          </w:rPr>
          <w:t>13</w:t>
        </w:r>
        <w:r w:rsidR="005B53C7" w:rsidRPr="00CE3E17">
          <w:rPr>
            <w:webHidden/>
            <w:lang w:val="en-US"/>
          </w:rPr>
          <w:fldChar w:fldCharType="end"/>
        </w:r>
      </w:hyperlink>
    </w:p>
    <w:p w14:paraId="4E49D4FE" w14:textId="77777777" w:rsidR="005B53C7" w:rsidRPr="00CE3E17" w:rsidRDefault="0016647B">
      <w:pPr>
        <w:pStyle w:val="Tabledesillustrations"/>
        <w:tabs>
          <w:tab w:val="right" w:leader="dot" w:pos="7359"/>
        </w:tabs>
        <w:rPr>
          <w:szCs w:val="28"/>
          <w:lang w:val="en-US" w:bidi="th-TH"/>
        </w:rPr>
      </w:pPr>
      <w:hyperlink r:id="rId89" w:anchor="_Toc421210646" w:history="1">
        <w:r w:rsidR="005B53C7" w:rsidRPr="00CE3E17">
          <w:rPr>
            <w:rStyle w:val="Lienhypertexte"/>
            <w:lang w:val="en-US"/>
          </w:rPr>
          <w:t>Figure 8: SOFC installation by Bloom Energy at a NASA cent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6 \h </w:instrText>
        </w:r>
        <w:r w:rsidR="005B53C7" w:rsidRPr="00CE3E17">
          <w:rPr>
            <w:webHidden/>
            <w:lang w:val="en-US"/>
          </w:rPr>
        </w:r>
        <w:r w:rsidR="005B53C7" w:rsidRPr="00CE3E17">
          <w:rPr>
            <w:webHidden/>
            <w:lang w:val="en-US"/>
          </w:rPr>
          <w:fldChar w:fldCharType="separate"/>
        </w:r>
        <w:r w:rsidR="005B53C7" w:rsidRPr="00CE3E17">
          <w:rPr>
            <w:webHidden/>
            <w:lang w:val="en-US"/>
          </w:rPr>
          <w:t>14</w:t>
        </w:r>
        <w:r w:rsidR="005B53C7" w:rsidRPr="00CE3E17">
          <w:rPr>
            <w:webHidden/>
            <w:lang w:val="en-US"/>
          </w:rPr>
          <w:fldChar w:fldCharType="end"/>
        </w:r>
      </w:hyperlink>
    </w:p>
    <w:p w14:paraId="017CEF04" w14:textId="77777777" w:rsidR="005B53C7" w:rsidRPr="00CE3E17" w:rsidRDefault="0016647B">
      <w:pPr>
        <w:pStyle w:val="Tabledesillustrations"/>
        <w:tabs>
          <w:tab w:val="right" w:leader="dot" w:pos="7359"/>
        </w:tabs>
        <w:rPr>
          <w:szCs w:val="28"/>
          <w:lang w:val="en-US" w:bidi="th-TH"/>
        </w:rPr>
      </w:pPr>
      <w:hyperlink r:id="rId90" w:anchor="_Toc421210647" w:history="1">
        <w:r w:rsidR="005B53C7" w:rsidRPr="00CE3E17">
          <w:rPr>
            <w:rStyle w:val="Lienhypertexte"/>
            <w:lang w:val="en-US"/>
          </w:rPr>
          <w:t>Figure 9: A fuel cell charger designed by Brunton. It uses small hydrogen reservoirs to refue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7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30EA1EA8" w14:textId="77777777" w:rsidR="005B53C7" w:rsidRPr="00CE3E17" w:rsidRDefault="0016647B">
      <w:pPr>
        <w:pStyle w:val="Tabledesillustrations"/>
        <w:tabs>
          <w:tab w:val="right" w:leader="dot" w:pos="7359"/>
        </w:tabs>
        <w:rPr>
          <w:szCs w:val="28"/>
          <w:lang w:val="en-US" w:bidi="th-TH"/>
        </w:rPr>
      </w:pPr>
      <w:hyperlink r:id="rId91" w:anchor="_Toc421210648" w:history="1">
        <w:r w:rsidR="005B53C7" w:rsidRPr="00CE3E17">
          <w:rPr>
            <w:rStyle w:val="Lienhypertexte"/>
            <w:lang w:val="en-US"/>
          </w:rPr>
          <w:t>Figure 10 The air present on the surface of Earth is made of 78,08 % of diazote, 20,95 % of dioxygen, and 1 % of other gas. Hydrogen represents only a 0,000072 % fraction of it.</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8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20A6E156" w14:textId="77777777" w:rsidR="005B53C7" w:rsidRPr="00CE3E17" w:rsidRDefault="0016647B">
      <w:pPr>
        <w:pStyle w:val="Tabledesillustrations"/>
        <w:tabs>
          <w:tab w:val="right" w:leader="dot" w:pos="7359"/>
        </w:tabs>
        <w:rPr>
          <w:szCs w:val="28"/>
          <w:lang w:val="en-US" w:bidi="th-TH"/>
        </w:rPr>
      </w:pPr>
      <w:hyperlink r:id="rId92" w:anchor="_Toc421210649" w:history="1">
        <w:r w:rsidR="005B53C7" w:rsidRPr="00CE3E17">
          <w:rPr>
            <w:rStyle w:val="Lienhypertexte"/>
            <w:lang w:val="en-US"/>
          </w:rPr>
          <w:t>Figure 11: A hydrogen "plug" on a ca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49 \h </w:instrText>
        </w:r>
        <w:r w:rsidR="005B53C7" w:rsidRPr="00CE3E17">
          <w:rPr>
            <w:webHidden/>
            <w:lang w:val="en-US"/>
          </w:rPr>
        </w:r>
        <w:r w:rsidR="005B53C7" w:rsidRPr="00CE3E17">
          <w:rPr>
            <w:webHidden/>
            <w:lang w:val="en-US"/>
          </w:rPr>
          <w:fldChar w:fldCharType="separate"/>
        </w:r>
        <w:r w:rsidR="005B53C7" w:rsidRPr="00CE3E17">
          <w:rPr>
            <w:webHidden/>
            <w:lang w:val="en-US"/>
          </w:rPr>
          <w:t>16</w:t>
        </w:r>
        <w:r w:rsidR="005B53C7" w:rsidRPr="00CE3E17">
          <w:rPr>
            <w:webHidden/>
            <w:lang w:val="en-US"/>
          </w:rPr>
          <w:fldChar w:fldCharType="end"/>
        </w:r>
      </w:hyperlink>
    </w:p>
    <w:p w14:paraId="3D1F581A" w14:textId="77777777" w:rsidR="005B53C7" w:rsidRPr="00CE3E17" w:rsidRDefault="0016647B">
      <w:pPr>
        <w:pStyle w:val="Tabledesillustrations"/>
        <w:tabs>
          <w:tab w:val="right" w:leader="dot" w:pos="7359"/>
        </w:tabs>
        <w:rPr>
          <w:szCs w:val="28"/>
          <w:lang w:val="en-US" w:bidi="th-TH"/>
        </w:rPr>
      </w:pPr>
      <w:hyperlink w:anchor="_Toc421210650" w:history="1">
        <w:r w:rsidR="005B53C7" w:rsidRPr="00CE3E17">
          <w:rPr>
            <w:rStyle w:val="Lienhypertexte"/>
            <w:lang w:val="en-US"/>
          </w:rPr>
          <w:t>Figure 12: Hydrogen high pressure tubes designed by Shijiazhuang Enric Gas Equipment Co.</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0 \h </w:instrText>
        </w:r>
        <w:r w:rsidR="005B53C7" w:rsidRPr="00CE3E17">
          <w:rPr>
            <w:webHidden/>
            <w:lang w:val="en-US"/>
          </w:rPr>
        </w:r>
        <w:r w:rsidR="005B53C7" w:rsidRPr="00CE3E17">
          <w:rPr>
            <w:webHidden/>
            <w:lang w:val="en-US"/>
          </w:rPr>
          <w:fldChar w:fldCharType="separate"/>
        </w:r>
        <w:r w:rsidR="005B53C7" w:rsidRPr="00CE3E17">
          <w:rPr>
            <w:webHidden/>
            <w:lang w:val="en-US"/>
          </w:rPr>
          <w:t>17</w:t>
        </w:r>
        <w:r w:rsidR="005B53C7" w:rsidRPr="00CE3E17">
          <w:rPr>
            <w:webHidden/>
            <w:lang w:val="en-US"/>
          </w:rPr>
          <w:fldChar w:fldCharType="end"/>
        </w:r>
      </w:hyperlink>
    </w:p>
    <w:p w14:paraId="7683B3F2" w14:textId="77777777" w:rsidR="005B53C7" w:rsidRPr="00CE3E17" w:rsidRDefault="0016647B">
      <w:pPr>
        <w:pStyle w:val="Tabledesillustrations"/>
        <w:tabs>
          <w:tab w:val="right" w:leader="dot" w:pos="7359"/>
        </w:tabs>
        <w:rPr>
          <w:szCs w:val="28"/>
          <w:lang w:val="en-US" w:bidi="th-TH"/>
        </w:rPr>
      </w:pPr>
      <w:hyperlink w:anchor="_Toc421210651" w:history="1">
        <w:r w:rsidR="005B53C7" w:rsidRPr="00CE3E17">
          <w:rPr>
            <w:rStyle w:val="Lienhypertexte"/>
            <w:lang w:val="en-US"/>
          </w:rPr>
          <w:t>Figure 13 : Illustration of the different storage modes for Hydroge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1 \h </w:instrText>
        </w:r>
        <w:r w:rsidR="005B53C7" w:rsidRPr="00CE3E17">
          <w:rPr>
            <w:webHidden/>
            <w:lang w:val="en-US"/>
          </w:rPr>
        </w:r>
        <w:r w:rsidR="005B53C7" w:rsidRPr="00CE3E17">
          <w:rPr>
            <w:webHidden/>
            <w:lang w:val="en-US"/>
          </w:rPr>
          <w:fldChar w:fldCharType="separate"/>
        </w:r>
        <w:r w:rsidR="005B53C7" w:rsidRPr="00CE3E17">
          <w:rPr>
            <w:webHidden/>
            <w:lang w:val="en-US"/>
          </w:rPr>
          <w:t>18</w:t>
        </w:r>
        <w:r w:rsidR="005B53C7" w:rsidRPr="00CE3E17">
          <w:rPr>
            <w:webHidden/>
            <w:lang w:val="en-US"/>
          </w:rPr>
          <w:fldChar w:fldCharType="end"/>
        </w:r>
      </w:hyperlink>
    </w:p>
    <w:p w14:paraId="359B52FC" w14:textId="77777777" w:rsidR="005B53C7" w:rsidRPr="00CE3E17" w:rsidRDefault="0016647B">
      <w:pPr>
        <w:pStyle w:val="Tabledesillustrations"/>
        <w:tabs>
          <w:tab w:val="right" w:leader="dot" w:pos="7359"/>
        </w:tabs>
        <w:rPr>
          <w:szCs w:val="28"/>
          <w:lang w:val="en-US" w:bidi="th-TH"/>
        </w:rPr>
      </w:pPr>
      <w:hyperlink w:anchor="_Toc421210652" w:history="1">
        <w:r w:rsidR="005B53C7" w:rsidRPr="00CE3E17">
          <w:rPr>
            <w:rStyle w:val="Lienhypertexte"/>
            <w:lang w:val="en-US"/>
          </w:rPr>
          <w:t xml:space="preserve">Figure 14 : FC Investment Cost Reduction </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2 \h </w:instrText>
        </w:r>
        <w:r w:rsidR="005B53C7" w:rsidRPr="00CE3E17">
          <w:rPr>
            <w:webHidden/>
            <w:lang w:val="en-US"/>
          </w:rPr>
        </w:r>
        <w:r w:rsidR="005B53C7" w:rsidRPr="00CE3E17">
          <w:rPr>
            <w:webHidden/>
            <w:lang w:val="en-US"/>
          </w:rPr>
          <w:fldChar w:fldCharType="separate"/>
        </w:r>
        <w:r w:rsidR="005B53C7" w:rsidRPr="00CE3E17">
          <w:rPr>
            <w:webHidden/>
            <w:lang w:val="en-US"/>
          </w:rPr>
          <w:t>21</w:t>
        </w:r>
        <w:r w:rsidR="005B53C7" w:rsidRPr="00CE3E17">
          <w:rPr>
            <w:webHidden/>
            <w:lang w:val="en-US"/>
          </w:rPr>
          <w:fldChar w:fldCharType="end"/>
        </w:r>
      </w:hyperlink>
    </w:p>
    <w:p w14:paraId="22CB61FE" w14:textId="77777777" w:rsidR="005B53C7" w:rsidRPr="00CE3E17" w:rsidRDefault="0016647B">
      <w:pPr>
        <w:pStyle w:val="Tabledesillustrations"/>
        <w:tabs>
          <w:tab w:val="right" w:leader="dot" w:pos="7359"/>
        </w:tabs>
        <w:rPr>
          <w:szCs w:val="28"/>
          <w:lang w:val="en-US" w:bidi="th-TH"/>
        </w:rPr>
      </w:pPr>
      <w:hyperlink w:anchor="_Toc421210653" w:history="1">
        <w:r w:rsidR="005B53C7" w:rsidRPr="00CE3E17">
          <w:rPr>
            <w:rStyle w:val="Lienhypertexte"/>
            <w:lang w:val="en-US"/>
          </w:rPr>
          <w:t>Figure 15 : Top 10 Fuel Cell Energy Patent Assignees 2002 - 2014</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3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14:paraId="6F7B1BF2" w14:textId="77777777" w:rsidR="005B53C7" w:rsidRPr="00CE3E17" w:rsidRDefault="0016647B">
      <w:pPr>
        <w:pStyle w:val="Tabledesillustrations"/>
        <w:tabs>
          <w:tab w:val="right" w:leader="dot" w:pos="7359"/>
        </w:tabs>
        <w:rPr>
          <w:szCs w:val="28"/>
          <w:lang w:val="en-US" w:bidi="th-TH"/>
        </w:rPr>
      </w:pPr>
      <w:hyperlink w:anchor="_Toc421210654" w:history="1">
        <w:r w:rsidR="005B53C7" w:rsidRPr="00CE3E17">
          <w:rPr>
            <w:rStyle w:val="Lienhypertexte"/>
            <w:lang w:val="en-US"/>
          </w:rPr>
          <w:t>Figure 16 : Fuel  Cell Patents Geographic Distribution</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4 \h </w:instrText>
        </w:r>
        <w:r w:rsidR="005B53C7" w:rsidRPr="00CE3E17">
          <w:rPr>
            <w:webHidden/>
            <w:lang w:val="en-US"/>
          </w:rPr>
        </w:r>
        <w:r w:rsidR="005B53C7" w:rsidRPr="00CE3E17">
          <w:rPr>
            <w:webHidden/>
            <w:lang w:val="en-US"/>
          </w:rPr>
          <w:fldChar w:fldCharType="separate"/>
        </w:r>
        <w:r w:rsidR="005B53C7" w:rsidRPr="00CE3E17">
          <w:rPr>
            <w:webHidden/>
            <w:lang w:val="en-US"/>
          </w:rPr>
          <w:t>22</w:t>
        </w:r>
        <w:r w:rsidR="005B53C7" w:rsidRPr="00CE3E17">
          <w:rPr>
            <w:webHidden/>
            <w:lang w:val="en-US"/>
          </w:rPr>
          <w:fldChar w:fldCharType="end"/>
        </w:r>
      </w:hyperlink>
    </w:p>
    <w:p w14:paraId="60EC087A" w14:textId="77777777" w:rsidR="005B53C7" w:rsidRPr="00CE3E17" w:rsidRDefault="0016647B">
      <w:pPr>
        <w:pStyle w:val="Tabledesillustrations"/>
        <w:tabs>
          <w:tab w:val="right" w:leader="dot" w:pos="7359"/>
        </w:tabs>
        <w:rPr>
          <w:szCs w:val="28"/>
          <w:lang w:val="en-US" w:bidi="th-TH"/>
        </w:rPr>
      </w:pPr>
      <w:hyperlink w:anchor="_Toc421210655" w:history="1">
        <w:r w:rsidR="005B53C7" w:rsidRPr="00CE3E17">
          <w:rPr>
            <w:rStyle w:val="Lienhypertexte"/>
            <w:lang w:val="en-US"/>
          </w:rPr>
          <w:t>Figure 17 : Fuel Cell System Shipped by Application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5 \h </w:instrText>
        </w:r>
        <w:r w:rsidR="005B53C7" w:rsidRPr="00CE3E17">
          <w:rPr>
            <w:webHidden/>
            <w:lang w:val="en-US"/>
          </w:rPr>
        </w:r>
        <w:r w:rsidR="005B53C7" w:rsidRPr="00CE3E17">
          <w:rPr>
            <w:webHidden/>
            <w:lang w:val="en-US"/>
          </w:rPr>
          <w:fldChar w:fldCharType="separate"/>
        </w:r>
        <w:r w:rsidR="005B53C7" w:rsidRPr="00CE3E17">
          <w:rPr>
            <w:webHidden/>
            <w:lang w:val="en-US"/>
          </w:rPr>
          <w:t>23</w:t>
        </w:r>
        <w:r w:rsidR="005B53C7" w:rsidRPr="00CE3E17">
          <w:rPr>
            <w:webHidden/>
            <w:lang w:val="en-US"/>
          </w:rPr>
          <w:fldChar w:fldCharType="end"/>
        </w:r>
      </w:hyperlink>
    </w:p>
    <w:p w14:paraId="5A0E0A02" w14:textId="77777777" w:rsidR="005B53C7" w:rsidRPr="00CE3E17" w:rsidRDefault="0016647B">
      <w:pPr>
        <w:pStyle w:val="Tabledesillustrations"/>
        <w:tabs>
          <w:tab w:val="right" w:leader="dot" w:pos="7359"/>
        </w:tabs>
        <w:rPr>
          <w:szCs w:val="28"/>
          <w:lang w:val="en-US" w:bidi="th-TH"/>
        </w:rPr>
      </w:pPr>
      <w:hyperlink w:anchor="_Toc421210656" w:history="1">
        <w:r w:rsidR="005B53C7" w:rsidRPr="00CE3E17">
          <w:rPr>
            <w:rStyle w:val="Lienhypertexte"/>
            <w:lang w:val="en-US"/>
          </w:rPr>
          <w:t>Figure 18 : Fuel Cell  MWs Shipped by Application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6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14:paraId="67A2D8D3" w14:textId="77777777" w:rsidR="005B53C7" w:rsidRPr="00CE3E17" w:rsidRDefault="0016647B">
      <w:pPr>
        <w:pStyle w:val="Tabledesillustrations"/>
        <w:tabs>
          <w:tab w:val="right" w:leader="dot" w:pos="7359"/>
        </w:tabs>
        <w:rPr>
          <w:szCs w:val="28"/>
          <w:lang w:val="en-US" w:bidi="th-TH"/>
        </w:rPr>
      </w:pPr>
      <w:hyperlink w:anchor="_Toc421210657" w:history="1">
        <w:r w:rsidR="005B53C7" w:rsidRPr="00CE3E17">
          <w:rPr>
            <w:rStyle w:val="Lienhypertexte"/>
            <w:lang w:val="en-US"/>
          </w:rPr>
          <w:t>Figure 19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7 \h </w:instrText>
        </w:r>
        <w:r w:rsidR="005B53C7" w:rsidRPr="00CE3E17">
          <w:rPr>
            <w:webHidden/>
            <w:lang w:val="en-US"/>
          </w:rPr>
        </w:r>
        <w:r w:rsidR="005B53C7" w:rsidRPr="00CE3E17">
          <w:rPr>
            <w:webHidden/>
            <w:lang w:val="en-US"/>
          </w:rPr>
          <w:fldChar w:fldCharType="separate"/>
        </w:r>
        <w:r w:rsidR="005B53C7" w:rsidRPr="00CE3E17">
          <w:rPr>
            <w:webHidden/>
            <w:lang w:val="en-US"/>
          </w:rPr>
          <w:t>24</w:t>
        </w:r>
        <w:r w:rsidR="005B53C7" w:rsidRPr="00CE3E17">
          <w:rPr>
            <w:webHidden/>
            <w:lang w:val="en-US"/>
          </w:rPr>
          <w:fldChar w:fldCharType="end"/>
        </w:r>
      </w:hyperlink>
    </w:p>
    <w:p w14:paraId="6D64F848" w14:textId="77777777" w:rsidR="005B53C7" w:rsidRPr="00CE3E17" w:rsidRDefault="0016647B">
      <w:pPr>
        <w:pStyle w:val="Tabledesillustrations"/>
        <w:tabs>
          <w:tab w:val="right" w:leader="dot" w:pos="7359"/>
        </w:tabs>
        <w:rPr>
          <w:szCs w:val="28"/>
          <w:lang w:val="en-US" w:bidi="th-TH"/>
        </w:rPr>
      </w:pPr>
      <w:hyperlink w:anchor="_Toc421210658" w:history="1">
        <w:r w:rsidR="005B53C7" w:rsidRPr="00CE3E17">
          <w:rPr>
            <w:rStyle w:val="Lienhypertexte"/>
            <w:lang w:val="en-US"/>
          </w:rPr>
          <w:t>Figure 20 : Fuel Cell Systems Shipped by Major Manufacturer Countries (2008-2013)</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8 \h </w:instrText>
        </w:r>
        <w:r w:rsidR="005B53C7" w:rsidRPr="00CE3E17">
          <w:rPr>
            <w:webHidden/>
            <w:lang w:val="en-US"/>
          </w:rPr>
        </w:r>
        <w:r w:rsidR="005B53C7" w:rsidRPr="00CE3E17">
          <w:rPr>
            <w:webHidden/>
            <w:lang w:val="en-US"/>
          </w:rPr>
          <w:fldChar w:fldCharType="separate"/>
        </w:r>
        <w:r w:rsidR="005B53C7" w:rsidRPr="00CE3E17">
          <w:rPr>
            <w:webHidden/>
            <w:lang w:val="en-US"/>
          </w:rPr>
          <w:t>25</w:t>
        </w:r>
        <w:r w:rsidR="005B53C7" w:rsidRPr="00CE3E17">
          <w:rPr>
            <w:webHidden/>
            <w:lang w:val="en-US"/>
          </w:rPr>
          <w:fldChar w:fldCharType="end"/>
        </w:r>
      </w:hyperlink>
    </w:p>
    <w:p w14:paraId="5595D5FF" w14:textId="77777777" w:rsidR="005B53C7" w:rsidRPr="00CE3E17" w:rsidRDefault="0016647B">
      <w:pPr>
        <w:pStyle w:val="Tabledesillustrations"/>
        <w:tabs>
          <w:tab w:val="right" w:leader="dot" w:pos="7359"/>
        </w:tabs>
        <w:rPr>
          <w:szCs w:val="28"/>
          <w:lang w:val="en-US" w:bidi="th-TH"/>
        </w:rPr>
      </w:pPr>
      <w:hyperlink w:anchor="_Toc421210659" w:history="1">
        <w:r w:rsidR="005B53C7" w:rsidRPr="00CE3E17">
          <w:rPr>
            <w:rStyle w:val="Lienhypertexte"/>
            <w:lang w:val="en-US"/>
          </w:rPr>
          <w:t>Figure 21 : Bloom box, a stationary fuel cell manufactured by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5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703F6A94" w14:textId="77777777" w:rsidR="005B53C7" w:rsidRPr="00CE3E17" w:rsidRDefault="0016647B">
      <w:pPr>
        <w:pStyle w:val="Tabledesillustrations"/>
        <w:tabs>
          <w:tab w:val="right" w:leader="dot" w:pos="7359"/>
        </w:tabs>
        <w:rPr>
          <w:szCs w:val="28"/>
          <w:lang w:val="en-US" w:bidi="th-TH"/>
        </w:rPr>
      </w:pPr>
      <w:hyperlink w:anchor="_Toc421210660" w:history="1">
        <w:r w:rsidR="005B53C7" w:rsidRPr="00CE3E17">
          <w:rPr>
            <w:rStyle w:val="Lienhypertexte"/>
            <w:lang w:val="en-US"/>
          </w:rPr>
          <w:t>Figure 22 : Horizon MiniPak, FC product made from recycled plastic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4BE8B2E4" w14:textId="77777777" w:rsidR="005B53C7" w:rsidRPr="00CE3E17" w:rsidRDefault="0016647B">
      <w:pPr>
        <w:pStyle w:val="Tabledesillustrations"/>
        <w:tabs>
          <w:tab w:val="right" w:leader="dot" w:pos="7359"/>
        </w:tabs>
        <w:rPr>
          <w:szCs w:val="28"/>
          <w:lang w:val="en-US" w:bidi="th-TH"/>
        </w:rPr>
      </w:pPr>
      <w:hyperlink w:anchor="_Toc421210661" w:history="1">
        <w:r w:rsidR="005B53C7" w:rsidRPr="00CE3E17">
          <w:rPr>
            <w:rStyle w:val="Lienhypertexte"/>
            <w:lang w:val="en-US"/>
          </w:rPr>
          <w:t>Figure 23 : A fuel cell taxi developed by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14:paraId="3923A9DF" w14:textId="77777777" w:rsidR="005B53C7" w:rsidRPr="00CE3E17" w:rsidRDefault="0016647B">
      <w:pPr>
        <w:pStyle w:val="Tabledesillustrations"/>
        <w:tabs>
          <w:tab w:val="right" w:leader="dot" w:pos="7359"/>
        </w:tabs>
        <w:rPr>
          <w:szCs w:val="28"/>
          <w:lang w:val="en-US" w:bidi="th-TH"/>
        </w:rPr>
      </w:pPr>
      <w:hyperlink w:anchor="_Toc421210662" w:history="1">
        <w:r w:rsidR="005B53C7" w:rsidRPr="00CE3E17">
          <w:rPr>
            <w:rStyle w:val="Lienhypertexte"/>
            <w:lang w:val="en-US"/>
          </w:rPr>
          <w:t>Figure 24 : PEM Fuel Cells by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14:paraId="2838B012" w14:textId="77777777" w:rsidR="005B53C7" w:rsidRPr="00CE3E17" w:rsidRDefault="0016647B">
      <w:pPr>
        <w:pStyle w:val="Tabledesillustrations"/>
        <w:tabs>
          <w:tab w:val="right" w:leader="dot" w:pos="7359"/>
        </w:tabs>
        <w:rPr>
          <w:szCs w:val="28"/>
          <w:lang w:val="en-US" w:bidi="th-TH"/>
        </w:rPr>
      </w:pPr>
      <w:hyperlink w:anchor="_Toc421210663" w:history="1">
        <w:r w:rsidR="005B53C7" w:rsidRPr="00CE3E17">
          <w:rPr>
            <w:rStyle w:val="Lienhypertexte"/>
            <w:lang w:val="en-US"/>
          </w:rPr>
          <w:t>Figure 25 : A Panasonic laptop operating on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14:paraId="21C77723" w14:textId="77777777" w:rsidR="005B53C7" w:rsidRPr="00CE3E17" w:rsidRDefault="0016647B">
      <w:pPr>
        <w:pStyle w:val="Tabledesillustrations"/>
        <w:tabs>
          <w:tab w:val="right" w:leader="dot" w:pos="7359"/>
        </w:tabs>
        <w:rPr>
          <w:szCs w:val="28"/>
          <w:lang w:val="en-US" w:bidi="th-TH"/>
        </w:rPr>
      </w:pPr>
      <w:hyperlink w:anchor="_Toc421210664" w:history="1">
        <w:r w:rsidR="005B53C7" w:rsidRPr="00CE3E17">
          <w:rPr>
            <w:rStyle w:val="Lienhypertexte"/>
            <w:lang w:val="en-US"/>
          </w:rPr>
          <w:t>Figure 26 : GenDrive, a forklift fuel cell manufactured by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7C322FF6" w14:textId="77777777" w:rsidR="005B53C7" w:rsidRPr="00CE3E17" w:rsidRDefault="0016647B">
      <w:pPr>
        <w:pStyle w:val="Tabledesillustrations"/>
        <w:tabs>
          <w:tab w:val="right" w:leader="dot" w:pos="7359"/>
        </w:tabs>
        <w:rPr>
          <w:szCs w:val="28"/>
          <w:lang w:val="en-US" w:bidi="th-TH"/>
        </w:rPr>
      </w:pPr>
      <w:hyperlink w:anchor="_Toc421210665" w:history="1">
        <w:r w:rsidR="005B53C7" w:rsidRPr="00CE3E17">
          <w:rPr>
            <w:rStyle w:val="Lienhypertexte"/>
            <w:lang w:val="en-US"/>
          </w:rPr>
          <w:t>Figure 27: Jenny, A portable fuel cell used in military opera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2C66DDB0" w14:textId="77777777" w:rsidR="005B53C7" w:rsidRPr="00CE3E17" w:rsidRDefault="0016647B">
      <w:pPr>
        <w:pStyle w:val="Tabledesillustrations"/>
        <w:tabs>
          <w:tab w:val="right" w:leader="dot" w:pos="7359"/>
        </w:tabs>
        <w:rPr>
          <w:szCs w:val="28"/>
          <w:lang w:val="en-US" w:bidi="th-TH"/>
        </w:rPr>
      </w:pPr>
      <w:hyperlink w:anchor="_Toc421210666" w:history="1">
        <w:r w:rsidR="005B53C7" w:rsidRPr="00CE3E17">
          <w:rPr>
            <w:rStyle w:val="Lienhypertexte"/>
            <w:lang w:val="en-US"/>
          </w:rPr>
          <w:t>Figure 28: MP3 player powered by a methanol-based fuel cell</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21" w:name="_Toc421210735"/>
      <w:bookmarkStart w:id="222" w:name="_Toc417578137"/>
      <w:bookmarkStart w:id="223" w:name="_Toc417584752"/>
      <w:r>
        <w:rPr>
          <w:lang w:val="en-US"/>
        </w:rPr>
        <w:br w:type="page"/>
      </w:r>
    </w:p>
    <w:p w14:paraId="6F9F753E" w14:textId="77777777" w:rsidR="00397EDB" w:rsidRPr="00CE3E17" w:rsidRDefault="00397EDB" w:rsidP="007519DD">
      <w:pPr>
        <w:pStyle w:val="Titre2"/>
        <w:rPr>
          <w:lang w:val="en-US"/>
        </w:rPr>
      </w:pPr>
      <w:bookmarkStart w:id="224" w:name="_Toc421451372"/>
      <w:r w:rsidRPr="00CE3E17">
        <w:rPr>
          <w:lang w:val="en-US"/>
        </w:rPr>
        <w:lastRenderedPageBreak/>
        <w:t>List of tables</w:t>
      </w:r>
      <w:bookmarkEnd w:id="221"/>
      <w:bookmarkEnd w:id="224"/>
    </w:p>
    <w:p w14:paraId="5361CEB9" w14:textId="77777777" w:rsidR="005B53C7" w:rsidRPr="00CE3E17" w:rsidRDefault="00397EDB">
      <w:pPr>
        <w:pStyle w:val="Tabledesillustrations"/>
        <w:tabs>
          <w:tab w:val="right" w:leader="dot" w:pos="7359"/>
        </w:tabs>
        <w:rPr>
          <w:szCs w:val="28"/>
          <w:lang w:val="en-US" w:bidi="th-TH"/>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210667" w:history="1">
        <w:r w:rsidR="005B53C7" w:rsidRPr="00CE3E17">
          <w:rPr>
            <w:rStyle w:val="Lienhypertexte"/>
            <w:lang w:val="en-US"/>
          </w:rPr>
          <w:t>Table 1: Summary of the different fuel cells and their operating condition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7 \h </w:instrText>
        </w:r>
        <w:r w:rsidR="005B53C7" w:rsidRPr="00CE3E17">
          <w:rPr>
            <w:webHidden/>
            <w:lang w:val="en-US"/>
          </w:rPr>
        </w:r>
        <w:r w:rsidR="005B53C7" w:rsidRPr="00CE3E17">
          <w:rPr>
            <w:webHidden/>
            <w:lang w:val="en-US"/>
          </w:rPr>
          <w:fldChar w:fldCharType="separate"/>
        </w:r>
        <w:r w:rsidR="005B53C7" w:rsidRPr="00CE3E17">
          <w:rPr>
            <w:webHidden/>
            <w:lang w:val="en-US"/>
          </w:rPr>
          <w:t>12</w:t>
        </w:r>
        <w:r w:rsidR="005B53C7" w:rsidRPr="00CE3E17">
          <w:rPr>
            <w:webHidden/>
            <w:lang w:val="en-US"/>
          </w:rPr>
          <w:fldChar w:fldCharType="end"/>
        </w:r>
      </w:hyperlink>
    </w:p>
    <w:p w14:paraId="6A446B24" w14:textId="77777777" w:rsidR="005B53C7" w:rsidRPr="00CE3E17" w:rsidRDefault="0016647B">
      <w:pPr>
        <w:pStyle w:val="Tabledesillustrations"/>
        <w:tabs>
          <w:tab w:val="right" w:leader="dot" w:pos="7359"/>
        </w:tabs>
        <w:rPr>
          <w:szCs w:val="28"/>
          <w:lang w:val="en-US" w:bidi="th-TH"/>
        </w:rPr>
      </w:pPr>
      <w:hyperlink w:anchor="_Toc421210668" w:history="1">
        <w:r w:rsidR="005B53C7" w:rsidRPr="00CE3E17">
          <w:rPr>
            <w:rStyle w:val="Lienhypertexte"/>
            <w:lang w:val="en-US"/>
          </w:rPr>
          <w:t>Table 2: Summary of the different applications for fuel cells</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8 \h </w:instrText>
        </w:r>
        <w:r w:rsidR="005B53C7" w:rsidRPr="00CE3E17">
          <w:rPr>
            <w:webHidden/>
            <w:lang w:val="en-US"/>
          </w:rPr>
        </w:r>
        <w:r w:rsidR="005B53C7" w:rsidRPr="00CE3E17">
          <w:rPr>
            <w:webHidden/>
            <w:lang w:val="en-US"/>
          </w:rPr>
          <w:fldChar w:fldCharType="separate"/>
        </w:r>
        <w:r w:rsidR="005B53C7" w:rsidRPr="00CE3E17">
          <w:rPr>
            <w:webHidden/>
            <w:lang w:val="en-US"/>
          </w:rPr>
          <w:t>15</w:t>
        </w:r>
        <w:r w:rsidR="005B53C7" w:rsidRPr="00CE3E17">
          <w:rPr>
            <w:webHidden/>
            <w:lang w:val="en-US"/>
          </w:rPr>
          <w:fldChar w:fldCharType="end"/>
        </w:r>
      </w:hyperlink>
    </w:p>
    <w:p w14:paraId="5DCF3F69" w14:textId="77777777" w:rsidR="005B53C7" w:rsidRPr="00CE3E17" w:rsidRDefault="0016647B">
      <w:pPr>
        <w:pStyle w:val="Tabledesillustrations"/>
        <w:tabs>
          <w:tab w:val="right" w:leader="dot" w:pos="7359"/>
        </w:tabs>
        <w:rPr>
          <w:szCs w:val="28"/>
          <w:lang w:val="en-US" w:bidi="th-TH"/>
        </w:rPr>
      </w:pPr>
      <w:hyperlink w:anchor="_Toc421210669" w:history="1">
        <w:r w:rsidR="005B53C7" w:rsidRPr="00CE3E17">
          <w:rPr>
            <w:rStyle w:val="Lienhypertexte"/>
            <w:lang w:val="en-US"/>
          </w:rPr>
          <w:t>Table 3 : Brief market information of Bloom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69 \h </w:instrText>
        </w:r>
        <w:r w:rsidR="005B53C7" w:rsidRPr="00CE3E17">
          <w:rPr>
            <w:webHidden/>
            <w:lang w:val="en-US"/>
          </w:rPr>
        </w:r>
        <w:r w:rsidR="005B53C7" w:rsidRPr="00CE3E17">
          <w:rPr>
            <w:webHidden/>
            <w:lang w:val="en-US"/>
          </w:rPr>
          <w:fldChar w:fldCharType="separate"/>
        </w:r>
        <w:r w:rsidR="005B53C7" w:rsidRPr="00CE3E17">
          <w:rPr>
            <w:webHidden/>
            <w:lang w:val="en-US"/>
          </w:rPr>
          <w:t>27</w:t>
        </w:r>
        <w:r w:rsidR="005B53C7" w:rsidRPr="00CE3E17">
          <w:rPr>
            <w:webHidden/>
            <w:lang w:val="en-US"/>
          </w:rPr>
          <w:fldChar w:fldCharType="end"/>
        </w:r>
      </w:hyperlink>
    </w:p>
    <w:p w14:paraId="72C0783B" w14:textId="77777777" w:rsidR="005B53C7" w:rsidRPr="00CE3E17" w:rsidRDefault="0016647B">
      <w:pPr>
        <w:pStyle w:val="Tabledesillustrations"/>
        <w:tabs>
          <w:tab w:val="right" w:leader="dot" w:pos="7359"/>
        </w:tabs>
        <w:rPr>
          <w:szCs w:val="28"/>
          <w:lang w:val="en-US" w:bidi="th-TH"/>
        </w:rPr>
      </w:pPr>
      <w:hyperlink w:anchor="_Toc421210670" w:history="1">
        <w:r w:rsidR="005B53C7" w:rsidRPr="00CE3E17">
          <w:rPr>
            <w:rStyle w:val="Lienhypertexte"/>
            <w:lang w:val="en-US"/>
          </w:rPr>
          <w:t>Table 4 : Brief market information of Horizon Fuel Cell Technolo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0 \h </w:instrText>
        </w:r>
        <w:r w:rsidR="005B53C7" w:rsidRPr="00CE3E17">
          <w:rPr>
            <w:webHidden/>
            <w:lang w:val="en-US"/>
          </w:rPr>
        </w:r>
        <w:r w:rsidR="005B53C7" w:rsidRPr="00CE3E17">
          <w:rPr>
            <w:webHidden/>
            <w:lang w:val="en-US"/>
          </w:rPr>
          <w:fldChar w:fldCharType="separate"/>
        </w:r>
        <w:r w:rsidR="005B53C7" w:rsidRPr="00CE3E17">
          <w:rPr>
            <w:webHidden/>
            <w:lang w:val="en-US"/>
          </w:rPr>
          <w:t>28</w:t>
        </w:r>
        <w:r w:rsidR="005B53C7" w:rsidRPr="00CE3E17">
          <w:rPr>
            <w:webHidden/>
            <w:lang w:val="en-US"/>
          </w:rPr>
          <w:fldChar w:fldCharType="end"/>
        </w:r>
      </w:hyperlink>
    </w:p>
    <w:p w14:paraId="5CD16E83" w14:textId="77777777" w:rsidR="005B53C7" w:rsidRPr="00CE3E17" w:rsidRDefault="0016647B">
      <w:pPr>
        <w:pStyle w:val="Tabledesillustrations"/>
        <w:tabs>
          <w:tab w:val="right" w:leader="dot" w:pos="7359"/>
        </w:tabs>
        <w:rPr>
          <w:szCs w:val="28"/>
          <w:lang w:val="en-US" w:bidi="th-TH"/>
        </w:rPr>
      </w:pPr>
      <w:hyperlink w:anchor="_Toc421210671" w:history="1">
        <w:r w:rsidR="005B53C7" w:rsidRPr="00CE3E17">
          <w:rPr>
            <w:rStyle w:val="Lienhypertexte"/>
            <w:lang w:val="en-US"/>
          </w:rPr>
          <w:t>Table 5:Brief market information of Intelligent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1 \h </w:instrText>
        </w:r>
        <w:r w:rsidR="005B53C7" w:rsidRPr="00CE3E17">
          <w:rPr>
            <w:webHidden/>
            <w:lang w:val="en-US"/>
          </w:rPr>
        </w:r>
        <w:r w:rsidR="005B53C7" w:rsidRPr="00CE3E17">
          <w:rPr>
            <w:webHidden/>
            <w:lang w:val="en-US"/>
          </w:rPr>
          <w:fldChar w:fldCharType="separate"/>
        </w:r>
        <w:r w:rsidR="005B53C7" w:rsidRPr="00CE3E17">
          <w:rPr>
            <w:webHidden/>
            <w:lang w:val="en-US"/>
          </w:rPr>
          <w:t>29</w:t>
        </w:r>
        <w:r w:rsidR="005B53C7" w:rsidRPr="00CE3E17">
          <w:rPr>
            <w:webHidden/>
            <w:lang w:val="en-US"/>
          </w:rPr>
          <w:fldChar w:fldCharType="end"/>
        </w:r>
      </w:hyperlink>
    </w:p>
    <w:p w14:paraId="698973D3" w14:textId="77777777" w:rsidR="005B53C7" w:rsidRPr="00CE3E17" w:rsidRDefault="0016647B">
      <w:pPr>
        <w:pStyle w:val="Tabledesillustrations"/>
        <w:tabs>
          <w:tab w:val="right" w:leader="dot" w:pos="7359"/>
        </w:tabs>
        <w:rPr>
          <w:szCs w:val="28"/>
          <w:lang w:val="en-US" w:bidi="th-TH"/>
        </w:rPr>
      </w:pPr>
      <w:hyperlink w:anchor="_Toc421210672" w:history="1">
        <w:r w:rsidR="005B53C7" w:rsidRPr="00CE3E17">
          <w:rPr>
            <w:rStyle w:val="Lienhypertexte"/>
            <w:lang w:val="en-US"/>
          </w:rPr>
          <w:t>Table 6: Brief market information of Nedstack</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2 \h </w:instrText>
        </w:r>
        <w:r w:rsidR="005B53C7" w:rsidRPr="00CE3E17">
          <w:rPr>
            <w:webHidden/>
            <w:lang w:val="en-US"/>
          </w:rPr>
        </w:r>
        <w:r w:rsidR="005B53C7" w:rsidRPr="00CE3E17">
          <w:rPr>
            <w:webHidden/>
            <w:lang w:val="en-US"/>
          </w:rPr>
          <w:fldChar w:fldCharType="separate"/>
        </w:r>
        <w:r w:rsidR="005B53C7" w:rsidRPr="00CE3E17">
          <w:rPr>
            <w:webHidden/>
            <w:lang w:val="en-US"/>
          </w:rPr>
          <w:t>30</w:t>
        </w:r>
        <w:r w:rsidR="005B53C7" w:rsidRPr="00CE3E17">
          <w:rPr>
            <w:webHidden/>
            <w:lang w:val="en-US"/>
          </w:rPr>
          <w:fldChar w:fldCharType="end"/>
        </w:r>
      </w:hyperlink>
    </w:p>
    <w:p w14:paraId="592D567E" w14:textId="77777777" w:rsidR="005B53C7" w:rsidRPr="00CE3E17" w:rsidRDefault="0016647B">
      <w:pPr>
        <w:pStyle w:val="Tabledesillustrations"/>
        <w:tabs>
          <w:tab w:val="right" w:leader="dot" w:pos="7359"/>
        </w:tabs>
        <w:rPr>
          <w:szCs w:val="28"/>
          <w:lang w:val="en-US" w:bidi="th-TH"/>
        </w:rPr>
      </w:pPr>
      <w:hyperlink w:anchor="_Toc421210673" w:history="1">
        <w:r w:rsidR="005B53C7" w:rsidRPr="00CE3E17">
          <w:rPr>
            <w:rStyle w:val="Lienhypertexte"/>
            <w:lang w:val="en-US"/>
          </w:rPr>
          <w:t>Table 7:Brief market information of Panasonic</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3 \h </w:instrText>
        </w:r>
        <w:r w:rsidR="005B53C7" w:rsidRPr="00CE3E17">
          <w:rPr>
            <w:webHidden/>
            <w:lang w:val="en-US"/>
          </w:rPr>
        </w:r>
        <w:r w:rsidR="005B53C7" w:rsidRPr="00CE3E17">
          <w:rPr>
            <w:webHidden/>
            <w:lang w:val="en-US"/>
          </w:rPr>
          <w:fldChar w:fldCharType="separate"/>
        </w:r>
        <w:r w:rsidR="005B53C7" w:rsidRPr="00CE3E17">
          <w:rPr>
            <w:webHidden/>
            <w:lang w:val="en-US"/>
          </w:rPr>
          <w:t>31</w:t>
        </w:r>
        <w:r w:rsidR="005B53C7" w:rsidRPr="00CE3E17">
          <w:rPr>
            <w:webHidden/>
            <w:lang w:val="en-US"/>
          </w:rPr>
          <w:fldChar w:fldCharType="end"/>
        </w:r>
      </w:hyperlink>
    </w:p>
    <w:p w14:paraId="3B5C0EBE" w14:textId="77777777" w:rsidR="005B53C7" w:rsidRPr="00CE3E17" w:rsidRDefault="0016647B">
      <w:pPr>
        <w:pStyle w:val="Tabledesillustrations"/>
        <w:tabs>
          <w:tab w:val="right" w:leader="dot" w:pos="7359"/>
        </w:tabs>
        <w:rPr>
          <w:szCs w:val="28"/>
          <w:lang w:val="en-US" w:bidi="th-TH"/>
        </w:rPr>
      </w:pPr>
      <w:hyperlink w:anchor="_Toc421210674" w:history="1">
        <w:r w:rsidR="005B53C7" w:rsidRPr="00CE3E17">
          <w:rPr>
            <w:rStyle w:val="Lienhypertexte"/>
            <w:lang w:val="en-US"/>
          </w:rPr>
          <w:t>Table 8:Brief market information of Plugpower</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4 \h </w:instrText>
        </w:r>
        <w:r w:rsidR="005B53C7" w:rsidRPr="00CE3E17">
          <w:rPr>
            <w:webHidden/>
            <w:lang w:val="en-US"/>
          </w:rPr>
        </w:r>
        <w:r w:rsidR="005B53C7" w:rsidRPr="00CE3E17">
          <w:rPr>
            <w:webHidden/>
            <w:lang w:val="en-US"/>
          </w:rPr>
          <w:fldChar w:fldCharType="separate"/>
        </w:r>
        <w:r w:rsidR="005B53C7" w:rsidRPr="00CE3E17">
          <w:rPr>
            <w:webHidden/>
            <w:lang w:val="en-US"/>
          </w:rPr>
          <w:t>32</w:t>
        </w:r>
        <w:r w:rsidR="005B53C7" w:rsidRPr="00CE3E17">
          <w:rPr>
            <w:webHidden/>
            <w:lang w:val="en-US"/>
          </w:rPr>
          <w:fldChar w:fldCharType="end"/>
        </w:r>
      </w:hyperlink>
    </w:p>
    <w:p w14:paraId="55AE693C" w14:textId="77777777" w:rsidR="005B53C7" w:rsidRPr="00CE3E17" w:rsidRDefault="0016647B">
      <w:pPr>
        <w:pStyle w:val="Tabledesillustrations"/>
        <w:tabs>
          <w:tab w:val="right" w:leader="dot" w:pos="7359"/>
        </w:tabs>
        <w:rPr>
          <w:szCs w:val="28"/>
          <w:lang w:val="en-US" w:bidi="th-TH"/>
        </w:rPr>
      </w:pPr>
      <w:hyperlink w:anchor="_Toc421210675" w:history="1">
        <w:r w:rsidR="005B53C7" w:rsidRPr="00CE3E17">
          <w:rPr>
            <w:rStyle w:val="Lienhypertexte"/>
            <w:lang w:val="en-US"/>
          </w:rPr>
          <w:t>Table 9: Brief market information of SFC Energy</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5 \h </w:instrText>
        </w:r>
        <w:r w:rsidR="005B53C7" w:rsidRPr="00CE3E17">
          <w:rPr>
            <w:webHidden/>
            <w:lang w:val="en-US"/>
          </w:rPr>
        </w:r>
        <w:r w:rsidR="005B53C7" w:rsidRPr="00CE3E17">
          <w:rPr>
            <w:webHidden/>
            <w:lang w:val="en-US"/>
          </w:rPr>
          <w:fldChar w:fldCharType="separate"/>
        </w:r>
        <w:r w:rsidR="005B53C7" w:rsidRPr="00CE3E17">
          <w:rPr>
            <w:webHidden/>
            <w:lang w:val="en-US"/>
          </w:rPr>
          <w:t>33</w:t>
        </w:r>
        <w:r w:rsidR="005B53C7" w:rsidRPr="00CE3E17">
          <w:rPr>
            <w:webHidden/>
            <w:lang w:val="en-US"/>
          </w:rPr>
          <w:fldChar w:fldCharType="end"/>
        </w:r>
      </w:hyperlink>
    </w:p>
    <w:p w14:paraId="1F081750" w14:textId="77777777" w:rsidR="005B53C7" w:rsidRPr="00CE3E17" w:rsidRDefault="0016647B">
      <w:pPr>
        <w:pStyle w:val="Tabledesillustrations"/>
        <w:tabs>
          <w:tab w:val="right" w:leader="dot" w:pos="7359"/>
        </w:tabs>
        <w:rPr>
          <w:szCs w:val="28"/>
          <w:lang w:val="en-US" w:bidi="th-TH"/>
        </w:rPr>
      </w:pPr>
      <w:hyperlink w:anchor="_Toc421210676" w:history="1">
        <w:r w:rsidR="005B53C7" w:rsidRPr="00CE3E17">
          <w:rPr>
            <w:rStyle w:val="Lienhypertexte"/>
            <w:lang w:val="en-US"/>
          </w:rPr>
          <w:t>Table 10: Brief market information of Toshiba</w:t>
        </w:r>
        <w:r w:rsidR="005B53C7" w:rsidRPr="00CE3E17">
          <w:rPr>
            <w:webHidden/>
            <w:lang w:val="en-US"/>
          </w:rPr>
          <w:tab/>
        </w:r>
        <w:r w:rsidR="005B53C7" w:rsidRPr="00CE3E17">
          <w:rPr>
            <w:webHidden/>
            <w:lang w:val="en-US"/>
          </w:rPr>
          <w:fldChar w:fldCharType="begin"/>
        </w:r>
        <w:r w:rsidR="005B53C7" w:rsidRPr="00CE3E17">
          <w:rPr>
            <w:webHidden/>
            <w:lang w:val="en-US"/>
          </w:rPr>
          <w:instrText xml:space="preserve"> PAGEREF _Toc421210676 \h </w:instrText>
        </w:r>
        <w:r w:rsidR="005B53C7" w:rsidRPr="00CE3E17">
          <w:rPr>
            <w:webHidden/>
            <w:lang w:val="en-US"/>
          </w:rPr>
        </w:r>
        <w:r w:rsidR="005B53C7" w:rsidRPr="00CE3E17">
          <w:rPr>
            <w:webHidden/>
            <w:lang w:val="en-US"/>
          </w:rPr>
          <w:fldChar w:fldCharType="separate"/>
        </w:r>
        <w:r w:rsidR="005B53C7" w:rsidRPr="00CE3E17">
          <w:rPr>
            <w:webHidden/>
            <w:lang w:val="en-US"/>
          </w:rPr>
          <w:t>34</w:t>
        </w:r>
        <w:r w:rsidR="005B53C7" w:rsidRPr="00CE3E17">
          <w:rPr>
            <w:webHidden/>
            <w:lang w:val="en-US"/>
          </w:rPr>
          <w:fldChar w:fldCharType="end"/>
        </w:r>
      </w:hyperlink>
    </w:p>
    <w:p w14:paraId="14731CDA" w14:textId="77777777" w:rsidR="00397EDB" w:rsidRPr="00CE3E17" w:rsidRDefault="00397EDB" w:rsidP="00397EDB">
      <w:pPr>
        <w:rPr>
          <w:lang w:val="en-US"/>
        </w:rPr>
      </w:pPr>
      <w:r w:rsidRPr="00CE3E17">
        <w:rPr>
          <w:lang w:val="en-US"/>
        </w:rPr>
        <w:fldChar w:fldCharType="end"/>
      </w:r>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25" w:name="_Toc421210736"/>
      <w:r>
        <w:rPr>
          <w:lang w:val="en-US"/>
        </w:rPr>
        <w:br w:type="page"/>
      </w:r>
    </w:p>
    <w:p w14:paraId="232D0AF8" w14:textId="77777777" w:rsidR="007519DD" w:rsidRPr="00CE3E17" w:rsidRDefault="007519DD" w:rsidP="007519DD">
      <w:pPr>
        <w:pStyle w:val="Titre2"/>
        <w:rPr>
          <w:lang w:val="en-US"/>
        </w:rPr>
      </w:pPr>
      <w:bookmarkStart w:id="226" w:name="_Toc421451373"/>
      <w:r w:rsidRPr="00CE3E17">
        <w:rPr>
          <w:lang w:val="en-US"/>
        </w:rPr>
        <w:lastRenderedPageBreak/>
        <w:t>References</w:t>
      </w:r>
      <w:bookmarkEnd w:id="222"/>
      <w:bookmarkEnd w:id="223"/>
      <w:bookmarkEnd w:id="225"/>
      <w:bookmarkEnd w:id="226"/>
    </w:p>
    <w:p w14:paraId="120AA423" w14:textId="77777777" w:rsidR="00611909" w:rsidRDefault="000857E3" w:rsidP="00611909">
      <w:pPr>
        <w:pStyle w:val="CitaviBibliographyHeading"/>
      </w:pPr>
      <w:r w:rsidRPr="00CE3E17">
        <w:fldChar w:fldCharType="begin"/>
      </w:r>
      <w:r w:rsidR="00611909">
        <w:instrText>ADDIN CITAVI.BIBLIOGRAPHY PD94bWwgdmVyc2lvbj0iMS4wIiBlbmNvZGluZz0idXRmLTE2Ij8+PEJpYmxpb2dyYXBoeT48QWRkSW5WZXJzaW9uPjQuNC4wLjI4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0cnVlPC9JbnNlcnRQYXJhZ3JhcGhBZnRlcj48Rm9udE5hbWUgLz48Rm9udFN0eWxlPjxOZXV0cmFsPnRydWU8L05ldXRyYWw+PE5hbWUgLz48L0ZvbnRTdHlsZT48Rm9udFNpemU+MDwvRm9udFNpemU+PFRleHQ+4oCcQ29yZS1TaGVsbCBGdWVsIENlbGwgRWxlY3Ryb2RlcyAtIEVuZXJneSBJbm5vdmF0aW9uIFBvcnRhbC7igJ0gQWNjZXNzZWQgTWF5wqAzMCwgMjAxNS4gaHR0cDovL3RlY2hwb3J0YWwuZWVyZS5lbmVyZ3kuZ292L3RlY2hub2xvZ3kuZG8vdGVjaElEPTEyNTc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dHJ1ZTwvSW5zZXJ0UGFyYWdyYXBoQWZ0ZXI+PEZvbnROYW1lIC8+PEZvbnRTdHlsZT48TmV1dHJhbD50cnVlPC9OZXV0cmFsPjxOYW1lIC8+PC9Gb250U3R5bGU+PEZvbnRTaXplPjA8L0ZvbnRTaXplPjxUZXh0PuKAnEh5ZHJvZ2VuIFByb2R1Y3Rpb24gUHJvY2Vzc2VzIHwgRGVwYXJ0bWVudCBvZiBFbmVyZ3ku4oCdIEFjY2Vzc2VkIE1hecKgMzAsIDIwMTUuIGh0dHA6Ly9lbmVyZ3kuZ292L2VlcmUvZnVlbGNlbGxzL2h5ZHJvZ2VuLXByb2R1Y3Rpb24tcHJvY2Vzc2Vz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nRydWU8L0luc2VydFBhcmFncmFwaEFmdGVyPjxGb250TmFtZSAvPjxGb250U3R5bGU+PE5ldXRyYWw+dHJ1ZTwvTmV1dHJhbD48TmFtZSAvPjwvRm9udFN0eWxlPjxGb250U2l6ZT4wPC9Gb250U2l6ZT48VGV4dD5VLlMuIERlcGFydG1lbnQgb2YgRW5lcmd5LiDigJxTdGF0ZSBvZiB0aGUgU3RhdGVzOiBGdWVsIENlbGxzIGluIEFtZXJpY2EgMjAxNC7igJ0gTmV3cyByZWxlYXNlLiBEZWNlbWJlciAyMDE0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</w:instrText>
      </w:r>
      <w:r w:rsidRPr="00CE3E17">
        <w:fldChar w:fldCharType="separate"/>
      </w:r>
      <w:bookmarkStart w:id="227" w:name="_CTVBIBLIOGRAPHY1"/>
      <w:bookmarkEnd w:id="227"/>
      <w:r w:rsidR="00611909">
        <w:t>Bibliography</w:t>
      </w:r>
    </w:p>
    <w:p w14:paraId="3D47969A" w14:textId="77777777" w:rsidR="00611909" w:rsidRDefault="00611909" w:rsidP="00611909">
      <w:pPr>
        <w:pStyle w:val="CitaviBibliographyEntry"/>
      </w:pPr>
      <w:r>
        <w:t xml:space="preserve">Andújar, J. M., and F. Segura. “Fuel cells: History and updating. A walk along two centuries.” </w:t>
      </w:r>
      <w:r w:rsidRPr="00611909">
        <w:rPr>
          <w:i/>
        </w:rPr>
        <w:t>Renewable and Sustainable Energy Reviews</w:t>
      </w:r>
      <w:r w:rsidRPr="00611909">
        <w:t xml:space="preserve"> 13, no. 9 (2009): 2309–22. doi:10.1016/j.rser.2009.03.015. http://www.sciencedirect.com/science/article/pii/S1364032109001336.</w:t>
      </w:r>
    </w:p>
    <w:p w14:paraId="7E695B26" w14:textId="77777777" w:rsidR="00611909" w:rsidRDefault="00611909" w:rsidP="00611909">
      <w:pPr>
        <w:pStyle w:val="CitaviBibliographyEntry"/>
      </w:pPr>
      <w:r>
        <w:t xml:space="preserve">Bleischwitz, Raimund, and Nikolas Bader. “Policies for the transition towards a hydrogen economy: the EU case.” </w:t>
      </w:r>
      <w:r w:rsidRPr="00611909">
        <w:rPr>
          <w:i/>
        </w:rPr>
        <w:t>The socio-economic transition towards a hydrogen economy - findings from European research, with regular papers</w:t>
      </w:r>
      <w:r w:rsidRPr="00611909">
        <w:t xml:space="preserve"> 38, no. 10 (2010): 5388–98. doi:10.1016/j.enpol.2009.03.041. http://www.sciencedirect.com/science/article/pii/S0301421509002006.</w:t>
      </w:r>
    </w:p>
    <w:p w14:paraId="2ADAAC67" w14:textId="77777777" w:rsidR="00611909" w:rsidRDefault="00611909" w:rsidP="00611909">
      <w:pPr>
        <w:pStyle w:val="CitaviBibliographyEntry"/>
      </w:pPr>
      <w:r>
        <w:t xml:space="preserve">Brown, James E., Chris N. Hendry, and Paul Harborne. “An emerging market in fuel cells? Residential combined heat and power in four countries.” </w:t>
      </w:r>
      <w:r w:rsidRPr="00611909">
        <w:rPr>
          <w:i/>
        </w:rPr>
        <w:t>Energy Policy</w:t>
      </w:r>
      <w:r w:rsidRPr="00611909">
        <w:t xml:space="preserve"> 35, no. 4 (2007): 2173–86. doi:10.1016/j.enpol.2006.07.002. http://www.sciencedirect.com/science/article/pii/S0301421506002813.</w:t>
      </w:r>
    </w:p>
    <w:p w14:paraId="2214BEF7" w14:textId="77777777" w:rsidR="00611909" w:rsidRDefault="00611909" w:rsidP="00611909">
      <w:pPr>
        <w:pStyle w:val="CitaviBibliographyEntry"/>
      </w:pPr>
      <w:r>
        <w:t>Canadian Hydrogen and Fuel Cell Association. “10 Reasons to Support Hydrogen and Fuel Cell Funding.” Accessed May 6, 2015. http://www.chfca.ca/media/10_Reasons_Support_Funding.pdf.</w:t>
      </w:r>
    </w:p>
    <w:p w14:paraId="10EED184" w14:textId="77777777" w:rsidR="00611909" w:rsidRDefault="00611909" w:rsidP="00611909">
      <w:pPr>
        <w:pStyle w:val="CitaviBibliographyEntry"/>
      </w:pPr>
      <w:r>
        <w:t>“Core-Shell Fuel Cell Electrodes - Energy Innovation Portal.” Accessed May 30, 2015. http://techportal.eere.energy.gov/technology.do/techID=1257.</w:t>
      </w:r>
    </w:p>
    <w:p w14:paraId="34E868E1" w14:textId="77777777" w:rsidR="00611909" w:rsidRDefault="00611909" w:rsidP="00611909">
      <w:pPr>
        <w:pStyle w:val="CitaviBibliographyEntry"/>
      </w:pPr>
      <w:r>
        <w:t xml:space="preserve">Dodds, Paul E., Iain Staffell, Adam D. Hawkes, Francis Li, Philipp Grünewald, Will McDowall, and Paul Ekins. “Hydrogen and fuel cell technologies for heating: A review.” </w:t>
      </w:r>
      <w:r w:rsidRPr="00611909">
        <w:rPr>
          <w:i/>
        </w:rPr>
        <w:t>International Journal of Hydrogen Energy</w:t>
      </w:r>
      <w:r w:rsidRPr="00611909">
        <w:t xml:space="preserve"> 40, no. 5 (2015): 2065–83. doi:10.1016/j.ijhydene.2014.11.059. http://www.sciencedirect.com/science/article/pii/S0360319914031383.</w:t>
      </w:r>
    </w:p>
    <w:p w14:paraId="530C54DB" w14:textId="77777777" w:rsidR="00611909" w:rsidRDefault="00611909" w:rsidP="00611909">
      <w:pPr>
        <w:pStyle w:val="CitaviBibliographyEntry"/>
      </w:pPr>
      <w:r>
        <w:t>EERE. “HYDROGEN PRODUCTION: NATURAL GAS REFORMING.” http://energy.gov/eere/fuelcells/hydrogen-production-natural-gas-reforming.</w:t>
      </w:r>
    </w:p>
    <w:p w14:paraId="1B203C96" w14:textId="77777777" w:rsidR="00611909" w:rsidRDefault="00611909" w:rsidP="00611909">
      <w:pPr>
        <w:pStyle w:val="CitaviBibliographyEntry"/>
      </w:pPr>
      <w:r>
        <w:t>“Fuel Cell History - Fuel Cell Today.” Accessed May 6, 2015. http://www.fuelcelltoday.com/history.</w:t>
      </w:r>
    </w:p>
    <w:p w14:paraId="3EC116F7" w14:textId="77777777" w:rsidR="00611909" w:rsidRDefault="00611909" w:rsidP="00611909">
      <w:pPr>
        <w:pStyle w:val="CitaviBibliographyEntry"/>
      </w:pPr>
      <w:r>
        <w:t>“Fuel Cells: Discovering the Science.” Accessed May 6, 2015. http://americanhistory.si.edu/fuelcells/origins/origins.htm.</w:t>
      </w:r>
    </w:p>
    <w:p w14:paraId="109ADEB8" w14:textId="77777777" w:rsidR="00611909" w:rsidRDefault="00611909" w:rsidP="00611909">
      <w:pPr>
        <w:pStyle w:val="CitaviBibliographyEntry"/>
      </w:pPr>
      <w:r>
        <w:t>FuelCellToday. “Applications.” Accessed April 14, 2015. http://www.fuelcelltoday.com/applications.</w:t>
      </w:r>
    </w:p>
    <w:p w14:paraId="205EFC48" w14:textId="77777777" w:rsidR="00611909" w:rsidRDefault="00611909" w:rsidP="00611909">
      <w:pPr>
        <w:pStyle w:val="CitaviBibliographyEntry"/>
      </w:pPr>
      <w:r>
        <w:t>———. “Technologies.” Accessed April 14, 2015. http://www.fuelcelltoday.com/technologies.</w:t>
      </w:r>
    </w:p>
    <w:p w14:paraId="77011BE9" w14:textId="77777777" w:rsidR="00611909" w:rsidRDefault="00611909" w:rsidP="00611909">
      <w:pPr>
        <w:pStyle w:val="CitaviBibliographyEntry"/>
      </w:pPr>
      <w:r>
        <w:t>Hart, David, Franz Lehner, Robert Rose, and Jonathan Lewis. “The Fuel Cell Industry Review 2014.” The Fuel Cell Industry Review 1 Unpublished manuscript, last modified April 1, 2015. http://www.fuelcells.org/pdfs/TheFuelCellIndustryReview2014.pdf.</w:t>
      </w:r>
    </w:p>
    <w:p w14:paraId="0098BDF9" w14:textId="77777777" w:rsidR="00611909" w:rsidRDefault="00611909" w:rsidP="00611909">
      <w:pPr>
        <w:pStyle w:val="CitaviBibliographyEntry"/>
      </w:pPr>
      <w:r>
        <w:t xml:space="preserve">Haslam, Gareth E., Joni Jupesta, and Govindan Parayil. “Assessing fuel cell vehicle innovation and the role of policy in Japan, Korea, and China.” </w:t>
      </w:r>
      <w:r w:rsidRPr="00611909">
        <w:rPr>
          <w:i/>
        </w:rPr>
        <w:t>HYFUSEN Special Issue for the 4th National - 3rd Latin American Conference on Hydrogen and Sustainable Energy Sources (HYFUSEN), 6-9 June 2011, Mar Del Plata, Argentina</w:t>
      </w:r>
      <w:r w:rsidRPr="00611909">
        <w:t xml:space="preserve"> 37, no. 19 (2012): 14612–23. doi:10.1016/j.ijhydene.2012.06.112. http://www.sciencedirect.com/science/article/pii/S0360319912015315.</w:t>
      </w:r>
    </w:p>
    <w:p w14:paraId="7EBCA48A" w14:textId="77777777" w:rsidR="00611909" w:rsidRDefault="00611909" w:rsidP="00611909">
      <w:pPr>
        <w:pStyle w:val="CitaviBibliographyEntry"/>
      </w:pPr>
      <w:r>
        <w:t>“Hydrogen Production Processes | Department of Energy.” Accessed May 30, 2015. http://energy.gov/eere/fuelcells/hydrogen-production-processes.</w:t>
      </w:r>
    </w:p>
    <w:p w14:paraId="26012CFC" w14:textId="77777777" w:rsidR="00611909" w:rsidRDefault="00611909" w:rsidP="00611909">
      <w:pPr>
        <w:pStyle w:val="CitaviBibliographyEntry"/>
      </w:pPr>
      <w:r>
        <w:t xml:space="preserve">International Energy Agency Staff. </w:t>
      </w:r>
      <w:r w:rsidRPr="00611909">
        <w:rPr>
          <w:i/>
        </w:rPr>
        <w:t>Energy Policies of Iea Countries Japan: 2008</w:t>
      </w:r>
      <w:r w:rsidRPr="00611909">
        <w:t>. Washington, Biggleswade: Organization for Economic Cooperation &amp; Development; Turpin Distribution Services Limited [Distributor], 2008.</w:t>
      </w:r>
    </w:p>
    <w:p w14:paraId="16277F50" w14:textId="77777777" w:rsidR="00611909" w:rsidRDefault="00611909" w:rsidP="00611909">
      <w:pPr>
        <w:pStyle w:val="CitaviBibliographyEntry"/>
      </w:pPr>
      <w:r>
        <w:t xml:space="preserve">Karger, Cornelia R., and Richard Bongartz. “External determinants for the adoption of stationary fuel cells—Infrastructure and policy issues.” </w:t>
      </w:r>
      <w:r w:rsidRPr="00611909">
        <w:rPr>
          <w:i/>
        </w:rPr>
        <w:t>Energy Policy</w:t>
      </w:r>
      <w:r w:rsidRPr="00611909">
        <w:t xml:space="preserve"> 36, no. 2 (2008): 798–810. doi:10.1016/j.enpol.2007.10.024. http://www.sciencedirect.com/science/article/pii/S0301421507004806.</w:t>
      </w:r>
    </w:p>
    <w:p w14:paraId="044BE9A5" w14:textId="77777777" w:rsidR="00611909" w:rsidRPr="00611909" w:rsidRDefault="00611909" w:rsidP="00611909">
      <w:pPr>
        <w:pStyle w:val="CitaviBibliographyEntry"/>
        <w:rPr>
          <w:lang w:val="de-DE"/>
        </w:rPr>
      </w:pPr>
      <w:r w:rsidRPr="00611909">
        <w:rPr>
          <w:lang w:val="de-DE"/>
        </w:rPr>
        <w:t xml:space="preserve">Katharina Hamberger. “Die Chancen der Brennstoffzellen-Technologie.” </w:t>
      </w:r>
      <w:r w:rsidRPr="00611909">
        <w:rPr>
          <w:i/>
          <w:lang w:val="de-DE"/>
        </w:rPr>
        <w:t>Deutschlandfunk</w:t>
      </w:r>
      <w:r w:rsidRPr="00611909">
        <w:rPr>
          <w:lang w:val="de-DE"/>
        </w:rPr>
        <w:t>, February 7, 2015. http://www.deutschlandfunk.de/antrieb-der-zukunft-die-chancen-der-brennstoffzellen.724.de.html?dram:article_id=310237.</w:t>
      </w:r>
    </w:p>
    <w:p w14:paraId="6F4F20A7" w14:textId="77777777" w:rsidR="00611909" w:rsidRDefault="00611909" w:rsidP="00611909">
      <w:pPr>
        <w:pStyle w:val="CitaviBibliographyEntry"/>
      </w:pPr>
      <w:r>
        <w:t>nedstack. “Fuel Cell Types.” Accessed April 14, 2015. http://www.nedstack.com/technology/fuel-cell-types.</w:t>
      </w:r>
    </w:p>
    <w:p w14:paraId="49A48BF9" w14:textId="77777777" w:rsidR="00611909" w:rsidRDefault="00611909" w:rsidP="00611909">
      <w:pPr>
        <w:pStyle w:val="CitaviBibliographyEntry"/>
      </w:pPr>
      <w:r>
        <w:lastRenderedPageBreak/>
        <w:t>P. Lako, and M.E. Ros. “R&amp;D expenditure for H2 and FC as indicator for political will.” November 2006.</w:t>
      </w:r>
    </w:p>
    <w:p w14:paraId="489A991D" w14:textId="77777777" w:rsidR="00611909" w:rsidRDefault="00611909" w:rsidP="00611909">
      <w:pPr>
        <w:pStyle w:val="CitaviBibliographyEntry"/>
      </w:pPr>
      <w:r>
        <w:t xml:space="preserve">Pudukudy, Manoj, Zahira Yaakob, Masita Mohammad, Binitha Narayanan, and Kamaruzzaman Sopian. “Renewable hydrogen economy in Asia – Opportunities and challenges: An overview.” </w:t>
      </w:r>
      <w:r w:rsidRPr="00611909">
        <w:rPr>
          <w:i/>
        </w:rPr>
        <w:t>Renewable and Sustainable Energy Reviews</w:t>
      </w:r>
      <w:r w:rsidRPr="00611909">
        <w:t xml:space="preserve"> 30, no. 0 (2014): 743–57. doi:10.1016/j.rser.2013.11.015. http://www.sciencedirect.com/science/article/pii/S1364032113007648.</w:t>
      </w:r>
    </w:p>
    <w:p w14:paraId="6DF0B637" w14:textId="77777777" w:rsidR="00611909" w:rsidRDefault="00611909" w:rsidP="00611909">
      <w:pPr>
        <w:pStyle w:val="CitaviBibliographyEntry"/>
      </w:pPr>
      <w:r>
        <w:t xml:space="preserve">Tanner, Anne N. “Regional Branching Reconsidered: Emergence of the Fuel Cell Industry in European Regions.” </w:t>
      </w:r>
      <w:r w:rsidRPr="00611909">
        <w:rPr>
          <w:i/>
        </w:rPr>
        <w:t>Economic Geography</w:t>
      </w:r>
      <w:r w:rsidRPr="00611909">
        <w:t xml:space="preserve"> 90, no. 4 (2014): 403–27. doi:10.1111/ecge.12055.</w:t>
      </w:r>
    </w:p>
    <w:p w14:paraId="468B3D2A" w14:textId="77777777" w:rsidR="00611909" w:rsidRDefault="00611909" w:rsidP="00611909">
      <w:pPr>
        <w:pStyle w:val="CitaviBibliographyEntry"/>
      </w:pPr>
      <w:r>
        <w:t>U.S. Department of Energy. “State of the States: Fuel Cells in America 2014.” News release. December 2014.</w:t>
      </w:r>
    </w:p>
    <w:p w14:paraId="66B63E5C" w14:textId="77777777" w:rsidR="00611909" w:rsidRDefault="00611909" w:rsidP="00611909">
      <w:pPr>
        <w:pStyle w:val="CitaviBibliographyEntry"/>
      </w:pPr>
      <w:r>
        <w:t xml:space="preserve">Vasudeva, Gurneeta. “How national institutions influence technology policies and firms’ knowledge-building strategies: A study of fuel cell innovation across industrialized countries.” </w:t>
      </w:r>
      <w:r w:rsidRPr="00611909">
        <w:rPr>
          <w:i/>
        </w:rPr>
        <w:t>Research Policy</w:t>
      </w:r>
      <w:r w:rsidRPr="00611909">
        <w:t xml:space="preserve"> 38, no. 8 (2009): 1248–59. doi:10.1016/j.respol.2009.05.006. http://www.sciencedirect.com/science/article/pii/S0048733309001152.</w:t>
      </w:r>
    </w:p>
    <w:p w14:paraId="788341E9" w14:textId="77777777" w:rsidR="000857E3" w:rsidRPr="00CE3E17" w:rsidRDefault="00611909" w:rsidP="00611909">
      <w:pPr>
        <w:pStyle w:val="CitaviBibliographyEntry"/>
      </w:pPr>
      <w:r>
        <w:t xml:space="preserve">Wu, Jinfeng, Xiao Z. Yuan, Jonathan J. Martin, Haijiang Wang, Jiujun Zhang, Jun Shen, Shaohong Wu, and Walter Merida. “A review of PEM fuel cell durability: Degradation mechanisms and mitigation strategies.” </w:t>
      </w:r>
      <w:r w:rsidRPr="00611909">
        <w:rPr>
          <w:i/>
        </w:rPr>
        <w:t>Journal of Power Sources</w:t>
      </w:r>
      <w:r w:rsidRPr="00611909">
        <w:t xml:space="preserve"> 184, no. 1 (2008): 104–19. doi:10.1016/j.jpowsour.2008.06.006.</w:t>
      </w:r>
      <w:r w:rsidR="000857E3" w:rsidRPr="00CE3E17">
        <w:fldChar w:fldCharType="end"/>
      </w:r>
    </w:p>
    <w:sectPr w:rsidR="000857E3" w:rsidRPr="00CE3E17" w:rsidSect="007641B1">
      <w:headerReference w:type="first" r:id="rId93"/>
      <w:pgSz w:w="11906" w:h="16838"/>
      <w:pgMar w:top="1077" w:right="1418" w:bottom="1418" w:left="3119"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Benoit Serot" w:date="2015-06-07T12:41:00Z" w:initials="BS">
    <w:p w14:paraId="20519005" w14:textId="77777777" w:rsidR="00486059" w:rsidRPr="0068145D" w:rsidRDefault="00486059">
      <w:pPr>
        <w:pStyle w:val="Commentaire"/>
        <w:rPr>
          <w:lang w:val="en-GB"/>
        </w:rPr>
      </w:pPr>
      <w:r>
        <w:rPr>
          <w:rStyle w:val="Marquedecommentaire"/>
        </w:rPr>
        <w:annotationRef/>
      </w:r>
      <w:r w:rsidRPr="0068145D">
        <w:rPr>
          <w:lang w:val="en-GB"/>
        </w:rPr>
        <w:t>What is the meaning there?</w:t>
      </w:r>
    </w:p>
  </w:comment>
  <w:comment w:id="106" w:author="Benoit Serot" w:date="2015-06-07T13:55:00Z" w:initials="BS">
    <w:p w14:paraId="3F2BE78E" w14:textId="0FB718DF" w:rsidR="00486059" w:rsidRDefault="00486059">
      <w:pPr>
        <w:pStyle w:val="Commentaire"/>
      </w:pPr>
      <w:r>
        <w:rPr>
          <w:rStyle w:val="Marquedecommentaire"/>
        </w:rPr>
        <w:annotationRef/>
      </w:r>
      <w:proofErr w:type="spellStart"/>
      <w:r>
        <w:t>Where</w:t>
      </w:r>
      <w:proofErr w:type="spellEnd"/>
      <w:r>
        <w:t xml:space="preserve"> </w:t>
      </w:r>
      <w:proofErr w:type="spellStart"/>
      <w:r>
        <w:t>is</w:t>
      </w:r>
      <w:proofErr w:type="spellEnd"/>
      <w:r>
        <w:t xml:space="preserve"> the </w:t>
      </w:r>
      <w:proofErr w:type="spellStart"/>
      <w:r>
        <w:t>title</w:t>
      </w:r>
      <w:proofErr w:type="spellEnd"/>
      <w:r>
        <w:t> ?</w:t>
      </w:r>
    </w:p>
  </w:comment>
  <w:comment w:id="110" w:author="Benoit Serot" w:date="2015-06-07T13:51:00Z" w:initials="BS">
    <w:p w14:paraId="68E07A09" w14:textId="14743EA6" w:rsidR="00486059" w:rsidRPr="00070E93" w:rsidRDefault="00486059">
      <w:pPr>
        <w:pStyle w:val="Commentaire"/>
        <w:rPr>
          <w:lang w:val="en-GB"/>
        </w:rPr>
      </w:pPr>
      <w:r>
        <w:rPr>
          <w:rStyle w:val="Marquedecommentaire"/>
        </w:rPr>
        <w:annotationRef/>
      </w:r>
      <w:r w:rsidRPr="00070E93">
        <w:rPr>
          <w:lang w:val="en-GB"/>
        </w:rPr>
        <w:t xml:space="preserve">It does not make sense here that they have the same number of patents but not the </w:t>
      </w:r>
      <w:r>
        <w:rPr>
          <w:lang w:val="en-GB"/>
        </w:rPr>
        <w:t>same rank.</w:t>
      </w:r>
    </w:p>
  </w:comment>
  <w:comment w:id="115" w:author="Benoit Serot" w:date="2015-06-07T14:00:00Z" w:initials="BS">
    <w:p w14:paraId="22C1142B" w14:textId="3AA2387F" w:rsidR="00486059" w:rsidRPr="0016647B" w:rsidRDefault="00486059">
      <w:pPr>
        <w:pStyle w:val="Commentaire"/>
        <w:rPr>
          <w:lang w:val="en-GB"/>
        </w:rPr>
      </w:pPr>
      <w:r>
        <w:rPr>
          <w:rStyle w:val="Marquedecommentaire"/>
        </w:rPr>
        <w:annotationRef/>
      </w:r>
      <w:r w:rsidRPr="0016647B">
        <w:rPr>
          <w:lang w:val="en-GB"/>
        </w:rPr>
        <w:t xml:space="preserve">What is the meaning </w:t>
      </w:r>
      <w:proofErr w:type="gramStart"/>
      <w:r w:rsidRPr="0016647B">
        <w:rPr>
          <w:lang w:val="en-GB"/>
        </w:rPr>
        <w:t>here ?</w:t>
      </w:r>
      <w:proofErr w:type="gramEnd"/>
    </w:p>
  </w:comment>
  <w:comment w:id="117" w:author="Benoit Serot" w:date="2015-06-07T14:01:00Z" w:initials="BS">
    <w:p w14:paraId="42EC1FA2" w14:textId="336F0B46" w:rsidR="00486059" w:rsidRDefault="00486059">
      <w:pPr>
        <w:pStyle w:val="Commentaire"/>
      </w:pPr>
      <w:r>
        <w:rPr>
          <w:rStyle w:val="Marquedecommentaire"/>
        </w:rPr>
        <w:annotationRef/>
      </w:r>
      <w:r>
        <w:t xml:space="preserve">I </w:t>
      </w:r>
      <w:proofErr w:type="spellStart"/>
      <w:r>
        <w:t>don’t</w:t>
      </w:r>
      <w:proofErr w:type="spellEnd"/>
      <w:r>
        <w:t xml:space="preserve"> </w:t>
      </w:r>
      <w:proofErr w:type="spellStart"/>
      <w:r>
        <w:t>understand</w:t>
      </w:r>
      <w:proofErr w:type="spellEnd"/>
      <w:r>
        <w:t xml:space="preserve"> </w:t>
      </w:r>
      <w:proofErr w:type="spellStart"/>
      <w:r>
        <w:t>this</w:t>
      </w:r>
      <w:proofErr w:type="spellEnd"/>
      <w:r>
        <w:t xml:space="preserve"> sentence</w:t>
      </w:r>
    </w:p>
  </w:comment>
  <w:comment w:id="118" w:author="Benoit Serot" w:date="2015-06-07T14:45:00Z" w:initials="BS">
    <w:p w14:paraId="512741A7" w14:textId="6EA148EB" w:rsidR="007869EE" w:rsidRPr="007869EE" w:rsidRDefault="007869EE">
      <w:pPr>
        <w:pStyle w:val="Commentaire"/>
        <w:rPr>
          <w:lang w:val="en-GB"/>
        </w:rPr>
      </w:pPr>
      <w:r>
        <w:rPr>
          <w:rStyle w:val="Marquedecommentaire"/>
        </w:rPr>
        <w:annotationRef/>
      </w:r>
      <w:r w:rsidRPr="007869EE">
        <w:rPr>
          <w:lang w:val="en-GB"/>
        </w:rPr>
        <w:t>This formulation neither</w:t>
      </w:r>
    </w:p>
  </w:comment>
  <w:comment w:id="126" w:author="Benoit Serot" w:date="2015-06-07T14:46:00Z" w:initials="BS">
    <w:p w14:paraId="090B4596" w14:textId="16C7BDE3" w:rsidR="007869EE" w:rsidRDefault="007869EE">
      <w:pPr>
        <w:pStyle w:val="Commentaire"/>
      </w:pPr>
      <w:r>
        <w:rPr>
          <w:rStyle w:val="Marquedecommentaire"/>
        </w:rPr>
        <w:annotationRef/>
      </w:r>
      <w:r>
        <w:t xml:space="preserve">More </w:t>
      </w:r>
      <w:proofErr w:type="spellStart"/>
      <w:r>
        <w:t>specifically</w:t>
      </w:r>
      <w:proofErr w:type="spellEnd"/>
    </w:p>
  </w:comment>
  <w:comment w:id="160" w:author="Benoit Serot" w:date="2015-06-07T14:22:00Z" w:initials="BS">
    <w:p w14:paraId="243C47BE" w14:textId="51A38F7B" w:rsidR="00486059" w:rsidRPr="007869EE" w:rsidRDefault="00486059">
      <w:pPr>
        <w:pStyle w:val="Commentaire"/>
        <w:rPr>
          <w:lang w:val="en-GB"/>
        </w:rPr>
      </w:pPr>
      <w:r>
        <w:rPr>
          <w:rStyle w:val="Marquedecommentaire"/>
        </w:rPr>
        <w:annotationRef/>
      </w:r>
      <w:r w:rsidRPr="007869EE">
        <w:rPr>
          <w:lang w:val="en-GB"/>
        </w:rPr>
        <w:t>Not very clear…</w:t>
      </w:r>
    </w:p>
  </w:comment>
  <w:comment w:id="183" w:author="Benoit Serot" w:date="2015-06-07T14:29:00Z" w:initials="BS">
    <w:p w14:paraId="24BD7B4E" w14:textId="7E4CA9B2" w:rsidR="00486059" w:rsidRDefault="00486059">
      <w:pPr>
        <w:pStyle w:val="Commentaire"/>
      </w:pPr>
      <w:r>
        <w:rPr>
          <w:rStyle w:val="Marquedecommentaire"/>
        </w:rPr>
        <w:annotationRef/>
      </w:r>
      <w:r>
        <w:t xml:space="preserve">Not </w:t>
      </w:r>
      <w:proofErr w:type="spellStart"/>
      <w:r>
        <w:t>clear</w:t>
      </w:r>
      <w:proofErr w:type="spellEnd"/>
    </w:p>
  </w:comment>
  <w:comment w:id="199" w:author="Benoit Serot" w:date="2015-06-07T14:33:00Z" w:initials="BS">
    <w:p w14:paraId="5391F0EB" w14:textId="0DE9F759" w:rsidR="00486059" w:rsidRDefault="00486059">
      <w:pPr>
        <w:pStyle w:val="Commentaire"/>
      </w:pPr>
      <w:r>
        <w:rPr>
          <w:rStyle w:val="Marquedecommentaire"/>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519005" w15:done="0"/>
  <w15:commentEx w15:paraId="3F2BE78E" w15:done="0"/>
  <w15:commentEx w15:paraId="68E07A09" w15:done="0"/>
  <w15:commentEx w15:paraId="22C1142B" w15:done="0"/>
  <w15:commentEx w15:paraId="42EC1FA2" w15:done="0"/>
  <w15:commentEx w15:paraId="512741A7" w15:done="0"/>
  <w15:commentEx w15:paraId="090B4596" w15:done="0"/>
  <w15:commentEx w15:paraId="243C47BE" w15:done="0"/>
  <w15:commentEx w15:paraId="24BD7B4E" w15:done="0"/>
  <w15:commentEx w15:paraId="5391F0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E2B7D" w14:textId="77777777" w:rsidR="00DC2377" w:rsidRDefault="00DC2377" w:rsidP="00171037">
      <w:pPr>
        <w:spacing w:after="0" w:line="240" w:lineRule="auto"/>
      </w:pPr>
      <w:r>
        <w:separator/>
      </w:r>
    </w:p>
  </w:endnote>
  <w:endnote w:type="continuationSeparator" w:id="0">
    <w:p w14:paraId="204CFAF7" w14:textId="77777777" w:rsidR="00DC2377" w:rsidRDefault="00DC2377"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86059"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486059" w:rsidRPr="004C7878" w:rsidRDefault="00486059"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486059" w:rsidRPr="004C7878" w:rsidRDefault="00486059"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486059" w:rsidRPr="004C7878" w:rsidRDefault="00486059"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486059" w:rsidRPr="00D75EF4" w:rsidRDefault="00486059">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86059"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486059" w:rsidRPr="003C708D" w:rsidRDefault="00486059"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486059" w:rsidRPr="003C708D" w:rsidRDefault="00486059"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486059" w:rsidRPr="003C708D" w:rsidRDefault="00486059"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271AC">
            <w:rPr>
              <w:noProof/>
              <w:color w:val="7F7F7F" w:themeColor="text1" w:themeTint="80"/>
            </w:rPr>
            <w:t>48</w:t>
          </w:r>
          <w:r w:rsidRPr="003C708D">
            <w:rPr>
              <w:color w:val="7F7F7F" w:themeColor="text1" w:themeTint="80"/>
            </w:rPr>
            <w:fldChar w:fldCharType="end"/>
          </w:r>
        </w:p>
      </w:tc>
    </w:tr>
  </w:tbl>
  <w:p w14:paraId="09C333AA" w14:textId="77777777" w:rsidR="00486059" w:rsidRPr="003C6A7D" w:rsidRDefault="00486059"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86059" w:rsidRPr="00070E93" w14:paraId="2A02BD58"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7558A14E" w14:textId="77777777" w:rsidR="00486059" w:rsidRDefault="00486059" w:rsidP="003C6A7D">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643119AE" w14:textId="77777777" w:rsidR="00486059" w:rsidRPr="003C708D" w:rsidRDefault="00486059" w:rsidP="003C6A7D">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8271AC">
            <w:rPr>
              <w:noProof/>
              <w:color w:val="7F7F7F" w:themeColor="text1" w:themeTint="80"/>
            </w:rPr>
            <w:t>49</w:t>
          </w:r>
          <w:r w:rsidRPr="003C708D">
            <w:rPr>
              <w:color w:val="7F7F7F" w:themeColor="text1" w:themeTint="80"/>
            </w:rPr>
            <w:fldChar w:fldCharType="end"/>
          </w:r>
        </w:p>
      </w:tc>
      <w:tc>
        <w:tcPr>
          <w:tcW w:w="4819" w:type="dxa"/>
          <w:tcBorders>
            <w:left w:val="single" w:sz="4" w:space="0" w:color="6B6B6B" w:themeColor="background2" w:themeShade="80"/>
          </w:tcBorders>
        </w:tcPr>
        <w:p w14:paraId="4AB31B3A" w14:textId="77777777" w:rsidR="00486059" w:rsidRPr="003C708D" w:rsidRDefault="00486059" w:rsidP="003C6A7D">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42852F1" w14:textId="77777777" w:rsidR="00486059" w:rsidRPr="003C708D" w:rsidRDefault="00486059" w:rsidP="003C6A7D">
          <w:pPr>
            <w:pStyle w:val="Pieddepage"/>
            <w:rPr>
              <w:color w:val="7F7F7F" w:themeColor="text1" w:themeTint="80"/>
            </w:rPr>
          </w:pPr>
        </w:p>
      </w:tc>
    </w:tr>
  </w:tbl>
  <w:p w14:paraId="4626B1FC" w14:textId="77777777" w:rsidR="00486059" w:rsidRPr="00BD5BF6" w:rsidRDefault="00486059" w:rsidP="003C6A7D">
    <w:pPr>
      <w:pStyle w:val="Pieddepage"/>
      <w:rPr>
        <w:lang w:val="en-GB"/>
      </w:rPr>
    </w:pPr>
    <w:r>
      <w:rPr>
        <w:noProof/>
        <w:color w:val="7F7F7F" w:themeColor="text1" w:themeTint="80"/>
      </w:rPr>
      <w:drawing>
        <wp:anchor distT="0" distB="0" distL="114300" distR="114300" simplePos="0" relativeHeight="251794432" behindDoc="1" locked="0" layoutInCell="1" allowOverlap="1" wp14:anchorId="5A6C0032" wp14:editId="7C507286">
          <wp:simplePos x="0" y="0"/>
          <wp:positionH relativeFrom="page">
            <wp:posOffset>-33020</wp:posOffset>
          </wp:positionH>
          <wp:positionV relativeFrom="bottomMargin">
            <wp:posOffset>68249</wp:posOffset>
          </wp:positionV>
          <wp:extent cx="1008000" cy="921290"/>
          <wp:effectExtent l="57150" t="76200" r="0" b="0"/>
          <wp:wrapNone/>
          <wp:docPr id="3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86059" w:rsidRPr="00070E93"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486059" w:rsidRDefault="00486059"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486059" w:rsidRPr="003C708D" w:rsidRDefault="00486059"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7869EE">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486059" w:rsidRPr="003C708D" w:rsidRDefault="00486059"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486059" w:rsidRPr="003C708D" w:rsidRDefault="00486059" w:rsidP="00BD5BF6">
          <w:pPr>
            <w:pStyle w:val="Pieddepage"/>
            <w:rPr>
              <w:color w:val="7F7F7F" w:themeColor="text1" w:themeTint="80"/>
            </w:rPr>
          </w:pPr>
        </w:p>
      </w:tc>
    </w:tr>
  </w:tbl>
  <w:p w14:paraId="3FE1C285" w14:textId="77777777" w:rsidR="00486059" w:rsidRPr="00BD5BF6" w:rsidRDefault="00486059">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86059" w:rsidRPr="00070E93" w14:paraId="20AA3F85" w14:textId="77777777" w:rsidTr="0016647B">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42635C4B" w14:textId="77777777" w:rsidR="00486059" w:rsidRDefault="00486059" w:rsidP="00E943B4">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78D87453" w14:textId="77777777" w:rsidR="00486059" w:rsidRPr="003C708D" w:rsidRDefault="00486059" w:rsidP="00E943B4">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8271AC">
            <w:rPr>
              <w:noProof/>
              <w:color w:val="7F7F7F" w:themeColor="text1" w:themeTint="80"/>
            </w:rPr>
            <w:t>43</w:t>
          </w:r>
          <w:r w:rsidRPr="003C708D">
            <w:rPr>
              <w:color w:val="7F7F7F" w:themeColor="text1" w:themeTint="80"/>
            </w:rPr>
            <w:fldChar w:fldCharType="end"/>
          </w:r>
        </w:p>
      </w:tc>
      <w:tc>
        <w:tcPr>
          <w:tcW w:w="4819" w:type="dxa"/>
          <w:tcBorders>
            <w:left w:val="single" w:sz="4" w:space="0" w:color="6B6B6B" w:themeColor="background2" w:themeShade="80"/>
          </w:tcBorders>
        </w:tcPr>
        <w:p w14:paraId="22F38525" w14:textId="77777777" w:rsidR="00486059" w:rsidRPr="003C708D" w:rsidRDefault="00486059" w:rsidP="00E943B4">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7347B2FB" w14:textId="77777777" w:rsidR="00486059" w:rsidRPr="003C708D" w:rsidRDefault="00486059" w:rsidP="00E943B4">
          <w:pPr>
            <w:pStyle w:val="Pieddepage"/>
            <w:rPr>
              <w:color w:val="7F7F7F" w:themeColor="text1" w:themeTint="80"/>
            </w:rPr>
          </w:pPr>
        </w:p>
      </w:tc>
    </w:tr>
  </w:tbl>
  <w:p w14:paraId="3E53A05E" w14:textId="77777777" w:rsidR="00486059" w:rsidRPr="00BD5BF6" w:rsidRDefault="00486059" w:rsidP="00E943B4">
    <w:pPr>
      <w:pStyle w:val="Pieddepage"/>
      <w:rPr>
        <w:lang w:val="en-GB"/>
      </w:rPr>
    </w:pPr>
    <w:r>
      <w:rPr>
        <w:noProof/>
        <w:color w:val="7F7F7F" w:themeColor="text1" w:themeTint="80"/>
      </w:rPr>
      <w:drawing>
        <wp:anchor distT="0" distB="0" distL="114300" distR="114300" simplePos="0" relativeHeight="251796480" behindDoc="1" locked="0" layoutInCell="1" allowOverlap="1" wp14:anchorId="5FE4F79F" wp14:editId="6DFC82AC">
          <wp:simplePos x="0" y="0"/>
          <wp:positionH relativeFrom="page">
            <wp:posOffset>-33020</wp:posOffset>
          </wp:positionH>
          <wp:positionV relativeFrom="bottomMargin">
            <wp:posOffset>68249</wp:posOffset>
          </wp:positionV>
          <wp:extent cx="1008000" cy="921290"/>
          <wp:effectExtent l="57150" t="76200" r="0" b="0"/>
          <wp:wrapNone/>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B6910C" w14:textId="77777777" w:rsidR="00DC2377" w:rsidRDefault="00DC2377" w:rsidP="00171037">
      <w:pPr>
        <w:spacing w:after="0" w:line="240" w:lineRule="auto"/>
      </w:pPr>
      <w:r>
        <w:separator/>
      </w:r>
    </w:p>
  </w:footnote>
  <w:footnote w:type="continuationSeparator" w:id="0">
    <w:p w14:paraId="60FCA25F" w14:textId="77777777" w:rsidR="00DC2377" w:rsidRDefault="00DC2377" w:rsidP="00171037">
      <w:pPr>
        <w:spacing w:after="0" w:line="240" w:lineRule="auto"/>
      </w:pPr>
      <w:r>
        <w:continuationSeparator/>
      </w:r>
    </w:p>
  </w:footnote>
  <w:footnote w:id="1">
    <w:p w14:paraId="088C6626" w14:textId="77777777" w:rsidR="00486059" w:rsidRPr="003C3225" w:rsidRDefault="00486059"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4" w:name="_CTVP001274022147c224708bfb55b6a7c4594ff"/>
      <w:r w:rsidRPr="00B7413B">
        <w:rPr>
          <w:lang w:val="en-US"/>
        </w:rPr>
        <w:t>“Fuel Cells: Discovering the Science,” accessed May 6, 2015, http://americanhistory.si.edu/fuelcells/origins/origins.htm</w:t>
      </w:r>
      <w:bookmarkEnd w:id="14"/>
      <w:r>
        <w:rPr>
          <w:lang w:val="de-DE"/>
        </w:rPr>
        <w:fldChar w:fldCharType="end"/>
      </w:r>
    </w:p>
  </w:footnote>
  <w:footnote w:id="2">
    <w:p w14:paraId="0D376FE9" w14:textId="77777777" w:rsidR="00486059" w:rsidRPr="003C3225" w:rsidRDefault="00486059"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5" w:name="_CTVP001b9ef2a2f0878420b9d7e93282cfff19e"/>
      <w:r w:rsidRPr="00B7413B">
        <w:rPr>
          <w:lang w:val="en-US"/>
        </w:rPr>
        <w:t>“Fuel Cell History - Fuel Cell Today,” accessed May 6, 2015, http://www.fuelcelltoday.com/history</w:t>
      </w:r>
      <w:bookmarkEnd w:id="15"/>
      <w:r>
        <w:rPr>
          <w:lang w:val="de-DE"/>
        </w:rPr>
        <w:fldChar w:fldCharType="end"/>
      </w:r>
    </w:p>
  </w:footnote>
  <w:footnote w:id="3">
    <w:p w14:paraId="22CD08A6" w14:textId="77777777" w:rsidR="00486059" w:rsidRPr="003C12B2" w:rsidRDefault="00486059" w:rsidP="003C6A7D">
      <w:pPr>
        <w:pStyle w:val="Notedebasdepage"/>
        <w:rPr>
          <w:lang w:val="en-US"/>
        </w:rPr>
      </w:pPr>
      <w:r>
        <w:rPr>
          <w:rStyle w:val="Appelnotedebasdep"/>
        </w:rPr>
        <w:footnoteRef/>
      </w:r>
      <w:r>
        <w:t xml:space="preserve"> </w:t>
      </w:r>
      <w:r>
        <w:rPr>
          <w:lang w:val="de-DE"/>
        </w:rPr>
        <w:fldChar w:fldCharType="begin"/>
      </w:r>
      <w:r>
        <w:rPr>
          <w:lang w:val="en-US"/>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6" w:name="_CTVP001d86f8f74bdc04b558741b77b90042170"/>
      <w:r w:rsidRPr="00611909">
        <w:rPr>
          <w:lang w:val="en-US"/>
        </w:rPr>
        <w:t>Ibid.</w:t>
      </w:r>
      <w:bookmarkEnd w:id="16"/>
      <w:r>
        <w:rPr>
          <w:lang w:val="de-DE"/>
        </w:rPr>
        <w:fldChar w:fldCharType="end"/>
      </w:r>
    </w:p>
  </w:footnote>
  <w:footnote w:id="4">
    <w:p w14:paraId="2ED19B54" w14:textId="77777777" w:rsidR="00486059" w:rsidRPr="003C3225" w:rsidRDefault="00486059"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B7413B">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7" w:name="_CTVP00178a85f092c7b462bbdd003bb027f56da"/>
      <w:r w:rsidRPr="00B7413B">
        <w:rPr>
          <w:lang w:val="en-US"/>
        </w:rPr>
        <w:t xml:space="preserve">J. M. Andújar and F. Segura, “Fuel cells: History and updating. A walk along two centuries,” </w:t>
      </w:r>
      <w:r w:rsidRPr="00B7413B">
        <w:rPr>
          <w:i/>
          <w:lang w:val="en-US"/>
        </w:rPr>
        <w:t>Renewable and Sustainable Energy Reviews</w:t>
      </w:r>
      <w:r w:rsidRPr="00B7413B">
        <w:rPr>
          <w:lang w:val="en-US"/>
        </w:rPr>
        <w:t xml:space="preserve"> 13, no. 9 (2009), doi:10.1016/j.rser.2009.03.015, http://www.sciencedirect.com/science/article/pii/S1364032109001336</w:t>
      </w:r>
      <w:bookmarkEnd w:id="17"/>
      <w:r>
        <w:rPr>
          <w:lang w:val="de-DE"/>
        </w:rPr>
        <w:fldChar w:fldCharType="end"/>
      </w:r>
    </w:p>
  </w:footnote>
  <w:footnote w:id="5">
    <w:p w14:paraId="3A40A2E2" w14:textId="77777777" w:rsidR="00486059" w:rsidRPr="0067775D" w:rsidRDefault="00486059"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B7413B">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8" w:name="_CTVP001b7ca62d0be2f45da83dde4df65b34289"/>
      <w:r w:rsidRPr="00B7413B">
        <w:rPr>
          <w:lang w:val="en-US"/>
        </w:rPr>
        <w:t xml:space="preserve">James E. Brown, Chris N. Hendry, and Paul Harborne, “An emerging market in fuel cells? Residential combined heat and power in four countries,” </w:t>
      </w:r>
      <w:r w:rsidRPr="00B7413B">
        <w:rPr>
          <w:i/>
          <w:lang w:val="en-US"/>
        </w:rPr>
        <w:t>Energy Policy</w:t>
      </w:r>
      <w:r w:rsidRPr="00B7413B">
        <w:rPr>
          <w:lang w:val="en-US"/>
        </w:rPr>
        <w:t xml:space="preserve"> 35, no. 4 (2007), doi:10.1016/j.enpol.2006.07.002, http://www.sciencedirect.com/science/article/pii/S0301421506002813</w:t>
      </w:r>
      <w:bookmarkEnd w:id="18"/>
      <w:r>
        <w:rPr>
          <w:lang w:val="de-DE"/>
        </w:rPr>
        <w:fldChar w:fldCharType="end"/>
      </w:r>
    </w:p>
  </w:footnote>
  <w:footnote w:id="6">
    <w:p w14:paraId="5CB588DF" w14:textId="77777777" w:rsidR="00486059" w:rsidRPr="00F45A70" w:rsidRDefault="00486059"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C4wLjI4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bmVkc3RhY2s8L0xhc3ROYW1lPg0KICAgICAgICAgIDwvUGVyc29uPg0KICAgICAgICA8L0F1dGhvcnM+DQogICAgICAgIDxBY2Nlc3NEYXRlPkFwcmlsIDE0LCAyMDE1PC9BY2Nlc3NEYXRlPg0KICAgICAgICA8QmliVGVYS2V5Pm5lZHN0YWNrLmQ8L0JpYlRlWEtle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sIOKAnEZ1ZWwgQ2VsbCBUeXBlcyzigJ0gbmVkc3RhY2ssIGFjY2Vzc2VkIEFwcmlswqAxNCwgMjAxNSwgaHR0cDovL3d3dy5uZWRzdGFjay5jb20vdGVjaG5vbG9neS9mdWVsLWNlbGwtdHlw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sIOKAnEZ1ZWwgQ2VsbCBUeXBlcyzigJ0gbmVkc3RhY2ssIGFjY2Vzc2VkIEFwcmlswqAxNCwgMjAxNSwgaHR0cDovL3d3dy5uZWRzdGFjay5jb20vdGVjaG5vbG9neS9mdWVsLWNlbGwtdHlwZXM8L1RleHQ+DQogICAgPC9UZXh0VW5pdD4NCiAgPC9UZXh0VW5pdHM+DQo8L1BsYWNlaG9sZGVyPg==</w:instrText>
      </w:r>
      <w:r>
        <w:fldChar w:fldCharType="separate"/>
      </w:r>
      <w:bookmarkStart w:id="41" w:name="_CTVP001e2274f1228e6410eb8f12df1ef39b0d6"/>
      <w:r w:rsidRPr="00B7413B">
        <w:rPr>
          <w:lang w:val="en-GB"/>
        </w:rPr>
        <w:t>nedstack, “Fuel Cell Types,” nedstack, accessed April 14, 2015, http://www.nedstack.com/technology/fuel-cell-types</w:t>
      </w:r>
      <w:bookmarkEnd w:id="41"/>
      <w:r>
        <w:fldChar w:fldCharType="end"/>
      </w:r>
    </w:p>
  </w:footnote>
  <w:footnote w:id="7">
    <w:p w14:paraId="3B50CBDF" w14:textId="77777777" w:rsidR="00486059" w:rsidRPr="00F45A70" w:rsidRDefault="00486059"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C4wLjI4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5jPC9CaWJUZVhLZXk+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wg4oCcVGVjaG5vbG9naWVzLOKAnSBGdWVsQ2VsbFRvZGF5LCBhY2Nlc3NlZCBBcHJpbMKgMTQsIDIwMTUsIGh0dHA6Ly93d3cuZnVlbGNlbGx0b2RheS5jb20vdGVjaG5vbG9naWVzPC9UZXh0Pg0KICAgIDwvVGV4dFVuaXQ+DQogIDwvVGV4dFVuaXRzPg0KPC9QbGFjZWhvbGRlcj4=</w:instrText>
      </w:r>
      <w:r>
        <w:fldChar w:fldCharType="separate"/>
      </w:r>
      <w:bookmarkStart w:id="42" w:name="_CTVP001c3eb19d8be1b4117bcd4a4fc9a8598c2"/>
      <w:r w:rsidRPr="00B7413B">
        <w:rPr>
          <w:lang w:val="en-GB"/>
        </w:rPr>
        <w:t>FuelCellToday, “Technologies,” FuelCellToday, accessed April 14, 2015, http://www.fuelcelltoday.com/technologies</w:t>
      </w:r>
      <w:bookmarkEnd w:id="42"/>
      <w:r>
        <w:fldChar w:fldCharType="end"/>
      </w:r>
    </w:p>
  </w:footnote>
  <w:footnote w:id="8">
    <w:p w14:paraId="25AA0354" w14:textId="77777777" w:rsidR="00486059" w:rsidRPr="00137107" w:rsidRDefault="00486059"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C4wLjI4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JbnRlcm5ldERvY3VtZW50PC9SZWZlcmVuY2VUeXBlSWQ+DQogICAgICAgIDxBdXRob3JzPg0KICAgICAgICAgIDxQZXJzb24+DQogICAgICAgICAgICA8TGFzdE5hbWU+RnVlbENlbGxUb2RheTwvTGFzdE5hbWU+DQogICAgICAgICAgPC9QZXJzb24+DQogICAgICAgIDwvQXV0aG9ycz4NCiAgICAgICAgPEFjY2Vzc0RhdGU+QXByaWwgMTQsIDIwMTU8L0FjY2Vzc0RhdGU+DQogICAgICAgIDxCaWJUZVhLZXk+RnVlbENlbGxUb2RheS48L0JpYlRlWEtle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sIOKAnEFwcGxpY2F0aW9ucyzigJ0gRnVlbENlbGxUb2RheSwgYWNjZXNzZWQgQXByaWzCoDE0LCAyMDE1LCBodHRwOi8vd3d3LmZ1ZWxjZWxsdG9kYXkuY29tL2FwcGxpY2F0aW9u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VsQ2VsbFRvZGF5LCDigJxBcHBsaWNhdGlvbnMs4oCdIEZ1ZWxDZWxsVG9kYXksIGFjY2Vzc2VkIEFwcmlswqAxNCwgMjAxNSwgaHR0cDovL3d3dy5mdWVsY2VsbHRvZGF5LmNvbS9hcHBsaWNhdGlvbnM8L1RleHQ+DQogICAgPC9UZXh0VW5pdD4NCiAgPC9UZXh0VW5pdHM+DQo8L1BsYWNlaG9sZGVyPg==</w:instrText>
      </w:r>
      <w:r>
        <w:fldChar w:fldCharType="separate"/>
      </w:r>
      <w:bookmarkStart w:id="69" w:name="_CTVP001bd9783a60688466083d8a2e50055d0fd"/>
      <w:r w:rsidRPr="00B7413B">
        <w:rPr>
          <w:lang w:val="en-GB"/>
        </w:rPr>
        <w:t>FuelCellToday, “Applications,” FuelCellToday, accessed April 14, 2015, http://www.fuelcelltoday.com/applications</w:t>
      </w:r>
      <w:bookmarkEnd w:id="69"/>
      <w:r>
        <w:fldChar w:fldCharType="end"/>
      </w:r>
    </w:p>
  </w:footnote>
  <w:footnote w:id="9">
    <w:p w14:paraId="064E74C7" w14:textId="77777777" w:rsidR="00486059" w:rsidRPr="0068145D" w:rsidRDefault="00486059"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C4wLjI4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dmlkIEhhcnQgZXQgYWwuLCDigJxUaGUgRnVlbCBDZWxsIEluZHVzdHJ5IFJldmlldyAyMDE04oCdIFRoZSBGdWVsIENlbGwgSW5kdXN0cnkgUmV2aWV3IDEgKEU0dGVjaCwgMjAxNCkgKHVucHVibGlzaGVkIG1hbnVzY3JpcHQsIEFwcmlswqAxLCAyMDE1KSwgaHR0cDovL3d3dy5mdWVsY2VsbHMub3JnL3BkZnMvVGhlRnVlbENlbGxJbmR1c3RyeVJldmlldzIwMTQucGRmPC9UZXh0Pg0KICAgIDwvVGV4dFVuaXQ+DQogIDwvVGV4dFVuaXRzPg0KPC9QbGFjZWhvbGRlcj4=</w:instrText>
      </w:r>
      <w:r>
        <w:fldChar w:fldCharType="separate"/>
      </w:r>
      <w:bookmarkStart w:id="70" w:name="_CTVP001ab77b9e09ed94d749319740d45bc3b98"/>
      <w:r w:rsidRPr="0068145D">
        <w:rPr>
          <w:lang w:val="en-GB"/>
        </w:rPr>
        <w:t>David Hart et al., “The Fuel Cell Industry Review 2014” The Fuel Cell Industry Review 1 (E4tech, 2014) (unpublished manuscript, April 1, 2015), http://www.fuelcells.org/pdfs/TheFuelCellIndustryReview2014.pdf</w:t>
      </w:r>
      <w:bookmarkEnd w:id="70"/>
      <w:r>
        <w:fldChar w:fldCharType="end"/>
      </w:r>
    </w:p>
  </w:footnote>
  <w:footnote w:id="10">
    <w:p w14:paraId="0AE29FCF" w14:textId="77777777" w:rsidR="00486059" w:rsidRPr="0068145D" w:rsidRDefault="00486059" w:rsidP="00F45A70">
      <w:pPr>
        <w:pStyle w:val="Notedebasdepage"/>
        <w:rPr>
          <w:lang w:val="en-GB"/>
        </w:rPr>
      </w:pPr>
      <w:r>
        <w:rPr>
          <w:rStyle w:val="Appelnotedebasdep"/>
        </w:rPr>
        <w:footnoteRef/>
      </w:r>
      <w:r w:rsidRPr="0068145D">
        <w:rPr>
          <w:lang w:val="en-GB"/>
        </w:rPr>
        <w:t xml:space="preserve"> </w:t>
      </w:r>
      <w:r>
        <w:fldChar w:fldCharType="begin"/>
      </w:r>
      <w:r w:rsidRPr="0068145D">
        <w:rPr>
          <w:lang w:val="en-GB"/>
        </w:rPr>
        <w:instrText>ADDIN CITAVI.PLACEHOLDER 9ed8b086-731f-456e-a966-34691b894722 PFBsYWNlaG9sZGVyPg0KICA8QWRkSW5WZXJzaW9uPjQuNC4wLjI4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sIOKAnEhZRFJPR0VOIFBST0RVQ1RJT046IE5BVFVSQUwgR0FTIFJFRk9STUlORyzigJ0gRUVSRSwgaHR0cDovL2VuZXJneS5nb3YvZWVyZS9mdWVsY2VsbHMvaHlkcm9nZW4tcHJvZHVjdGlvbi1uYXR1cmFsLWdhcy1yZWZvcm1pbmc8L1RleHQ+DQogICAgPC9UZXh0VW5pdD4NCiAgPC9UZXh0VW5pdHM+DQo8L1BsYWNlaG9sZGVyPg==</w:instrText>
      </w:r>
      <w:r>
        <w:fldChar w:fldCharType="separate"/>
      </w:r>
      <w:bookmarkStart w:id="94" w:name="_CTVP0019ed8b086731f456ea96634691b894722"/>
      <w:r w:rsidRPr="0068145D">
        <w:rPr>
          <w:lang w:val="en-GB"/>
        </w:rPr>
        <w:t>EERE, “HYDROGEN PRODUCTION: NATURAL GAS REFORMING,” EERE, http://energy.gov/eere/fuelcells/hydrogen-production-natural-gas-reforming</w:t>
      </w:r>
      <w:bookmarkEnd w:id="94"/>
      <w:r>
        <w:fldChar w:fldCharType="end"/>
      </w:r>
    </w:p>
  </w:footnote>
  <w:footnote w:id="11">
    <w:p w14:paraId="33196D71" w14:textId="77777777" w:rsidR="00486059" w:rsidRPr="0068145D" w:rsidRDefault="00486059" w:rsidP="00431D8D">
      <w:pPr>
        <w:pStyle w:val="Notedebasdepage"/>
        <w:rPr>
          <w:lang w:val="en-GB"/>
        </w:rPr>
      </w:pPr>
      <w:r>
        <w:rPr>
          <w:rStyle w:val="Appelnotedebasdep"/>
        </w:rPr>
        <w:footnoteRef/>
      </w:r>
      <w:r w:rsidRPr="0068145D">
        <w:rPr>
          <w:lang w:val="en-GB"/>
        </w:rPr>
        <w:t xml:space="preserve"> US Department of Energy</w:t>
      </w:r>
    </w:p>
  </w:footnote>
  <w:footnote w:id="12">
    <w:p w14:paraId="71884617"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hydrogen.energy.gov/pdfs/14014_fuel_cell_system_cost_2014.pdf</w:t>
      </w:r>
    </w:p>
  </w:footnote>
  <w:footnote w:id="13">
    <w:p w14:paraId="13F5C97C"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hydrogen.energy.gov/pdfs/11003_fuel_cell_stack_durability.pdf</w:t>
      </w:r>
    </w:p>
  </w:footnote>
  <w:footnote w:id="14">
    <w:p w14:paraId="573F4787" w14:textId="77777777" w:rsidR="00486059" w:rsidRPr="0068145D" w:rsidRDefault="00486059" w:rsidP="00431D8D">
      <w:pPr>
        <w:pStyle w:val="Notedebasdepage"/>
        <w:rPr>
          <w:lang w:val="en-GB"/>
        </w:rPr>
      </w:pPr>
      <w:r>
        <w:rPr>
          <w:rStyle w:val="Appelnotedebasdep"/>
        </w:rPr>
        <w:footnoteRef/>
      </w:r>
      <w:r w:rsidRPr="0068145D">
        <w:rPr>
          <w:lang w:val="en-GB"/>
        </w:rPr>
        <w:t xml:space="preserve"> E4tech</w:t>
      </w:r>
    </w:p>
  </w:footnote>
  <w:footnote w:id="15">
    <w:p w14:paraId="31A7E9B3" w14:textId="77777777" w:rsidR="00486059" w:rsidRPr="0068145D" w:rsidRDefault="00486059" w:rsidP="00431D8D">
      <w:pPr>
        <w:pStyle w:val="Notedebasdepage"/>
        <w:jc w:val="left"/>
        <w:rPr>
          <w:lang w:val="en-GB"/>
        </w:rPr>
      </w:pPr>
      <w:r>
        <w:rPr>
          <w:rStyle w:val="Appelnotedebasdep"/>
        </w:rPr>
        <w:footnoteRef/>
      </w:r>
      <w:r w:rsidRPr="0068145D">
        <w:rPr>
          <w:lang w:val="en-GB"/>
        </w:rPr>
        <w:t>http://www.cepgi.com/2015/04/2014-year-end.html</w:t>
      </w:r>
    </w:p>
  </w:footnote>
  <w:footnote w:id="16">
    <w:p w14:paraId="11BD41D6"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recovery.gov/arra/Pages/default.aspx</w:t>
      </w:r>
    </w:p>
  </w:footnote>
  <w:footnote w:id="17">
    <w:p w14:paraId="24935EFF"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hyundai.co.uk/about-us/environment/hydrogen-fuel-cell</w:t>
      </w:r>
    </w:p>
  </w:footnote>
  <w:footnote w:id="18">
    <w:p w14:paraId="44B03594"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bloomenergy.com</w:t>
      </w:r>
    </w:p>
  </w:footnote>
  <w:footnote w:id="19">
    <w:p w14:paraId="3704398C"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horizonfuelcell.com</w:t>
      </w:r>
    </w:p>
  </w:footnote>
  <w:footnote w:id="20">
    <w:p w14:paraId="38206DFA" w14:textId="77777777" w:rsidR="00486059" w:rsidRPr="0068145D" w:rsidRDefault="00486059" w:rsidP="00431D8D">
      <w:pPr>
        <w:pStyle w:val="Notedebasdepage"/>
        <w:rPr>
          <w:lang w:val="en-GB"/>
        </w:rPr>
      </w:pPr>
      <w:r>
        <w:rPr>
          <w:rStyle w:val="Appelnotedebasdep"/>
        </w:rPr>
        <w:footnoteRef/>
      </w:r>
      <w:r w:rsidRPr="0068145D">
        <w:rPr>
          <w:lang w:val="en-GB"/>
        </w:rPr>
        <w:t xml:space="preserve"> http://ec.europa.eu/energy/intelligent/</w:t>
      </w:r>
    </w:p>
  </w:footnote>
  <w:footnote w:id="21">
    <w:p w14:paraId="4F27D98D"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intelligent-energy.com/</w:t>
      </w:r>
    </w:p>
  </w:footnote>
  <w:footnote w:id="22">
    <w:p w14:paraId="46D1C5DF"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nedstack.com/</w:t>
      </w:r>
    </w:p>
  </w:footnote>
  <w:footnote w:id="23">
    <w:p w14:paraId="78A0D912" w14:textId="77777777" w:rsidR="00486059" w:rsidRPr="0068145D" w:rsidRDefault="00486059" w:rsidP="00431D8D">
      <w:pPr>
        <w:pStyle w:val="Notedebasdepage"/>
        <w:rPr>
          <w:lang w:val="en-GB"/>
        </w:rPr>
      </w:pPr>
      <w:r>
        <w:rPr>
          <w:rStyle w:val="Appelnotedebasdep"/>
        </w:rPr>
        <w:footnoteRef/>
      </w:r>
      <w:r w:rsidRPr="0068145D">
        <w:rPr>
          <w:lang w:val="en-GB"/>
        </w:rPr>
        <w:t xml:space="preserve"> </w:t>
      </w:r>
      <w:r w:rsidRPr="0068145D">
        <w:rPr>
          <w:rStyle w:val="r3"/>
          <w:lang w:val="en-GB"/>
        </w:rPr>
        <w:t>http://</w:t>
      </w:r>
      <w:hyperlink r:id="rId1" w:history="1">
        <w:r w:rsidRPr="0068145D">
          <w:rPr>
            <w:rStyle w:val="r3"/>
            <w:lang w:val="en-GB"/>
          </w:rPr>
          <w:t>www.engineersonline.nl</w:t>
        </w:r>
      </w:hyperlink>
    </w:p>
  </w:footnote>
  <w:footnote w:id="24">
    <w:p w14:paraId="4DB4784E" w14:textId="77777777" w:rsidR="00486059" w:rsidRPr="0068145D" w:rsidRDefault="00486059" w:rsidP="00431D8D">
      <w:pPr>
        <w:pStyle w:val="Notedebasdepage"/>
        <w:rPr>
          <w:lang w:val="en-GB"/>
        </w:rPr>
      </w:pPr>
      <w:r>
        <w:rPr>
          <w:rStyle w:val="Appelnotedebasdep"/>
        </w:rPr>
        <w:footnoteRef/>
      </w:r>
      <w:r w:rsidRPr="0068145D">
        <w:rPr>
          <w:lang w:val="en-GB"/>
        </w:rPr>
        <w:t xml:space="preserve"> http://panasonic.net</w:t>
      </w:r>
    </w:p>
  </w:footnote>
  <w:footnote w:id="25">
    <w:p w14:paraId="1F78306A"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theregister.co.uk/2008/10/20/panasonic_dmfc_demo/</w:t>
      </w:r>
    </w:p>
  </w:footnote>
  <w:footnote w:id="26">
    <w:p w14:paraId="60E61172" w14:textId="77777777" w:rsidR="00486059" w:rsidRPr="0068145D" w:rsidRDefault="00486059" w:rsidP="00FA34FD">
      <w:pPr>
        <w:pStyle w:val="Notedebasdepage"/>
        <w:rPr>
          <w:lang w:val="en-GB"/>
        </w:rPr>
      </w:pPr>
      <w:r>
        <w:rPr>
          <w:rStyle w:val="Appelnotedebasdep"/>
        </w:rPr>
        <w:footnoteRef/>
      </w:r>
      <w:r w:rsidRPr="0068145D">
        <w:rPr>
          <w:lang w:val="en-GB"/>
        </w:rPr>
        <w:t xml:space="preserve"> http://kythuatso.net/the-gioi-so/Panasonic-trien-lam-laptop-pin-nhien-lieu-9ff.html</w:t>
      </w:r>
    </w:p>
  </w:footnote>
  <w:footnote w:id="27">
    <w:p w14:paraId="7538326E"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plugpower.com/</w:t>
      </w:r>
    </w:p>
  </w:footnote>
  <w:footnote w:id="28">
    <w:p w14:paraId="07F39502"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fleetsandfuels.com/wp-content/uploads/PlugPowerSeries1000.jpg</w:t>
      </w:r>
    </w:p>
  </w:footnote>
  <w:footnote w:id="29">
    <w:p w14:paraId="26A828B2"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sfc.com/</w:t>
      </w:r>
    </w:p>
  </w:footnote>
  <w:footnote w:id="30">
    <w:p w14:paraId="1C2E0CA2"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t>
      </w:r>
      <w:hyperlink r:id="rId2" w:history="1">
        <w:r w:rsidRPr="0068145D">
          <w:rPr>
            <w:lang w:val="en-GB"/>
          </w:rPr>
          <w:t>www.sfc-defense.com</w:t>
        </w:r>
      </w:hyperlink>
      <w:r w:rsidRPr="0068145D">
        <w:rPr>
          <w:lang w:val="en-GB"/>
        </w:rPr>
        <w:t>/</w:t>
      </w:r>
    </w:p>
  </w:footnote>
  <w:footnote w:id="31">
    <w:p w14:paraId="2DA75FC5" w14:textId="77777777" w:rsidR="00486059" w:rsidRPr="0068145D" w:rsidRDefault="00486059" w:rsidP="00431D8D">
      <w:pPr>
        <w:pStyle w:val="Notedebasdepage"/>
        <w:rPr>
          <w:lang w:val="en-GB"/>
        </w:rPr>
      </w:pPr>
      <w:r>
        <w:rPr>
          <w:rStyle w:val="Appelnotedebasdep"/>
        </w:rPr>
        <w:footnoteRef/>
      </w:r>
      <w:r w:rsidRPr="0068145D">
        <w:rPr>
          <w:lang w:val="en-GB"/>
        </w:rPr>
        <w:t xml:space="preserve"> http://www.toshiba.co.jp</w:t>
      </w:r>
    </w:p>
  </w:footnote>
  <w:footnote w:id="32">
    <w:p w14:paraId="0911D5E5" w14:textId="77777777" w:rsidR="00486059" w:rsidRPr="0068145D" w:rsidRDefault="00486059" w:rsidP="003C12B2">
      <w:pPr>
        <w:pStyle w:val="Notedebasdepage"/>
        <w:rPr>
          <w:lang w:val="en-GB"/>
        </w:rPr>
      </w:pPr>
      <w:r>
        <w:rPr>
          <w:rStyle w:val="Appelnotedebasdep"/>
        </w:rPr>
        <w:footnoteRef/>
      </w:r>
      <w:r w:rsidRPr="0068145D">
        <w:rPr>
          <w:lang w:val="en-GB"/>
        </w:rPr>
        <w:t xml:space="preserve"> http://www.informationweek.com/toshibas-mp3-player-rocks-on-with-alcohol/d/d-id/1036125?</w:t>
      </w:r>
    </w:p>
  </w:footnote>
  <w:footnote w:id="33">
    <w:p w14:paraId="0C47770E" w14:textId="77777777" w:rsidR="00486059" w:rsidRPr="009F6352" w:rsidRDefault="00486059"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B7413B">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152" w:name="_CTVP001d7af25779c4f4e6d9769eae8e9ef676a"/>
      <w:r w:rsidRPr="00B7413B">
        <w:rPr>
          <w:lang w:val="en-US"/>
        </w:rPr>
        <w:t xml:space="preserve">Raimund Bleischwitz and Nikolas Bader, “Policies for the transition towards a hydrogen economy: the EU case,” </w:t>
      </w:r>
      <w:r w:rsidRPr="00B7413B">
        <w:rPr>
          <w:i/>
          <w:lang w:val="en-US"/>
        </w:rPr>
        <w:t>The socio-economic transition towards a hydrogen economy - findings from European research, with regular papers</w:t>
      </w:r>
      <w:r w:rsidRPr="00B7413B">
        <w:rPr>
          <w:lang w:val="en-US"/>
        </w:rPr>
        <w:t xml:space="preserve"> 38, no. 10 (2010), doi:10.1016/j.enpol.2009.03.041, http://www.sciencedirect.com/science/article/pii/S0301421509002006</w:t>
      </w:r>
      <w:bookmarkEnd w:id="152"/>
      <w:r>
        <w:rPr>
          <w:lang w:val="de-DE"/>
        </w:rPr>
        <w:fldChar w:fldCharType="end"/>
      </w:r>
    </w:p>
  </w:footnote>
  <w:footnote w:id="34">
    <w:p w14:paraId="2CAF04CA" w14:textId="77777777" w:rsidR="00486059" w:rsidRPr="00FD37FE"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153" w:name="_CTVP001817a2ba89ff84c988427910bb259a165"/>
      <w:r w:rsidRPr="00B7413B">
        <w:rPr>
          <w:lang w:val="en-US"/>
        </w:rPr>
        <w:t xml:space="preserve">Gurneeta Vasudeva, “How national institutions influence technology policies and firms’ knowledge-building strategies: A study of fuel cell innovation across industrialized countries,” </w:t>
      </w:r>
      <w:r w:rsidRPr="00B7413B">
        <w:rPr>
          <w:i/>
          <w:lang w:val="en-US"/>
        </w:rPr>
        <w:t>Research Policy</w:t>
      </w:r>
      <w:r w:rsidRPr="00B7413B">
        <w:rPr>
          <w:lang w:val="en-US"/>
        </w:rPr>
        <w:t xml:space="preserve"> 38, no. 8 (2009), doi:10.1016/j.respol.2009.05.006, http://www.sciencedirect.com/science/article/pii/S0048733309001152</w:t>
      </w:r>
      <w:bookmarkEnd w:id="153"/>
      <w:r>
        <w:rPr>
          <w:lang w:val="de-DE"/>
        </w:rPr>
        <w:fldChar w:fldCharType="end"/>
      </w:r>
    </w:p>
  </w:footnote>
  <w:footnote w:id="35">
    <w:p w14:paraId="515795C5" w14:textId="77777777" w:rsidR="00486059" w:rsidRPr="00E672EB"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VsIEUuIERvZGRzIGV0IGFsLiwg4oCcSHlkcm9nZW4gYW5kIGZ1ZWwgY2VsbCB0ZWNobm9sb2dpZXMgZm9yIGhlYXRpbmc6IEEgcmV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0MCwgbm8uwqA1ICgyMDE1KSwgZG9pOjEwLjEwMTYvai5pamh5ZGVuZS4yMDE0LjExLjA1OSwgaHR0cDovL3d3dy5zY2llbmNlZGlyZWN0LmNvbS9zY2llbmNlL2FydGljbGUvcGlpL1MwMzYwMzE5OTE0MDMxMzgzPC9UZXh0Pg0KICAgIDwvVGV4dFVuaXQ+DQogIDwvVGV4dFVuaXRzPg0KPC9QbGFjZWhvbGRlcj4=</w:instrText>
      </w:r>
      <w:r>
        <w:rPr>
          <w:lang w:val="de-DE"/>
        </w:rPr>
        <w:fldChar w:fldCharType="separate"/>
      </w:r>
      <w:bookmarkStart w:id="154" w:name="_CTVP0013b260c940694436fad44f27d087ababf"/>
      <w:r w:rsidRPr="00B7413B">
        <w:rPr>
          <w:lang w:val="en-US"/>
        </w:rPr>
        <w:t xml:space="preserve">Paul E. Dodds et al., “Hydrogen and fuel cell technologies for heating: A review,” </w:t>
      </w:r>
      <w:r w:rsidRPr="00B7413B">
        <w:rPr>
          <w:i/>
          <w:lang w:val="en-US"/>
        </w:rPr>
        <w:t>International Journal of Hydrogen Energy</w:t>
      </w:r>
      <w:r w:rsidRPr="00B7413B">
        <w:rPr>
          <w:lang w:val="en-US"/>
        </w:rPr>
        <w:t xml:space="preserve"> 40, no. 5 (2015), doi:10.1016/j.ijhydene.2014.11.059, http://www.sciencedirect.com/science/article/pii/S0360319914031383</w:t>
      </w:r>
      <w:bookmarkEnd w:id="154"/>
      <w:r>
        <w:rPr>
          <w:lang w:val="de-DE"/>
        </w:rPr>
        <w:fldChar w:fldCharType="end"/>
      </w:r>
    </w:p>
  </w:footnote>
  <w:footnote w:id="36">
    <w:p w14:paraId="28197EFC" w14:textId="77777777" w:rsidR="00486059" w:rsidRPr="00354FB5" w:rsidRDefault="00486059" w:rsidP="00354FB5">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362d79f4-4a3a-4056-811c-da872da8dd9e PFBsYWNlaG9sZGVyPg0KICA8QWRkSW5WZXJzaW9uPjQuNC4wLjI4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QLiBMYWtvIGFuZCBNLkUuIFJvczwvVGV4dD4NCiAgICA8L1RleHRVbml0Pg0KICA8L1RleHRVbml0cz4NCjwvUGxhY2Vob2xkZXI+</w:instrText>
      </w:r>
      <w:r>
        <w:rPr>
          <w:lang w:val="de-DE"/>
        </w:rPr>
        <w:fldChar w:fldCharType="separate"/>
      </w:r>
      <w:bookmarkStart w:id="156" w:name="_CTVP001362d79f44a3a4056811cda872da8dd9e"/>
      <w:r w:rsidRPr="00354FB5">
        <w:rPr>
          <w:lang w:val="en-US"/>
        </w:rPr>
        <w:t>P. Lako and M.E. Ros</w:t>
      </w:r>
      <w:bookmarkEnd w:id="156"/>
      <w:r>
        <w:rPr>
          <w:lang w:val="de-DE"/>
        </w:rPr>
        <w:fldChar w:fldCharType="end"/>
      </w:r>
    </w:p>
  </w:footnote>
  <w:footnote w:id="37">
    <w:p w14:paraId="752949E8" w14:textId="77777777" w:rsidR="00486059" w:rsidRPr="00E517B6"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c3VkZXZhPC9UZXh0Pg0KICAgIDwvVGV4dFVuaXQ+DQogIDwvVGV4dFVuaXRzPg0KPC9QbGFjZWhvbGRlcj4=</w:instrText>
      </w:r>
      <w:r>
        <w:rPr>
          <w:lang w:val="de-DE"/>
        </w:rPr>
        <w:fldChar w:fldCharType="separate"/>
      </w:r>
      <w:bookmarkStart w:id="157" w:name="_CTVP0010938846e395f4add9756f5c1c9a0a107"/>
      <w:r w:rsidRPr="00B7413B">
        <w:rPr>
          <w:lang w:val="en-US"/>
        </w:rPr>
        <w:t>Vasudeva</w:t>
      </w:r>
      <w:bookmarkEnd w:id="157"/>
      <w:r>
        <w:rPr>
          <w:lang w:val="de-DE"/>
        </w:rPr>
        <w:fldChar w:fldCharType="end"/>
      </w:r>
    </w:p>
  </w:footnote>
  <w:footnote w:id="38">
    <w:p w14:paraId="4C054A9B" w14:textId="77777777" w:rsidR="00486059" w:rsidRPr="0044553F" w:rsidRDefault="00486059">
      <w:pPr>
        <w:pStyle w:val="Notedebasdepage"/>
        <w:rPr>
          <w:lang w:val="en-US"/>
        </w:rPr>
      </w:pPr>
      <w:r>
        <w:rPr>
          <w:rStyle w:val="Appelnotedebasdep"/>
        </w:rPr>
        <w:footnoteRef/>
      </w:r>
      <w:r w:rsidRPr="0068145D">
        <w:rPr>
          <w:lang w:val="en-US"/>
        </w:rPr>
        <w:t xml:space="preserve"> </w:t>
      </w:r>
      <w:r>
        <w:rPr>
          <w:lang w:val="de-DE"/>
        </w:rPr>
        <w:fldChar w:fldCharType="begin"/>
      </w:r>
      <w:r>
        <w:rPr>
          <w:lang w:val="en-US"/>
        </w:rPr>
        <w:instrText>ADDIN CITAVI.PLACEHOLDER 7167c742-1a21-4f94-b41c-9549a1999882 PFBsYWNlaG9sZGVyPg0KICA8QWRkSW5WZXJzaW9uPjQuNC4wLjI4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58" w:name="_CTVP0017167c7421a214f94b41c9549a1999882"/>
      <w:r w:rsidRPr="00354FB5">
        <w:rPr>
          <w:lang w:val="en-US"/>
        </w:rPr>
        <w:t>P. Lako and M.E. Ros</w:t>
      </w:r>
      <w:bookmarkEnd w:id="158"/>
      <w:r>
        <w:rPr>
          <w:lang w:val="de-DE"/>
        </w:rPr>
        <w:fldChar w:fldCharType="end"/>
      </w:r>
    </w:p>
  </w:footnote>
  <w:footnote w:id="39">
    <w:p w14:paraId="020C09EF" w14:textId="77777777" w:rsidR="00486059" w:rsidRPr="004F7D0D"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59" w:name="_CTVP00142ebc11decd649ccba88dbc8c30ef50d"/>
      <w:r w:rsidRPr="00611909">
        <w:rPr>
          <w:lang w:val="en-US"/>
        </w:rPr>
        <w:t>Ibid.</w:t>
      </w:r>
      <w:bookmarkEnd w:id="159"/>
      <w:r>
        <w:rPr>
          <w:lang w:val="de-DE"/>
        </w:rPr>
        <w:fldChar w:fldCharType="end"/>
      </w:r>
    </w:p>
  </w:footnote>
  <w:footnote w:id="40">
    <w:p w14:paraId="22E5BF56" w14:textId="77777777" w:rsidR="00486059" w:rsidRPr="003C12B2" w:rsidRDefault="00486059"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61" w:name="_CTVP00176b1d243f9fa4cd480eb10f9409c9946"/>
      <w:r w:rsidRPr="00B7413B">
        <w:rPr>
          <w:lang w:val="en-US"/>
        </w:rPr>
        <w:t>Bleischwitz and Bader</w:t>
      </w:r>
      <w:bookmarkEnd w:id="161"/>
      <w:r>
        <w:rPr>
          <w:lang w:val="de-DE"/>
        </w:rPr>
        <w:fldChar w:fldCharType="end"/>
      </w:r>
    </w:p>
  </w:footnote>
  <w:footnote w:id="41">
    <w:p w14:paraId="62EA11D8" w14:textId="77777777" w:rsidR="00486059" w:rsidRPr="001C5A7D" w:rsidRDefault="00486059"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162" w:name="_CTVP00167e1502e3ae344ef9c27601dca77c85f"/>
      <w:r w:rsidRPr="00B7413B">
        <w:rPr>
          <w:lang w:val="en-US"/>
        </w:rPr>
        <w:t xml:space="preserve">Cornelia R. Karger and Richard Bongartz, “External determinants for the adoption of stationary fuel cells—Infrastructure and policy issues,” </w:t>
      </w:r>
      <w:r w:rsidRPr="00B7413B">
        <w:rPr>
          <w:i/>
          <w:lang w:val="en-US"/>
        </w:rPr>
        <w:t>Energy Policy</w:t>
      </w:r>
      <w:r w:rsidRPr="00B7413B">
        <w:rPr>
          <w:lang w:val="en-US"/>
        </w:rPr>
        <w:t xml:space="preserve"> 36, no. 2 (2008), doi:10.1016/j.enpol.2007.10.024, http://www.sciencedirect.com/science/article/pii/S0301421507004806</w:t>
      </w:r>
      <w:bookmarkEnd w:id="162"/>
      <w:r>
        <w:rPr>
          <w:lang w:val="de-DE"/>
        </w:rPr>
        <w:fldChar w:fldCharType="end"/>
      </w:r>
    </w:p>
  </w:footnote>
  <w:footnote w:id="42">
    <w:p w14:paraId="48BB86E0" w14:textId="77777777" w:rsidR="00486059" w:rsidRPr="007B7700"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165" w:name="_CTVP001c1839aa53e0741758d3f057c974d4119"/>
      <w:r w:rsidRPr="00B7413B">
        <w:rPr>
          <w:lang w:val="en-US"/>
        </w:rPr>
        <w:t xml:space="preserve">International Energy Agency Staff, </w:t>
      </w:r>
      <w:r w:rsidRPr="00B7413B">
        <w:rPr>
          <w:i/>
          <w:lang w:val="en-US"/>
        </w:rPr>
        <w:t>Energy Policies of Iea Countries Japan: 2008</w:t>
      </w:r>
      <w:r w:rsidRPr="00B7413B">
        <w:rPr>
          <w:lang w:val="en-US"/>
        </w:rPr>
        <w:t xml:space="preserve"> (Washington, Biggleswade: Organization for Economic Cooperation &amp; Development; Turpin Distribution Services Limited [Distributor], 2008)</w:t>
      </w:r>
      <w:bookmarkEnd w:id="165"/>
      <w:r>
        <w:rPr>
          <w:lang w:val="de-DE"/>
        </w:rPr>
        <w:fldChar w:fldCharType="end"/>
      </w:r>
    </w:p>
  </w:footnote>
  <w:footnote w:id="43">
    <w:p w14:paraId="5D321F6E" w14:textId="77777777" w:rsidR="00486059" w:rsidRPr="005923F8"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6" w:name="_CTVP0015e885450434d47f4a4ac78748d625594"/>
      <w:r w:rsidRPr="00B7413B">
        <w:rPr>
          <w:lang w:val="en-US"/>
        </w:rPr>
        <w:t>Brown, Hendry and Harborne</w:t>
      </w:r>
      <w:bookmarkEnd w:id="166"/>
      <w:r>
        <w:rPr>
          <w:lang w:val="de-DE"/>
        </w:rPr>
        <w:fldChar w:fldCharType="end"/>
      </w:r>
    </w:p>
  </w:footnote>
  <w:footnote w:id="44">
    <w:p w14:paraId="66ECB9EB" w14:textId="77777777" w:rsidR="00486059" w:rsidRPr="004A3CC4" w:rsidRDefault="00486059"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</w:instrText>
      </w:r>
      <w:r w:rsidRPr="00B7413B">
        <w:rPr>
          <w:lang w:val="en-US"/>
        </w:rPr>
        <w:instrText>XJlY3QuY29tL3NjaWVuY2UvYXJ0aWNsZS9waWkvUzEzNjQwMzIxMTMwMDc2N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ub2ogUHVkdWt1ZHkgZXQgYWwuLCDigJxSZW5ld2FibGUgaHlkcm9nZW4gZWNvbm9teSBpbiBBc2lhIOKAkyBPcHBvcnR1bml0aWVzIGFuZCBjaGFsbGVuZ2VzOiBBbiBvdmVydmlld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bmV3YWJsZSBhbmQgU3VzdGFpbmFibGUgRW5lcmd5IFJldmll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AsIG5vLsKgMCAoMjAxNCksIGRvaToxMC4xMDE2L2oucnNlci4yMDEzLjExLjAxNSwgaHR0cDovL3d3dy5zY2llbmNlZGlyZWN0LmNvbS9zY2llbmNlL2FydGljbGUvcGlpL1MxMzY0MDMyMTEzMDA3NjQ4PC9UZXh0Pg0KICAgIDwvVGV4dFVuaXQ+DQogIDwvVGV4dFVuaXRzPg0KPC9QbGFjZWhvbGRlcj4=</w:instrText>
      </w:r>
      <w:r>
        <w:rPr>
          <w:lang w:val="de-DE"/>
        </w:rPr>
        <w:fldChar w:fldCharType="separate"/>
      </w:r>
      <w:bookmarkStart w:id="167" w:name="_CTVP001c800b1560722412398c9dfd054558731"/>
      <w:proofErr w:type="spellStart"/>
      <w:r w:rsidRPr="00B7413B">
        <w:rPr>
          <w:lang w:val="en-US"/>
        </w:rPr>
        <w:t>Manoj</w:t>
      </w:r>
      <w:proofErr w:type="spellEnd"/>
      <w:r w:rsidRPr="00B7413B">
        <w:rPr>
          <w:lang w:val="en-US"/>
        </w:rPr>
        <w:t xml:space="preserve"> </w:t>
      </w:r>
      <w:proofErr w:type="spellStart"/>
      <w:r w:rsidRPr="00B7413B">
        <w:rPr>
          <w:lang w:val="en-US"/>
        </w:rPr>
        <w:t>Pudukudy</w:t>
      </w:r>
      <w:proofErr w:type="spellEnd"/>
      <w:r w:rsidRPr="00B7413B">
        <w:rPr>
          <w:lang w:val="en-US"/>
        </w:rPr>
        <w:t xml:space="preserve"> et al., “Renewable hydrogen economy in Asia – Opportunities and challenges: An overview,” </w:t>
      </w:r>
      <w:r w:rsidRPr="00B7413B">
        <w:rPr>
          <w:i/>
          <w:lang w:val="en-US"/>
        </w:rPr>
        <w:t>Renewable and Sustainable Energy Reviews</w:t>
      </w:r>
      <w:r w:rsidRPr="00B7413B">
        <w:rPr>
          <w:lang w:val="en-US"/>
        </w:rPr>
        <w:t xml:space="preserve"> 30, no. 0 (2014), doi:10.1016/j.rser.2013.11.015, http://www.sciencedirect.com/science/article/pii/S1364032113007648</w:t>
      </w:r>
      <w:bookmarkEnd w:id="167"/>
      <w:r>
        <w:rPr>
          <w:lang w:val="de-DE"/>
        </w:rPr>
        <w:fldChar w:fldCharType="end"/>
      </w:r>
    </w:p>
  </w:footnote>
  <w:footnote w:id="45">
    <w:p w14:paraId="22A548FC" w14:textId="77777777" w:rsidR="00486059" w:rsidRPr="00D912C8" w:rsidRDefault="00486059"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68" w:name="_CTVP00168f50bcc2ef84c39a52afc82fc4e9c96"/>
      <w:r w:rsidRPr="00B7413B">
        <w:rPr>
          <w:lang w:val="en-US"/>
        </w:rPr>
        <w:t>Brown, Hendry and Harborne</w:t>
      </w:r>
      <w:bookmarkEnd w:id="168"/>
      <w:r>
        <w:rPr>
          <w:lang w:val="de-DE"/>
        </w:rPr>
        <w:fldChar w:fldCharType="end"/>
      </w:r>
    </w:p>
  </w:footnote>
  <w:footnote w:id="46">
    <w:p w14:paraId="39EDB281" w14:textId="77777777" w:rsidR="00486059" w:rsidRPr="00E271B6" w:rsidRDefault="00486059"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169" w:name="_CTVP001994a87e827e545239ebfd707f1c5f5de"/>
      <w:r w:rsidRPr="00B7413B">
        <w:rPr>
          <w:lang w:val="en-US"/>
        </w:rPr>
        <w:t xml:space="preserve">Gareth E. Haslam, Joni Jupesta, and Govindan Parayil, “Assessing fuel cell vehicle innovation and the role of policy in Japan, Korea, and China,” </w:t>
      </w:r>
      <w:r w:rsidRPr="00B7413B">
        <w:rPr>
          <w:i/>
          <w:lang w:val="en-US"/>
        </w:rPr>
        <w:t>HYFUSEN Special Issue for the 4th National - 3rd Latin American Conference on Hydrogen and Sustainable Energy Sources (HYFUSEN), 6-9 June 2011, Mar Del Plata, Argentina</w:t>
      </w:r>
      <w:r w:rsidRPr="00B7413B">
        <w:rPr>
          <w:lang w:val="en-US"/>
        </w:rPr>
        <w:t xml:space="preserve"> 37, no. 19 (2012), doi:10.1016/j.ijhydene.2012.06.112, http://www.sciencedirect.com/science/article/pii/S0360319912015315</w:t>
      </w:r>
      <w:bookmarkEnd w:id="169"/>
      <w:r>
        <w:rPr>
          <w:lang w:val="de-DE"/>
        </w:rPr>
        <w:fldChar w:fldCharType="end"/>
      </w:r>
    </w:p>
  </w:footnote>
  <w:footnote w:id="47">
    <w:p w14:paraId="6EE5D939" w14:textId="77777777" w:rsidR="00486059" w:rsidRPr="00FF788A"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0" w:name="_CTVP0017215ef2f44fc4b66bdbddba7a15a2d1c"/>
      <w:r w:rsidRPr="00B7413B">
        <w:rPr>
          <w:lang w:val="en-US"/>
        </w:rPr>
        <w:t>Brown, Hendry and Harborne</w:t>
      </w:r>
      <w:bookmarkEnd w:id="170"/>
      <w:r>
        <w:rPr>
          <w:lang w:val="de-DE"/>
        </w:rPr>
        <w:fldChar w:fldCharType="end"/>
      </w:r>
    </w:p>
  </w:footnote>
  <w:footnote w:id="48">
    <w:p w14:paraId="02CB6229" w14:textId="77777777" w:rsidR="00486059" w:rsidRPr="00B7413B" w:rsidRDefault="00486059">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C4wLjI4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AuIExha28gYW5kIE0uRS4gUm9zPC9UZXh0Pg0KICAgIDwvVGV4dFVuaXQ+DQogIDwvVGV4dFVuaXRzPg0KPC9QbGFjZWhvbGRlcj4=</w:instrText>
      </w:r>
      <w:r>
        <w:rPr>
          <w:lang w:val="de-DE"/>
        </w:rPr>
        <w:fldChar w:fldCharType="separate"/>
      </w:r>
      <w:bookmarkStart w:id="171" w:name="_CTVP0010199351b3a5c418fa3b843693659b616"/>
      <w:r w:rsidRPr="00B7413B">
        <w:rPr>
          <w:lang w:val="en-US"/>
        </w:rPr>
        <w:t>P. Lako and M.E. Ros</w:t>
      </w:r>
      <w:bookmarkEnd w:id="171"/>
      <w:r>
        <w:rPr>
          <w:lang w:val="de-DE"/>
        </w:rPr>
        <w:fldChar w:fldCharType="end"/>
      </w:r>
    </w:p>
  </w:footnote>
  <w:footnote w:id="49">
    <w:p w14:paraId="4F817B83" w14:textId="77777777" w:rsidR="00486059" w:rsidRPr="00611909" w:rsidRDefault="00486059">
      <w:pPr>
        <w:pStyle w:val="Notedebasdepage"/>
        <w:rPr>
          <w:lang w:val="en-US"/>
        </w:rPr>
      </w:pPr>
      <w:r>
        <w:rPr>
          <w:rStyle w:val="Appelnotedebasdep"/>
        </w:rPr>
        <w:footnoteRef/>
      </w:r>
      <w:r w:rsidRPr="0068145D">
        <w:rPr>
          <w:lang w:val="en-GB"/>
        </w:rPr>
        <w:t xml:space="preserve"> </w:t>
      </w:r>
      <w:r>
        <w:rPr>
          <w:lang w:val="de-DE"/>
        </w:rPr>
        <w:fldChar w:fldCharType="begin"/>
      </w:r>
      <w:r w:rsidRPr="00611909">
        <w:rPr>
          <w:lang w:val="en-US"/>
        </w:rPr>
        <w:instrText>ADDIN CITAVI.PLACEHOLDER 2aa9ffd3-0c21-4a06-8c85-d64dc4b4180f PFBsYWNlaG9sZGVyPg0KICA8QWRkSW5WZXJzaW9uPjQuNC4wLjI4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TA1PC9MZW5ndGg+DQogICAgICA8L1JhbmdlPg0KICAgICAgPFJlZmVyZW5jZT4NCiAgICAgICAgPFJlZmVyZW5jZVR5cGVJZD5QcmVzc1JlbGVhc2U8L1JlZmVyZW5jZVR5cGVJZD4NCiAgICAgICAgPEJpYlRlWEtleT5VLlMuRGVwYXJ0bWVudG9mRW5lcmd5LkRlY2VtYmVyMjAxNDwvQmliVGVYS2V5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sIOKAnFN0YXRlIG9mIHRoZSBTdGF0ZXM6IEZ1ZWwgQ2VsbHMgaW4gQW1lcmljYSAyMDE0LOKAnSBuZXdzIHJlbGVhc2UsIERlY2VtYmVy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S5TLiBEZXBhcnRtZW50IG9mIEVuZXJneSwg4oCcU3RhdGUgb2YgdGhlIFN0YXRlczogRnVlbCBDZWxscyBpbiBBbWVyaWNhIDIwMTQs4oCdIG5ld3MgcmVsZWFzZSwgRGVjZW1iZXIgMjAxNDwvVGV4dD4NCiAgICA8L1RleHRVbml0Pg0KICA8L1RleHRVbml0cz4NCjwvUGxhY2Vob2xkZXI+</w:instrText>
      </w:r>
      <w:r>
        <w:rPr>
          <w:lang w:val="de-DE"/>
        </w:rPr>
        <w:fldChar w:fldCharType="separate"/>
      </w:r>
      <w:bookmarkStart w:id="174" w:name="_CTVP0012aa9ffd30c214a068c85d64dc4b4180f"/>
      <w:r w:rsidRPr="00611909">
        <w:rPr>
          <w:lang w:val="en-US"/>
        </w:rPr>
        <w:t>U.S. Department of Energy, “State of the States: Fuel Cells in America 2014,” news release, December 2014</w:t>
      </w:r>
      <w:bookmarkEnd w:id="174"/>
      <w:r>
        <w:rPr>
          <w:lang w:val="de-DE"/>
        </w:rPr>
        <w:fldChar w:fldCharType="end"/>
      </w:r>
    </w:p>
  </w:footnote>
  <w:footnote w:id="50">
    <w:p w14:paraId="356C2869" w14:textId="77777777" w:rsidR="00486059" w:rsidRPr="00A665A0"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75" w:name="_CTVP00102ec8c9e4e264627be896be1870cd8a0"/>
      <w:r w:rsidRPr="00B7413B">
        <w:rPr>
          <w:lang w:val="en-US"/>
        </w:rPr>
        <w:t>Brown, Hendry and Harborne</w:t>
      </w:r>
      <w:bookmarkEnd w:id="175"/>
      <w:r>
        <w:rPr>
          <w:lang w:val="de-DE"/>
        </w:rPr>
        <w:fldChar w:fldCharType="end"/>
      </w:r>
    </w:p>
  </w:footnote>
  <w:footnote w:id="51">
    <w:p w14:paraId="11570A21" w14:textId="77777777" w:rsidR="00486059" w:rsidRPr="0039584E" w:rsidRDefault="00486059"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76" w:name="_CTVP001b7cabce88f814d37a451bfa09f3582ee"/>
      <w:r>
        <w:rPr>
          <w:lang w:val="de-DE"/>
        </w:rPr>
        <w:t>Dodds et al.</w:t>
      </w:r>
      <w:bookmarkEnd w:id="176"/>
      <w:r>
        <w:rPr>
          <w:lang w:val="de-DE"/>
        </w:rPr>
        <w:fldChar w:fldCharType="end"/>
      </w:r>
    </w:p>
  </w:footnote>
  <w:footnote w:id="52">
    <w:p w14:paraId="532C607D" w14:textId="77777777" w:rsidR="00486059" w:rsidRPr="0068145D" w:rsidRDefault="00486059" w:rsidP="00EE21BD">
      <w:pPr>
        <w:pStyle w:val="Notedebasdepage"/>
        <w:rPr>
          <w:lang w:val="en-GB"/>
        </w:rPr>
      </w:pPr>
      <w:r>
        <w:rPr>
          <w:rStyle w:val="Appelnotedebasdep"/>
        </w:rPr>
        <w:footnoteRef/>
      </w:r>
      <w:r>
        <w:t xml:space="preserve"> </w:t>
      </w:r>
      <w:r>
        <w:rPr>
          <w:lang w:val="de-DE"/>
        </w:rPr>
        <w:fldChar w:fldCharType="begin"/>
      </w:r>
      <w: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w:instrText>
      </w:r>
      <w:r w:rsidRPr="00070E93">
        <w:rPr>
          <w:lang w:val="en-GB"/>
        </w:rPr>
        <w:instrText>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177" w:name="_CTVP00141455a7e4e52400f8e7cac423df117cc"/>
      <w:r w:rsidRPr="00070E93">
        <w:rPr>
          <w:lang w:val="en-GB"/>
        </w:rPr>
        <w:t>Canadian Hydrogen and Fuel Cell Association, “10 Reasons to Support Hydrogen and Fuel Cell Funding,” accessed May 6, 2015, http://</w:t>
      </w:r>
      <w:r w:rsidRPr="0068145D">
        <w:rPr>
          <w:lang w:val="en-GB"/>
        </w:rPr>
        <w:t>www.chfca.ca/media/10_Reasons_Support_Funding.pdf</w:t>
      </w:r>
      <w:bookmarkEnd w:id="177"/>
      <w:r>
        <w:rPr>
          <w:lang w:val="de-DE"/>
        </w:rPr>
        <w:fldChar w:fldCharType="end"/>
      </w:r>
    </w:p>
  </w:footnote>
  <w:footnote w:id="53">
    <w:p w14:paraId="687E86B5" w14:textId="77777777" w:rsidR="00486059" w:rsidRPr="00EE21BD" w:rsidRDefault="00486059" w:rsidP="00EE21BD">
      <w:pPr>
        <w:pStyle w:val="Notedebasdepage"/>
      </w:pPr>
      <w:r>
        <w:rPr>
          <w:rStyle w:val="Appelnotedebasdep"/>
        </w:rPr>
        <w:footnoteRef/>
      </w:r>
      <w:r w:rsidRPr="0068145D">
        <w:rPr>
          <w:lang w:val="en-GB"/>
        </w:rPr>
        <w:t xml:space="preserve"> </w:t>
      </w:r>
      <w:r>
        <w:rPr>
          <w:lang w:val="de-DE"/>
        </w:rPr>
        <w:fldChar w:fldCharType="begin"/>
      </w:r>
      <w:r w:rsidRPr="0068145D">
        <w:rPr>
          <w:lang w:val="en-GB"/>
        </w:rP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w:instrText>
      </w:r>
      <w:r>
        <w:instrText>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80" w:name="_CTVP00170b0cb7db1c643e2a833f465d9522231"/>
      <w:r w:rsidRPr="00B7413B">
        <w:t>Bleischwitz and Bader</w:t>
      </w:r>
      <w:bookmarkEnd w:id="180"/>
      <w:r>
        <w:rPr>
          <w:lang w:val="de-DE"/>
        </w:rPr>
        <w:fldChar w:fldCharType="end"/>
      </w:r>
    </w:p>
  </w:footnote>
  <w:footnote w:id="54">
    <w:p w14:paraId="5902ABCA" w14:textId="77777777" w:rsidR="00486059" w:rsidRPr="00B7413B" w:rsidRDefault="00486059" w:rsidP="00EE21BD">
      <w:pPr>
        <w:pStyle w:val="Notedebasdepage"/>
        <w:rPr>
          <w:lang w:val="en-US"/>
        </w:rPr>
      </w:pPr>
      <w:r>
        <w:rPr>
          <w:rStyle w:val="Appelnotedebasdep"/>
        </w:rPr>
        <w:footnoteRef/>
      </w:r>
      <w:r>
        <w:t xml:space="preserve"> </w:t>
      </w:r>
      <w:r>
        <w:rPr>
          <w:lang w:val="de-DE"/>
        </w:rPr>
        <w:fldChar w:fldCharType="begin"/>
      </w:r>
      <w: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w:instrText>
      </w:r>
      <w:r w:rsidRPr="0068145D">
        <w:rPr>
          <w:lang w:val="en-GB"/>
        </w:rPr>
        <w:instrText>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181" w:name="_CTVP001024653340bc0456cb87159f23762be84"/>
      <w:r w:rsidRPr="0068145D">
        <w:rPr>
          <w:lang w:val="en-GB"/>
        </w:rPr>
        <w:t xml:space="preserve">Anne N. Tanner, “Regional Branching Reconsidered: Emergence of the Fuel Cell Industry in European Regions,” </w:t>
      </w:r>
      <w:r w:rsidRPr="0068145D">
        <w:rPr>
          <w:i/>
          <w:lang w:val="en-GB"/>
        </w:rPr>
        <w:t>Economic Geography</w:t>
      </w:r>
      <w:r w:rsidRPr="0068145D">
        <w:rPr>
          <w:lang w:val="en-GB"/>
        </w:rPr>
        <w:t xml:space="preserve"> 90, no. 4 (2014), doi:10.1111/ecge.12055</w:t>
      </w:r>
      <w:bookmarkEnd w:id="181"/>
      <w:r>
        <w:rPr>
          <w:lang w:val="de-DE"/>
        </w:rPr>
        <w:fldChar w:fldCharType="end"/>
      </w:r>
    </w:p>
  </w:footnote>
  <w:footnote w:id="55">
    <w:p w14:paraId="56853CA6" w14:textId="77777777" w:rsidR="00486059" w:rsidRPr="00B7413B" w:rsidRDefault="00486059" w:rsidP="00EE21BD">
      <w:pPr>
        <w:pStyle w:val="Notedebasdepage"/>
        <w:rPr>
          <w:lang w:val="en-US"/>
        </w:rPr>
      </w:pPr>
      <w:r>
        <w:rPr>
          <w:rStyle w:val="Appelnotedebasdep"/>
        </w:rPr>
        <w:footnoteRef/>
      </w:r>
      <w:r w:rsidRPr="00B7413B">
        <w:rPr>
          <w:lang w:val="en-US"/>
        </w:rPr>
        <w:t xml:space="preserve"> </w:t>
      </w:r>
      <w:r>
        <w:rPr>
          <w:lang w:val="de-DE"/>
        </w:rPr>
        <w:fldChar w:fldCharType="begin"/>
      </w:r>
      <w:r w:rsidRPr="00B7413B">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182" w:name="_CTVP001d735a832ca934466bc0db07cc98d3904"/>
      <w:r w:rsidRPr="00B7413B">
        <w:rPr>
          <w:lang w:val="en-US"/>
        </w:rPr>
        <w:t>P. Lako and M.E. Ros</w:t>
      </w:r>
      <w:bookmarkEnd w:id="182"/>
      <w:r>
        <w:rPr>
          <w:lang w:val="de-DE"/>
        </w:rPr>
        <w:fldChar w:fldCharType="end"/>
      </w:r>
    </w:p>
  </w:footnote>
  <w:footnote w:id="56">
    <w:p w14:paraId="50748518" w14:textId="77777777" w:rsidR="00486059" w:rsidRPr="00B7413B" w:rsidRDefault="00486059" w:rsidP="00EE21BD">
      <w:pPr>
        <w:pStyle w:val="Notedebasdepage"/>
        <w:rPr>
          <w:lang w:val="en-US"/>
        </w:rPr>
      </w:pPr>
      <w:r>
        <w:rPr>
          <w:rStyle w:val="Appelnotedebasdep"/>
        </w:rPr>
        <w:footnoteRef/>
      </w:r>
      <w:r w:rsidRPr="00B7413B">
        <w:rPr>
          <w:lang w:val="en-US"/>
        </w:rPr>
        <w:t xml:space="preserve"> </w:t>
      </w:r>
      <w:r>
        <w:rPr>
          <w:lang w:val="de-DE"/>
        </w:rPr>
        <w:fldChar w:fldCharType="begin"/>
      </w:r>
      <w:r>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184" w:name="_CTVP001fa9edd36ef1c4d5dad22fef772f44bf8"/>
      <w:r w:rsidRPr="00611909">
        <w:rPr>
          <w:lang w:val="en-US"/>
        </w:rPr>
        <w:t>Ibid.</w:t>
      </w:r>
      <w:bookmarkEnd w:id="184"/>
      <w:r>
        <w:rPr>
          <w:lang w:val="de-DE"/>
        </w:rPr>
        <w:fldChar w:fldCharType="end"/>
      </w:r>
    </w:p>
  </w:footnote>
  <w:footnote w:id="57">
    <w:p w14:paraId="2122CCED" w14:textId="77777777" w:rsidR="00486059" w:rsidRPr="0039584E" w:rsidRDefault="00486059"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85" w:name="_CTVP001d33eec09f5dd426983060ebd021c41cb"/>
      <w:r w:rsidRPr="00B7413B">
        <w:rPr>
          <w:lang w:val="en-US"/>
        </w:rPr>
        <w:t>Brown, Hendry and Harborne</w:t>
      </w:r>
      <w:bookmarkEnd w:id="185"/>
      <w:r>
        <w:rPr>
          <w:lang w:val="de-DE"/>
        </w:rPr>
        <w:fldChar w:fldCharType="end"/>
      </w:r>
    </w:p>
  </w:footnote>
  <w:footnote w:id="58">
    <w:p w14:paraId="4F1C6674" w14:textId="77777777" w:rsidR="00486059" w:rsidRPr="00E672EB" w:rsidRDefault="00486059"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186" w:name="_CTVP001ebae666a2545455e83364a0429f79bf0"/>
      <w:r w:rsidRPr="00B7413B">
        <w:rPr>
          <w:lang w:val="en-US"/>
        </w:rPr>
        <w:t>Bleischwitz and Bader</w:t>
      </w:r>
      <w:bookmarkEnd w:id="186"/>
      <w:r>
        <w:rPr>
          <w:lang w:val="de-DE"/>
        </w:rPr>
        <w:fldChar w:fldCharType="end"/>
      </w:r>
    </w:p>
  </w:footnote>
  <w:footnote w:id="59">
    <w:p w14:paraId="0F935F7D" w14:textId="77777777" w:rsidR="00486059" w:rsidRPr="00692B82" w:rsidRDefault="00486059"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nBkZmZ0ICgyKS5wZGY8L0FkZHJlc3M+DQogICAgICAgICAgICA8TG9jYXRpb25UeXBlPkVsZWN0cm9uaWNBZGRyZXNzPC9Mb2NhdGlvblR5cGU+DQogICAgICAgICAgPC9Mb2NhdGlvbj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RG9kZHM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vZGRzIGV0IGFsLjwvVGV4dD4NCiAgICA8L1RleHRVbml0Pg0KICA8L1RleHRVbml0cz4NCjwvUGxhY2Vob2xkZXI+</w:instrText>
      </w:r>
      <w:r>
        <w:rPr>
          <w:lang w:val="de-DE"/>
        </w:rPr>
        <w:fldChar w:fldCharType="separate"/>
      </w:r>
      <w:bookmarkStart w:id="187" w:name="_CTVP001d387a4e5f2cc40d592dcebbd47d53677"/>
      <w:r>
        <w:rPr>
          <w:lang w:val="de-DE"/>
        </w:rPr>
        <w:t>Dodds et al.</w:t>
      </w:r>
      <w:bookmarkEnd w:id="187"/>
      <w:r>
        <w:rPr>
          <w:lang w:val="de-DE"/>
        </w:rPr>
        <w:fldChar w:fldCharType="end"/>
      </w:r>
    </w:p>
  </w:footnote>
  <w:footnote w:id="60">
    <w:p w14:paraId="23C2EEBE" w14:textId="77777777" w:rsidR="00486059" w:rsidRPr="00611909" w:rsidRDefault="00486059">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C4wLjI4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IxPC9MZW5ndGg+DQogICAgICA8L1JhbmdlPg0KICAgICAgPFJlZmVyZW5jZT4NCiAgICAgICAgPFJlZmVyZW5jZVR5cGVJZD5OZXdzcGFwZXJBcnRpY2xlPC9SZWZlcmVuY2VUeXBlSWQ+DQogICAgICAgIDxBdXRob3JzPg0KICAgICAgICAgIDxQZXJzb24+DQogICAgICAgICAgICA8TGFzdE5hbWU+S2F0aGFyaW5hIEhhbWJlcmdlcjwvTGFzdE5hbWU+DQogICAgICAgICAgPC9QZXJzb24+DQogICAgICAgIDwvQXV0aG9ycz4NCiAgICAgICAgPEJpYlRlWEtleT5LYXRoYXJpbmFIYW1iZXJnZXIuMDcuMDIuMjAxNTwvQmliVGVYS2V5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sIOKAnERpZSBDaGFuY2VuIGRlciBCcmVubnN0b2ZmemVsbGVuLVRlY2hub2xvZ2llLOKAnSBEZXV0c2NobGFuZGZ1bmssIEZlYnJ1YXJ5IDcsIDIwMTUsIGh0dHA6Ly93d3cuZGV1dHNjaGxhbmRmdW5rLmRlL2FudHJpZWItZGVyLXp1a3VuZnQtZGllLWNoYW5jZW4tZGVyLWJyZW5uc3RvZmZ6ZWxsZW4uNzI0LmRlLmh0bWw/ZHJhbTphcnRpY2xlX2lkPTMxMDIz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LCDigJxEaWUgQ2hhbmNlbiBkZXIgQnJlbm5zdG9mZnplbGxlbi1UZWNobm9sb2dpZS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dXRzY2hsYW5kZnVu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RmVicnVhcnkgNywgMjAxNSwgaHR0cDovL3d3dy5kZXV0c2NobGFuZGZ1bmsuZGUvYW50cmllYi1kZXItenVrdW5mdC1kaWUtY2hhbmNlbi1kZXItYnJlbm5zdG9mZnplbGxlbi43MjQuZGUuaHRtbD9kcmFtOmFydGljbGVfaWQ9MzEwMjM3PC9UZXh0Pg0KICAgIDwvVGV4dFVuaXQ+DQogIDwvVGV4dFVuaXRzPg0KPC9QbGFjZWhvbGRlcj4=</w:instrText>
      </w:r>
      <w:r>
        <w:rPr>
          <w:lang w:val="de-DE"/>
        </w:rPr>
        <w:fldChar w:fldCharType="separate"/>
      </w:r>
      <w:bookmarkStart w:id="188" w:name="_CTVP0019221a7cb2fc8436c9f3c646b795be8c2"/>
      <w:r>
        <w:rPr>
          <w:lang w:val="de-DE"/>
        </w:rPr>
        <w:t xml:space="preserve">Katharina Hamberger, “Die Chancen der Brennstoffzellen-Technologie,” </w:t>
      </w:r>
      <w:r w:rsidRPr="00611909">
        <w:rPr>
          <w:i/>
          <w:lang w:val="de-DE"/>
        </w:rPr>
        <w:t>Deutschlandfunk</w:t>
      </w:r>
      <w:r w:rsidRPr="00611909">
        <w:rPr>
          <w:lang w:val="de-DE"/>
        </w:rPr>
        <w:t>, February 7, 2015, http://www.deutschlandfunk.de/antrieb-der-zukunft-die-chancen-der-brennstoffzellen.724.de.html?dram:article_id=310237</w:t>
      </w:r>
      <w:bookmarkEnd w:id="188"/>
      <w:r>
        <w:rPr>
          <w:lang w:val="de-DE"/>
        </w:rPr>
        <w:fldChar w:fldCharType="end"/>
      </w:r>
    </w:p>
  </w:footnote>
  <w:footnote w:id="61">
    <w:p w14:paraId="084DA892" w14:textId="77777777" w:rsidR="00486059" w:rsidRPr="0068145D" w:rsidRDefault="00486059" w:rsidP="00EE21BD">
      <w:pPr>
        <w:pStyle w:val="Notedebasdepage"/>
        <w:rPr>
          <w:lang w:val="en-GB"/>
        </w:rPr>
      </w:pPr>
      <w:r>
        <w:rPr>
          <w:rStyle w:val="Appelnotedebasdep"/>
        </w:rPr>
        <w:footnoteRef/>
      </w:r>
      <w:r w:rsidRPr="00070E93">
        <w:rPr>
          <w:lang w:val="en-GB"/>
        </w:rPr>
        <w:t xml:space="preserve"> </w:t>
      </w:r>
      <w:r>
        <w:rPr>
          <w:lang w:val="de-DE"/>
        </w:rPr>
        <w:fldChar w:fldCharType="begin"/>
      </w:r>
      <w:r w:rsidRPr="00070E93">
        <w:rPr>
          <w:lang w:val="en-GB"/>
        </w:rPr>
        <w:instrText>ADDIN CITAVI.PLACEHOLDER 099a7592-ac93-426b-b1bb-4753cfe46f36 PFBsYWNlaG9sZGVyPg0KICA8QWRkSW5WZXJzaW9uPjQuNC4wLjI4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QmliVGVYS2V5Pi4yMC4wMy4yMDEyPC9CaWJUZVhLZXk+DQogICAgICAgIDxEYXRlPjIwLjAzLjIwMTI8L0RhdGU+DQogICAgICAgIDxJZD45NTEwMjA1NS01MDY0LTRmYTctYTFjYS1lYjgwM2ViNDkyOWY8L0lkPg0KICAgICAgICA8TG9jYXRpb25zPg0KICAgICAgICAgIDxMb2NhdGlvbj4NCiAgICAgICAgICAgIDxBZGRyZXNzPmh0dHA6Ly93</w:instrText>
      </w:r>
      <w:r w:rsidRPr="0068145D">
        <w:rPr>
          <w:lang w:val="en-GB"/>
        </w:rPr>
        <w:instrText>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PC9UZXh0Pg0KICAgIDwvVGV4dFVuaXQ+DQogIDwvVGV4dFVuaXRzPg0KPC9QbGFjZWhvbGRlcj4=</w:instrText>
      </w:r>
      <w:r>
        <w:rPr>
          <w:lang w:val="de-DE"/>
        </w:rPr>
        <w:fldChar w:fldCharType="separate"/>
      </w:r>
      <w:bookmarkStart w:id="189" w:name="_CTVP001099a7592ac93426bb1bb4753cfe46f36"/>
      <w:r w:rsidRPr="0068145D">
        <w:rPr>
          <w:lang w:val="en-GB"/>
        </w:rPr>
        <w:t>Canadian Hydrogen and Fuel Cell Association</w:t>
      </w:r>
      <w:bookmarkEnd w:id="189"/>
      <w:r>
        <w:rPr>
          <w:lang w:val="de-DE"/>
        </w:rPr>
        <w:fldChar w:fldCharType="end"/>
      </w:r>
    </w:p>
  </w:footnote>
  <w:footnote w:id="62">
    <w:p w14:paraId="2648AFB3" w14:textId="77777777" w:rsidR="00486059" w:rsidRPr="0068145D" w:rsidRDefault="00486059" w:rsidP="00EE21BD">
      <w:pPr>
        <w:pStyle w:val="Notedebasdepage"/>
        <w:rPr>
          <w:lang w:val="en-GB"/>
        </w:rPr>
      </w:pPr>
      <w:r>
        <w:rPr>
          <w:rStyle w:val="Appelnotedebasdep"/>
        </w:rPr>
        <w:footnoteRef/>
      </w:r>
      <w:r w:rsidRPr="0068145D">
        <w:rPr>
          <w:lang w:val="en-GB"/>
        </w:rPr>
        <w:t xml:space="preserve"> </w:t>
      </w:r>
      <w:r>
        <w:rPr>
          <w:lang w:val="de-DE"/>
        </w:rPr>
        <w:fldChar w:fldCharType="begin"/>
      </w:r>
      <w:r w:rsidRPr="0068145D">
        <w:rPr>
          <w:lang w:val="en-GB"/>
        </w:rP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192" w:name="_CTVP001ae50607bc76f40208e9490a0631a47d1"/>
      <w:r w:rsidRPr="0068145D">
        <w:rPr>
          <w:lang w:val="en-GB"/>
        </w:rPr>
        <w:t>Brown, Hendry and Harborne</w:t>
      </w:r>
      <w:bookmarkEnd w:id="192"/>
      <w:r>
        <w:rPr>
          <w:lang w:val="de-DE"/>
        </w:rPr>
        <w:fldChar w:fldCharType="end"/>
      </w:r>
    </w:p>
  </w:footnote>
  <w:footnote w:id="63">
    <w:p w14:paraId="4D892484" w14:textId="77777777" w:rsidR="00486059" w:rsidRPr="0068145D" w:rsidRDefault="00486059" w:rsidP="009E4A9C">
      <w:pPr>
        <w:pStyle w:val="Notedebasdepage"/>
        <w:rPr>
          <w:lang w:val="en-GB"/>
        </w:rPr>
      </w:pPr>
      <w:r>
        <w:rPr>
          <w:rStyle w:val="Appelnotedebasdep"/>
        </w:rPr>
        <w:footnoteRef/>
      </w:r>
      <w:r w:rsidRPr="0068145D">
        <w:rPr>
          <w:lang w:val="en-GB"/>
        </w:rPr>
        <w:t xml:space="preserve"> http://www.fuelcellsystems.co.uk/fcapplications/case-studies/remote-off-grid-power-for-road-network-cctv/</w:t>
      </w:r>
    </w:p>
  </w:footnote>
  <w:footnote w:id="64">
    <w:p w14:paraId="214AC887" w14:textId="77777777" w:rsidR="00486059" w:rsidRPr="0068145D" w:rsidRDefault="00486059" w:rsidP="009E4A9C">
      <w:pPr>
        <w:pStyle w:val="Notedebasdepage"/>
        <w:rPr>
          <w:lang w:val="en-GB"/>
        </w:rPr>
      </w:pPr>
      <w:r>
        <w:rPr>
          <w:rStyle w:val="Appelnotedebasdep"/>
        </w:rPr>
        <w:footnoteRef/>
      </w:r>
      <w:r w:rsidRPr="0068145D">
        <w:rPr>
          <w:lang w:val="en-GB"/>
        </w:rPr>
        <w:t xml:space="preserve"> http://www.researchgate.net/publication/233987484_Fuel_cell_electric_vehicles_and_hydrogen_infrastructure_status_2012</w:t>
      </w:r>
    </w:p>
  </w:footnote>
  <w:footnote w:id="65">
    <w:p w14:paraId="4CFB9E16" w14:textId="77777777" w:rsidR="00486059" w:rsidRPr="0068145D" w:rsidRDefault="00486059" w:rsidP="009E4A9C">
      <w:pPr>
        <w:pStyle w:val="Notedebasdepage"/>
        <w:rPr>
          <w:lang w:val="en-GB"/>
        </w:rPr>
      </w:pPr>
      <w:r>
        <w:rPr>
          <w:rStyle w:val="Appelnotedebasdep"/>
        </w:rPr>
        <w:footnoteRef/>
      </w:r>
      <w:r w:rsidRPr="0068145D">
        <w:rPr>
          <w:lang w:val="en-GB"/>
        </w:rPr>
        <w:t xml:space="preserve"> http://www.nrel.gov/docs/fy07osti/41134.pdf</w:t>
      </w:r>
    </w:p>
  </w:footnote>
  <w:footnote w:id="66">
    <w:p w14:paraId="6BEC90ED" w14:textId="77777777" w:rsidR="00486059" w:rsidRPr="004A0FD2" w:rsidRDefault="00486059" w:rsidP="009E4A9C">
      <w:pPr>
        <w:pStyle w:val="Notedebasdepage"/>
        <w:rPr>
          <w:lang w:val="en-GB"/>
        </w:rPr>
      </w:pPr>
      <w:r>
        <w:rPr>
          <w:rStyle w:val="Appelnotedebasdep"/>
        </w:rPr>
        <w:footnoteRef/>
      </w:r>
      <w:r w:rsidRPr="0068145D">
        <w:rPr>
          <w:lang w:val="en-GB"/>
        </w:rPr>
        <w:t xml:space="preserve"> </w:t>
      </w:r>
      <w:r>
        <w:fldChar w:fldCharType="begin"/>
      </w:r>
      <w:r w:rsidRPr="0068145D">
        <w:rPr>
          <w:lang w:val="en-GB"/>
        </w:rPr>
        <w:instrText>ADDIN CITAVI.PLACEHOLDER 927141d5-3f81-4f11-9764-ddf2ba79007d PFBsYWNlaG9sZGVyPg0KICA8QWRkSW5WZXJzaW9uPjQuNC4wLjI4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Y2Nlc3NEYXRlPjMwLzA1LzIwMTU8L0FjY2Vzc0RhdGU+DQogICAgICAgIDxCaWJUZVhLZXk+LmI8L0JpYlRlWEtle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w:instrText>
      </w:r>
      <w:r w:rsidRPr="00B7413B">
        <w:rPr>
          <w:lang w:val="en-US"/>
        </w:rPr>
        <w:instrText>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uKAnENvcmUtU2hlbGwgRnVlbCBDZWxsIEVsZWN0cm9kZXMgLSBFbmVyZ3kgSW5ub3ZhdGlvbiBQb3J0YWws4oCdIGFjY2Vzc2VkIE1hecKgMzAsIDIwMTUsIGh0dHA6Ly90ZWNocG9ydGFsLmVlcmUuZW5lcmd5Lmdvdi90ZWNobm9sb2d5LmRvL3RlY2hJRD0xMj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NvcmUtU2hlbGwgRnVlbCBDZWxsIEVsZWN0cm9kZXMgLSBFbmVyZ3kgSW5ub3ZhdGlvbiBQb3J0YWws4oCdIGFjY2Vzc2VkIE1hecKgMzAsIDIwMTUsIGh0dHA6Ly90ZWNocG9ydGFsLmVlcmUuZW5lcmd5Lmdvdi90ZWNobm9sb2d5LmRvL3RlY2hJRD0xMjU3PC9UZXh0Pg0KICAgIDwvVGV4dFVuaXQ+DQogIDwvVGV4dFVuaXRzPg0KPC9QbGFjZWhvbGRlcj4=</w:instrText>
      </w:r>
      <w:r>
        <w:fldChar w:fldCharType="separate"/>
      </w:r>
      <w:bookmarkStart w:id="202" w:name="_CTVP001927141d53f814f119764ddf2ba79007d"/>
      <w:r w:rsidRPr="0068145D">
        <w:rPr>
          <w:lang w:val="en-GB"/>
        </w:rPr>
        <w:t>“Core-Shell Fuel Cell Electrodes - Energy Innovation Portal,” accessed May 30, 2015, http://techportal.eere.energy.gov/technology.do/techID=1257</w:t>
      </w:r>
      <w:bookmarkEnd w:id="202"/>
      <w:r>
        <w:fldChar w:fldCharType="end"/>
      </w:r>
    </w:p>
  </w:footnote>
  <w:footnote w:id="67">
    <w:p w14:paraId="6D80B341" w14:textId="77777777" w:rsidR="00486059" w:rsidRPr="009E4A9C" w:rsidRDefault="00486059"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C4wLjI4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luZmVuZyBXdSBldCBhbC4sIOKAnEEgcmV2aWV3IG9mIFBFTSBmdWVsIGNlbGwgZHVyYWJpbGl0eTogRGVncmFkYXRpb24gbWVjaGFuaXNtcyBhbmQgbWl0aWdhdGlvbiBzdHJhdGVna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Qb3dlciBTb3VyY2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4NCwgbm8uwqAxICgyMDA4KSwgZG9pOjEwLjEwMTYvai5qcG93c291ci4yMDA4LjA2LjAwNjwvVGV4dD4NCiAgICA8L1RleHRVbml0Pg0KICA8L1RleHRVbml0cz4NCjwvUGxhY2Vob2xkZXI+</w:instrText>
      </w:r>
      <w:r>
        <w:fldChar w:fldCharType="separate"/>
      </w:r>
      <w:bookmarkStart w:id="203" w:name="_CTVP0018ab5c2d011b04cb48655281143810fe3"/>
      <w:r w:rsidRPr="00B7413B">
        <w:rPr>
          <w:lang w:val="en-GB"/>
        </w:rPr>
        <w:t xml:space="preserve">Jinfeng Wu et al., “A review of PEM fuel cell durability: Degradation mechanisms and mitigation strategies,” </w:t>
      </w:r>
      <w:r w:rsidRPr="00B7413B">
        <w:rPr>
          <w:i/>
          <w:lang w:val="en-GB"/>
        </w:rPr>
        <w:t>Journal of Power Sources</w:t>
      </w:r>
      <w:r w:rsidRPr="00B7413B">
        <w:rPr>
          <w:lang w:val="en-GB"/>
        </w:rPr>
        <w:t xml:space="preserve"> 184, no. 1 (2008), doi:10.1016/j.jpowsour.2008.06.006</w:t>
      </w:r>
      <w:bookmarkEnd w:id="203"/>
      <w:r>
        <w:fldChar w:fldCharType="end"/>
      </w:r>
    </w:p>
  </w:footnote>
  <w:footnote w:id="68">
    <w:p w14:paraId="7D69B8D3" w14:textId="77777777" w:rsidR="00486059" w:rsidRPr="00300B7F" w:rsidRDefault="00486059"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C4wLjI4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MTQxPC9MZW5ndGg+DQogICAgICA8L1JhbmdlPg0KICAgICAgPFJlZmVyZW5jZT4NCiAgICAgICAgPFJlZmVyZW5jZVR5cGVJZD5JbnRlcm5ldERvY3VtZW50PC9SZWZlcmVuY2VUeXBlSWQ+DQogICAgICAgIDxBY2Nlc3NEYXRlPjMwLzA1LzIwMTU8L0FjY2Vzc0RhdGU+DQogICAgICAgIDxCaWJUZVhLZXk+LmM8L0JpYlRlWEtle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4oCcSHlkcm9nZW4gUHJvZHVjdGlvbiBQcm9jZXNzZXMgfCBEZXBhcnRtZW50IG9mIEVuZXJneSzigJ0gYWNjZXNzZWQgTWF5wqAzMCwgMjAxNSwgaHR0cDovL2VuZXJneS5nb3YvZWVyZS9mdWVsY2VsbHMvaHlkcm9nZW4tcHJvZHVjdGlvbi1wcm9jZXNzZ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SHlkcm9nZW4gUHJvZHVjdGlvbiBQcm9jZXNzZXMgfCBEZXBhcnRtZW50IG9mIEVuZXJneSzigJ0gYWNjZXNzZWQgTWF5wqAzMCwgMjAxNSwgaHR0cDovL2VuZXJneS5nb3YvZWVyZS9mdWVsY2VsbHMvaHlkcm9nZW4tcHJvZHVjdGlvbi1wcm9jZXNzZXM8L1RleHQ+DQogICAgPC9UZXh0VW5pdD4NCiAgPC9UZXh0VW5pdHM+DQo8L1BsYWNlaG9sZGVyPg==</w:instrText>
      </w:r>
      <w:r>
        <w:fldChar w:fldCharType="separate"/>
      </w:r>
      <w:r w:rsidRPr="00B7413B">
        <w:rPr>
          <w:lang w:val="en-GB"/>
        </w:rPr>
        <w:t>“Hydrogen Production Processes | Department of Energy,” accessed May 30, 2015, http://energy.gov/eere/fuelcells/hydrogen-production-proces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86059"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486059" w:rsidRPr="006F1D99" w:rsidRDefault="00486059" w:rsidP="006F1D99">
          <w:pPr>
            <w:pStyle w:val="InfoHeading"/>
          </w:pPr>
          <w:r w:rsidRPr="006F1D99">
            <w:t>Introduction</w:t>
          </w:r>
        </w:p>
      </w:tc>
      <w:tc>
        <w:tcPr>
          <w:tcW w:w="283" w:type="dxa"/>
        </w:tcPr>
        <w:p w14:paraId="22B8A2FD" w14:textId="77777777" w:rsidR="00486059" w:rsidRDefault="00486059">
          <w:pPr>
            <w:pStyle w:val="En-tte"/>
          </w:pPr>
        </w:p>
      </w:tc>
      <w:tc>
        <w:tcPr>
          <w:tcW w:w="1417" w:type="dxa"/>
          <w:vAlign w:val="bottom"/>
        </w:tcPr>
        <w:p w14:paraId="20517FEE" w14:textId="77777777" w:rsidR="00486059" w:rsidRDefault="00486059"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486059" w:rsidRDefault="00486059">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77777777" w:rsidR="00486059" w:rsidRDefault="00486059">
    <w:pPr>
      <w:pStyle w:val="En-tte"/>
    </w:pPr>
    <w:r w:rsidRPr="006346DF">
      <w:rPr>
        <w:noProof/>
      </w:rPr>
      <w:drawing>
        <wp:anchor distT="0" distB="0" distL="114300" distR="114300" simplePos="0" relativeHeight="251725824" behindDoc="0" locked="0" layoutInCell="1" allowOverlap="1" wp14:anchorId="624CACF9" wp14:editId="3294AA0B">
          <wp:simplePos x="0" y="0"/>
          <wp:positionH relativeFrom="page">
            <wp:posOffset>-85252</wp:posOffset>
          </wp:positionH>
          <wp:positionV relativeFrom="paragraph">
            <wp:posOffset>-675640</wp:posOffset>
          </wp:positionV>
          <wp:extent cx="9591040" cy="4859655"/>
          <wp:effectExtent l="0" t="0" r="0" b="0"/>
          <wp:wrapTopAndBottom/>
          <wp:docPr id="3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0C4C3CD2" wp14:editId="63C5E914">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486059" w:rsidRPr="00ED3BFA" w:rsidRDefault="00486059"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14:paraId="34AFDAB8" w14:textId="77777777" w:rsidR="00486059" w:rsidRPr="00ED3BFA" w:rsidRDefault="00486059"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77777777" w:rsidR="00486059" w:rsidRDefault="00486059">
    <w:pPr>
      <w:pStyle w:val="En-tte"/>
    </w:pPr>
    <w:r>
      <w:rPr>
        <w:noProof/>
      </w:rPr>
      <mc:AlternateContent>
        <mc:Choice Requires="wps">
          <w:drawing>
            <wp:anchor distT="0" distB="0" distL="114300" distR="114300" simplePos="0" relativeHeight="251738112" behindDoc="0" locked="0" layoutInCell="1" allowOverlap="1" wp14:anchorId="5A830BCB" wp14:editId="70685C1C">
              <wp:simplePos x="0" y="0"/>
              <wp:positionH relativeFrom="page">
                <wp:posOffset>13022</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486059" w:rsidRPr="00ED3BFA" w:rsidRDefault="00486059" w:rsidP="003C6A7D">
                          <w:pPr>
                            <w:jc w:val="righ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3" type="#_x0000_t202" style="position:absolute;left:0;text-align:left;margin-left:1.05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g4ih9IgCAABxBQAADgAAAAAAAAAAAAAAAAAuAgAAZHJzL2Uyb0RvYy54bWxQSwECLQAUAAYA&#10;CAAAACEAsbrUZN8AAAAKAQAADwAAAAAAAAAAAAAAAADiBAAAZHJzL2Rvd25yZXYueG1sUEsFBgAA&#10;AAAEAAQA8wAAAO4FAAAAAA==&#10;" filled="f" stroked="f" strokeweight="3pt">
              <v:textbox>
                <w:txbxContent>
                  <w:p w14:paraId="51E5259B" w14:textId="77777777" w:rsidR="00486059" w:rsidRPr="00ED3BFA" w:rsidRDefault="00486059" w:rsidP="003C6A7D">
                    <w:pPr>
                      <w:jc w:val="righ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6E9D0650">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77777777" w:rsidR="00486059" w:rsidRDefault="00486059">
    <w:pPr>
      <w:pStyle w:val="En-tte"/>
    </w:pPr>
    <w:r w:rsidRPr="006346DF">
      <w:rPr>
        <w:noProof/>
      </w:rPr>
      <w:drawing>
        <wp:anchor distT="0" distB="0" distL="114300" distR="114300" simplePos="0" relativeHeight="251741184" behindDoc="0" locked="0" layoutInCell="1" allowOverlap="1" wp14:anchorId="2BCF5937" wp14:editId="4C9E4D80">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00FFC04" wp14:editId="30442176">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486059" w:rsidRPr="00ED3BFA" w:rsidRDefault="00486059"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14:paraId="68383F44" w14:textId="77777777" w:rsidR="00486059" w:rsidRPr="00ED3BFA" w:rsidRDefault="00486059"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86059"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77777777" w:rsidR="00486059" w:rsidRPr="006F1D99" w:rsidRDefault="00486059" w:rsidP="003C6A7D">
          <w:pPr>
            <w:pStyle w:val="InfoHeading"/>
            <w:jc w:val="left"/>
          </w:pPr>
          <w:r>
            <w:t>XXXX</w:t>
          </w:r>
        </w:p>
      </w:tc>
      <w:tc>
        <w:tcPr>
          <w:tcW w:w="283" w:type="dxa"/>
        </w:tcPr>
        <w:p w14:paraId="4CAD8348" w14:textId="77777777" w:rsidR="00486059" w:rsidRDefault="00486059" w:rsidP="003C6A7D">
          <w:pPr>
            <w:pStyle w:val="En-tte"/>
          </w:pPr>
        </w:p>
      </w:tc>
      <w:tc>
        <w:tcPr>
          <w:tcW w:w="1417" w:type="dxa"/>
          <w:vAlign w:val="bottom"/>
        </w:tcPr>
        <w:p w14:paraId="37924E54" w14:textId="77777777" w:rsidR="00486059" w:rsidRDefault="00486059"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486059" w:rsidRPr="00E300D2" w:rsidRDefault="00486059"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87162"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86059"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486059" w:rsidRDefault="00486059"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486059" w:rsidRDefault="00486059" w:rsidP="00E300D2">
          <w:pPr>
            <w:pStyle w:val="En-tte"/>
          </w:pPr>
        </w:p>
      </w:tc>
      <w:tc>
        <w:tcPr>
          <w:tcW w:w="7370" w:type="dxa"/>
          <w:vAlign w:val="bottom"/>
        </w:tcPr>
        <w:p w14:paraId="0CDF9F6F" w14:textId="77777777" w:rsidR="00486059" w:rsidRDefault="00486059" w:rsidP="00E300D2">
          <w:pPr>
            <w:pStyle w:val="InfoHeading"/>
          </w:pPr>
          <w:r>
            <w:t>XXXX</w:t>
          </w:r>
        </w:p>
      </w:tc>
    </w:tr>
  </w:tbl>
  <w:p w14:paraId="26F1E4EB" w14:textId="77777777" w:rsidR="00486059" w:rsidRDefault="00486059"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C658"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486059" w:rsidRPr="00E300D2" w:rsidRDefault="00486059" w:rsidP="00E300D2">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486059" w:rsidRDefault="00486059">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2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486059" w:rsidRPr="00ED3BFA" w:rsidRDefault="0048605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0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486059" w:rsidRPr="00ED3BFA" w:rsidRDefault="00486059"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F721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6C367"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86059"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486059" w:rsidRPr="006F1D99" w:rsidRDefault="00486059" w:rsidP="00635016">
          <w:pPr>
            <w:pStyle w:val="InfoHeading"/>
            <w:jc w:val="left"/>
          </w:pPr>
          <w:r>
            <w:t>XXXX</w:t>
          </w:r>
        </w:p>
      </w:tc>
      <w:tc>
        <w:tcPr>
          <w:tcW w:w="283" w:type="dxa"/>
        </w:tcPr>
        <w:p w14:paraId="2E168E65" w14:textId="77777777" w:rsidR="00486059" w:rsidRDefault="00486059" w:rsidP="00635016">
          <w:pPr>
            <w:pStyle w:val="En-tte"/>
          </w:pPr>
        </w:p>
      </w:tc>
      <w:tc>
        <w:tcPr>
          <w:tcW w:w="1417" w:type="dxa"/>
          <w:vAlign w:val="bottom"/>
        </w:tcPr>
        <w:p w14:paraId="32619022" w14:textId="77777777" w:rsidR="00486059" w:rsidRDefault="00486059"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486059" w:rsidRDefault="00486059">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F5D2F"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86059"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486059" w:rsidRDefault="00486059"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486059" w:rsidRDefault="00486059" w:rsidP="003C6A7D">
          <w:pPr>
            <w:pStyle w:val="En-tte"/>
          </w:pPr>
        </w:p>
      </w:tc>
      <w:tc>
        <w:tcPr>
          <w:tcW w:w="7370" w:type="dxa"/>
          <w:vAlign w:val="bottom"/>
        </w:tcPr>
        <w:p w14:paraId="7C78D295" w14:textId="77777777" w:rsidR="00486059" w:rsidRDefault="00486059" w:rsidP="003C6A7D">
          <w:pPr>
            <w:pStyle w:val="InfoHeading"/>
          </w:pPr>
          <w:r>
            <w:t>XXXX</w:t>
          </w:r>
        </w:p>
      </w:tc>
    </w:tr>
  </w:tbl>
  <w:p w14:paraId="4EB5F26D" w14:textId="77777777" w:rsidR="00486059" w:rsidRDefault="00486059">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486059" w:rsidRDefault="00486059">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486059" w:rsidRPr="00ED3BFA" w:rsidRDefault="00486059"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09"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486059" w:rsidRPr="00ED3BFA" w:rsidRDefault="00486059"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486059" w:rsidRDefault="00486059">
    <w:pPr>
      <w:pStyle w:val="En-tte"/>
    </w:pPr>
    <w:r w:rsidRPr="006346DF">
      <w:rPr>
        <w:noProof/>
      </w:rPr>
      <w:drawing>
        <wp:anchor distT="0" distB="0" distL="114300" distR="114300" simplePos="0" relativeHeight="251753472" behindDoc="0" locked="0" layoutInCell="1" allowOverlap="1" wp14:anchorId="472EDD98" wp14:editId="6BF7F5AB">
          <wp:simplePos x="0" y="0"/>
          <wp:positionH relativeFrom="page">
            <wp:posOffset>-85252</wp:posOffset>
          </wp:positionH>
          <wp:positionV relativeFrom="paragraph">
            <wp:posOffset>-675640</wp:posOffset>
          </wp:positionV>
          <wp:extent cx="9591040" cy="4859655"/>
          <wp:effectExtent l="0" t="0" r="0" b="0"/>
          <wp:wrapTopAndBottom/>
          <wp:docPr id="3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541B82C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486059" w:rsidRPr="00ED3BFA" w:rsidRDefault="00486059"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0"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486059" w:rsidRPr="00ED3BFA" w:rsidRDefault="00486059"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95AF1"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3C94D"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7777777" w:rsidR="00486059" w:rsidRDefault="00486059">
    <w:pPr>
      <w:pStyle w:val="En-tte"/>
    </w:pPr>
    <w:r>
      <w:rPr>
        <w:noProof/>
      </w:rPr>
      <mc:AlternateContent>
        <mc:Choice Requires="wps">
          <w:drawing>
            <wp:anchor distT="0" distB="0" distL="114300" distR="114300" simplePos="0" relativeHeight="251783168" behindDoc="0" locked="0" layoutInCell="1" allowOverlap="1" wp14:anchorId="0B2E009E" wp14:editId="7EDA51E3">
              <wp:simplePos x="0" y="0"/>
              <wp:positionH relativeFrom="page">
                <wp:posOffset>13022</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486059" w:rsidRPr="00ED3BFA" w:rsidRDefault="00486059" w:rsidP="003C6A7D">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1" type="#_x0000_t202" style="position:absolute;left:0;text-align:left;margin-left:1.05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" filled="f" stroked="f" strokeweight="3pt">
              <v:textbox>
                <w:txbxContent>
                  <w:p w14:paraId="28A14D40" w14:textId="77777777" w:rsidR="00486059" w:rsidRPr="00ED3BFA" w:rsidRDefault="00486059" w:rsidP="003C6A7D">
                    <w:pPr>
                      <w:jc w:val="right"/>
                      <w:rPr>
                        <w:b/>
                        <w:sz w:val="44"/>
                        <w:szCs w:val="44"/>
                        <w:lang w:val="en-GB"/>
                      </w:rPr>
                    </w:pPr>
                    <w:r>
                      <w:rPr>
                        <w:b/>
                        <w:sz w:val="44"/>
                        <w:szCs w:val="44"/>
                        <w:lang w:val="en-GB"/>
                      </w:rPr>
                      <w:t>Part 3</w:t>
                    </w:r>
                  </w:p>
                </w:txbxContent>
              </v:textbox>
              <w10:wrap anchorx="page"/>
            </v:shape>
          </w:pict>
        </mc:Fallback>
      </mc:AlternateContent>
    </w:r>
    <w:r w:rsidRPr="006346DF">
      <w:rPr>
        <w:noProof/>
      </w:rPr>
      <w:drawing>
        <wp:anchor distT="0" distB="0" distL="114300" distR="114300" simplePos="0" relativeHeight="251781120" behindDoc="0" locked="0" layoutInCell="1" allowOverlap="1" wp14:anchorId="18845CEA" wp14:editId="28ED42C5">
          <wp:simplePos x="0" y="0"/>
          <wp:positionH relativeFrom="page">
            <wp:posOffset>-85252</wp:posOffset>
          </wp:positionH>
          <wp:positionV relativeFrom="paragraph">
            <wp:posOffset>-675640</wp:posOffset>
          </wp:positionV>
          <wp:extent cx="9591040" cy="4859655"/>
          <wp:effectExtent l="0" t="0" r="0" b="0"/>
          <wp:wrapTopAndBottom/>
          <wp:docPr id="3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B006"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A704"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Serot">
    <w15:presenceInfo w15:providerId="Windows Live" w15:userId="8877625937b7a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63A33"/>
    <w:rsid w:val="00070E93"/>
    <w:rsid w:val="00076F68"/>
    <w:rsid w:val="00077BEC"/>
    <w:rsid w:val="00085755"/>
    <w:rsid w:val="000857E3"/>
    <w:rsid w:val="0009122E"/>
    <w:rsid w:val="000A4021"/>
    <w:rsid w:val="000A445D"/>
    <w:rsid w:val="000C007A"/>
    <w:rsid w:val="000E2BCD"/>
    <w:rsid w:val="000F2D58"/>
    <w:rsid w:val="00112646"/>
    <w:rsid w:val="00121827"/>
    <w:rsid w:val="0016647B"/>
    <w:rsid w:val="00171037"/>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1309"/>
    <w:rsid w:val="00287056"/>
    <w:rsid w:val="00296483"/>
    <w:rsid w:val="002B5A43"/>
    <w:rsid w:val="002D6F7B"/>
    <w:rsid w:val="002E1466"/>
    <w:rsid w:val="002F1B23"/>
    <w:rsid w:val="002F6DAE"/>
    <w:rsid w:val="0031310D"/>
    <w:rsid w:val="00320B6B"/>
    <w:rsid w:val="00347A7C"/>
    <w:rsid w:val="00350AED"/>
    <w:rsid w:val="003541D6"/>
    <w:rsid w:val="00354FB5"/>
    <w:rsid w:val="00357B2E"/>
    <w:rsid w:val="00397BAE"/>
    <w:rsid w:val="00397EDB"/>
    <w:rsid w:val="003C12B2"/>
    <w:rsid w:val="003C236A"/>
    <w:rsid w:val="003C6A7D"/>
    <w:rsid w:val="003C708D"/>
    <w:rsid w:val="003D5839"/>
    <w:rsid w:val="003F4EF8"/>
    <w:rsid w:val="0041354D"/>
    <w:rsid w:val="004304CD"/>
    <w:rsid w:val="00431D8D"/>
    <w:rsid w:val="0044553F"/>
    <w:rsid w:val="0046158D"/>
    <w:rsid w:val="00486059"/>
    <w:rsid w:val="004B3622"/>
    <w:rsid w:val="004C7878"/>
    <w:rsid w:val="004D09FD"/>
    <w:rsid w:val="005042F6"/>
    <w:rsid w:val="00504472"/>
    <w:rsid w:val="00561BE3"/>
    <w:rsid w:val="0057385C"/>
    <w:rsid w:val="005B53C7"/>
    <w:rsid w:val="005C0A9F"/>
    <w:rsid w:val="005D6B46"/>
    <w:rsid w:val="005E0FB7"/>
    <w:rsid w:val="005E5886"/>
    <w:rsid w:val="006106D2"/>
    <w:rsid w:val="00611909"/>
    <w:rsid w:val="00620278"/>
    <w:rsid w:val="006346DF"/>
    <w:rsid w:val="00635016"/>
    <w:rsid w:val="006518BC"/>
    <w:rsid w:val="00673594"/>
    <w:rsid w:val="00676AE9"/>
    <w:rsid w:val="00680307"/>
    <w:rsid w:val="0068145D"/>
    <w:rsid w:val="00682C05"/>
    <w:rsid w:val="00692AFE"/>
    <w:rsid w:val="006A009A"/>
    <w:rsid w:val="006C4460"/>
    <w:rsid w:val="006C7A1F"/>
    <w:rsid w:val="006C7CB1"/>
    <w:rsid w:val="006D3790"/>
    <w:rsid w:val="006E73C9"/>
    <w:rsid w:val="006F1D99"/>
    <w:rsid w:val="006F367B"/>
    <w:rsid w:val="007074EE"/>
    <w:rsid w:val="007519DD"/>
    <w:rsid w:val="007531BE"/>
    <w:rsid w:val="007641B1"/>
    <w:rsid w:val="00776BA1"/>
    <w:rsid w:val="007805A1"/>
    <w:rsid w:val="007869EE"/>
    <w:rsid w:val="00786F8A"/>
    <w:rsid w:val="007B49BA"/>
    <w:rsid w:val="007B7CB2"/>
    <w:rsid w:val="007D46C1"/>
    <w:rsid w:val="0080602D"/>
    <w:rsid w:val="0082719B"/>
    <w:rsid w:val="008271AC"/>
    <w:rsid w:val="00844193"/>
    <w:rsid w:val="00851FE1"/>
    <w:rsid w:val="00880BED"/>
    <w:rsid w:val="008915DD"/>
    <w:rsid w:val="008E76FB"/>
    <w:rsid w:val="00923F85"/>
    <w:rsid w:val="00931B99"/>
    <w:rsid w:val="009363FE"/>
    <w:rsid w:val="00945399"/>
    <w:rsid w:val="00955CD1"/>
    <w:rsid w:val="00960A4F"/>
    <w:rsid w:val="00977898"/>
    <w:rsid w:val="009A4D40"/>
    <w:rsid w:val="009C2EDE"/>
    <w:rsid w:val="009E4A9C"/>
    <w:rsid w:val="009F230E"/>
    <w:rsid w:val="00A43E08"/>
    <w:rsid w:val="00A446F9"/>
    <w:rsid w:val="00A63F15"/>
    <w:rsid w:val="00AA3A82"/>
    <w:rsid w:val="00AC470E"/>
    <w:rsid w:val="00AC7C2C"/>
    <w:rsid w:val="00AE14CA"/>
    <w:rsid w:val="00AE6CE0"/>
    <w:rsid w:val="00AF4048"/>
    <w:rsid w:val="00B36A1A"/>
    <w:rsid w:val="00B374ED"/>
    <w:rsid w:val="00B7413B"/>
    <w:rsid w:val="00B8137B"/>
    <w:rsid w:val="00B90D1D"/>
    <w:rsid w:val="00BA12BC"/>
    <w:rsid w:val="00BA59FE"/>
    <w:rsid w:val="00BC416E"/>
    <w:rsid w:val="00BD5BF6"/>
    <w:rsid w:val="00BE66E2"/>
    <w:rsid w:val="00C0356A"/>
    <w:rsid w:val="00C06FAC"/>
    <w:rsid w:val="00C52434"/>
    <w:rsid w:val="00C6025C"/>
    <w:rsid w:val="00CA5E54"/>
    <w:rsid w:val="00CB51C9"/>
    <w:rsid w:val="00CC2D7C"/>
    <w:rsid w:val="00CC639E"/>
    <w:rsid w:val="00CD2B04"/>
    <w:rsid w:val="00CD6CD4"/>
    <w:rsid w:val="00CE3E17"/>
    <w:rsid w:val="00D15F4B"/>
    <w:rsid w:val="00D4241B"/>
    <w:rsid w:val="00D44BED"/>
    <w:rsid w:val="00D61F0C"/>
    <w:rsid w:val="00D67413"/>
    <w:rsid w:val="00D75EF4"/>
    <w:rsid w:val="00DA72D7"/>
    <w:rsid w:val="00DC19B2"/>
    <w:rsid w:val="00DC2377"/>
    <w:rsid w:val="00DE061C"/>
    <w:rsid w:val="00E1165C"/>
    <w:rsid w:val="00E2135C"/>
    <w:rsid w:val="00E300D2"/>
    <w:rsid w:val="00E32BD9"/>
    <w:rsid w:val="00E45E6E"/>
    <w:rsid w:val="00E67D61"/>
    <w:rsid w:val="00E709ED"/>
    <w:rsid w:val="00E80DAA"/>
    <w:rsid w:val="00E83036"/>
    <w:rsid w:val="00E943B4"/>
    <w:rsid w:val="00EC7357"/>
    <w:rsid w:val="00ED3BFA"/>
    <w:rsid w:val="00EE21BD"/>
    <w:rsid w:val="00EF21B0"/>
    <w:rsid w:val="00F00798"/>
    <w:rsid w:val="00F1304B"/>
    <w:rsid w:val="00F1553D"/>
    <w:rsid w:val="00F358CD"/>
    <w:rsid w:val="00F45A70"/>
    <w:rsid w:val="00F603BE"/>
    <w:rsid w:val="00F64F12"/>
    <w:rsid w:val="00F71643"/>
    <w:rsid w:val="00F82388"/>
    <w:rsid w:val="00F879C8"/>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5B53C7"/>
    <w:pPr>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image" Target="media/image7.png"/><Relationship Id="rId42" Type="http://schemas.openxmlformats.org/officeDocument/2006/relationships/diagramQuickStyle" Target="diagrams/quickStyle1.xml"/><Relationship Id="rId47" Type="http://schemas.openxmlformats.org/officeDocument/2006/relationships/diagramQuickStyle" Target="diagrams/quickStyle2.xml"/><Relationship Id="rId63" Type="http://schemas.openxmlformats.org/officeDocument/2006/relationships/image" Target="media/image29.jpeg"/><Relationship Id="rId68" Type="http://schemas.openxmlformats.org/officeDocument/2006/relationships/image" Target="media/image34.png"/><Relationship Id="rId84" Type="http://schemas.openxmlformats.org/officeDocument/2006/relationships/hyperlink" Target="file:///D:\M.&#24037;&#19994;&#24037;&#31243;\2nd%20semester\Global%20Manufacturing%20Strategy\Bambu\Industry-Analysis-Report\Project\Report\Compiled_Report.docx" TargetMode="External"/><Relationship Id="rId89" Type="http://schemas.openxmlformats.org/officeDocument/2006/relationships/hyperlink" Target="file:///D:\M.&#24037;&#19994;&#24037;&#31243;\2nd%20semester\Global%20Manufacturing%20Strategy\Bambu\Industry-Analysis-Report\Project\Report\Compiled_Report.docx" TargetMode="External"/><Relationship Id="rId16" Type="http://schemas.openxmlformats.org/officeDocument/2006/relationships/footer" Target="footer2.xml"/><Relationship Id="rId11" Type="http://schemas.openxmlformats.org/officeDocument/2006/relationships/header" Target="header1.xml"/><Relationship Id="rId32" Type="http://schemas.openxmlformats.org/officeDocument/2006/relationships/image" Target="media/image14.jpeg"/><Relationship Id="rId37" Type="http://schemas.openxmlformats.org/officeDocument/2006/relationships/image" Target="media/image18.png"/><Relationship Id="rId53" Type="http://schemas.openxmlformats.org/officeDocument/2006/relationships/image" Target="media/image27.png"/><Relationship Id="rId58" Type="http://schemas.openxmlformats.org/officeDocument/2006/relationships/chart" Target="charts/chart6.xml"/><Relationship Id="rId74" Type="http://schemas.openxmlformats.org/officeDocument/2006/relationships/image" Target="media/image40.jpeg"/><Relationship Id="rId79" Type="http://schemas.openxmlformats.org/officeDocument/2006/relationships/header" Target="header10.xml"/><Relationship Id="rId5" Type="http://schemas.openxmlformats.org/officeDocument/2006/relationships/settings" Target="settings.xml"/><Relationship Id="rId90" Type="http://schemas.openxmlformats.org/officeDocument/2006/relationships/hyperlink" Target="file:///D:\M.&#24037;&#19994;&#24037;&#31243;\2nd%20semester\Global%20Manufacturing%20Strategy\Bambu\Industry-Analysis-Report\Project\Report\Compiled_Report.docx" TargetMode="External"/><Relationship Id="rId95" Type="http://schemas.microsoft.com/office/2011/relationships/people" Target="people.xml"/><Relationship Id="rId22" Type="http://schemas.openxmlformats.org/officeDocument/2006/relationships/image" Target="media/image8.png"/><Relationship Id="rId27" Type="http://schemas.openxmlformats.org/officeDocument/2006/relationships/image" Target="media/image9.png"/><Relationship Id="rId43" Type="http://schemas.openxmlformats.org/officeDocument/2006/relationships/diagramColors" Target="diagrams/colors1.xml"/><Relationship Id="rId48" Type="http://schemas.openxmlformats.org/officeDocument/2006/relationships/diagramColors" Target="diagrams/colors2.xml"/><Relationship Id="rId64" Type="http://schemas.openxmlformats.org/officeDocument/2006/relationships/image" Target="media/image30.png"/><Relationship Id="rId69" Type="http://schemas.openxmlformats.org/officeDocument/2006/relationships/image" Target="media/image35.jpeg"/><Relationship Id="rId80" Type="http://schemas.openxmlformats.org/officeDocument/2006/relationships/image" Target="media/image45.png"/><Relationship Id="rId85" Type="http://schemas.openxmlformats.org/officeDocument/2006/relationships/hyperlink" Target="file:///D:\M.&#24037;&#19994;&#24037;&#31243;\2nd%20semester\Global%20Manufacturing%20Strategy\Bambu\Industry-Analysis-Report\Project\Report\Compiled_Report.docx" TargetMode="Externa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image" Target="media/image15.png"/><Relationship Id="rId38" Type="http://schemas.openxmlformats.org/officeDocument/2006/relationships/image" Target="media/image19.jpeg"/><Relationship Id="rId46" Type="http://schemas.openxmlformats.org/officeDocument/2006/relationships/diagramLayout" Target="diagrams/layout2.xml"/><Relationship Id="rId59" Type="http://schemas.openxmlformats.org/officeDocument/2006/relationships/chart" Target="charts/chart7.xml"/><Relationship Id="rId67" Type="http://schemas.openxmlformats.org/officeDocument/2006/relationships/image" Target="media/image33.jpeg"/><Relationship Id="rId20" Type="http://schemas.openxmlformats.org/officeDocument/2006/relationships/header" Target="header5.xml"/><Relationship Id="rId41" Type="http://schemas.openxmlformats.org/officeDocument/2006/relationships/diagramLayout" Target="diagrams/layout1.xml"/><Relationship Id="rId54" Type="http://schemas.openxmlformats.org/officeDocument/2006/relationships/chart" Target="charts/chart2.xml"/><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hyperlink" Target="file:///D:\M.&#24037;&#19994;&#24037;&#31243;\2nd%20semester\Global%20Manufacturing%20Strategy\Bambu\Industry-Analysis-Report\Project\Report\Compiled_Report.docx" TargetMode="External"/><Relationship Id="rId88" Type="http://schemas.openxmlformats.org/officeDocument/2006/relationships/hyperlink" Target="file:///D:\M.&#24037;&#19994;&#24037;&#31243;\2nd%20semester\Global%20Manufacturing%20Strategy\Bambu\Industry-Analysis-Report\Project\Report\Compiled_Report.docx" TargetMode="External"/><Relationship Id="rId91" Type="http://schemas.openxmlformats.org/officeDocument/2006/relationships/hyperlink" Target="file:///D:\M.&#24037;&#19994;&#24037;&#31243;\2nd%20semester\Global%20Manufacturing%20Strategy\Bambu\Industry-Analysis-Report\Project\Report\Compiled_Report.docx" TargetMode="Externa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omments" Target="comments.xml"/><Relationship Id="rId28" Type="http://schemas.openxmlformats.org/officeDocument/2006/relationships/image" Target="media/image10.png"/><Relationship Id="rId36" Type="http://schemas.openxmlformats.org/officeDocument/2006/relationships/image" Target="media/image17.jpeg"/><Relationship Id="rId49" Type="http://schemas.microsoft.com/office/2007/relationships/diagramDrawing" Target="diagrams/drawing2.xml"/><Relationship Id="rId57" Type="http://schemas.openxmlformats.org/officeDocument/2006/relationships/chart" Target="charts/chart5.xml"/><Relationship Id="rId10" Type="http://schemas.openxmlformats.org/officeDocument/2006/relationships/image" Target="media/image2.jpg"/><Relationship Id="rId31" Type="http://schemas.openxmlformats.org/officeDocument/2006/relationships/image" Target="media/image13.jpeg"/><Relationship Id="rId44" Type="http://schemas.microsoft.com/office/2007/relationships/diagramDrawing" Target="diagrams/drawing1.xml"/><Relationship Id="rId52" Type="http://schemas.openxmlformats.org/officeDocument/2006/relationships/image" Target="media/image26.png"/><Relationship Id="rId60" Type="http://schemas.openxmlformats.org/officeDocument/2006/relationships/chart" Target="charts/chart8.xml"/><Relationship Id="rId65" Type="http://schemas.openxmlformats.org/officeDocument/2006/relationships/image" Target="media/image31.png"/><Relationship Id="rId73" Type="http://schemas.openxmlformats.org/officeDocument/2006/relationships/image" Target="media/image39.jpeg"/><Relationship Id="rId78" Type="http://schemas.openxmlformats.org/officeDocument/2006/relationships/image" Target="media/image44.jpeg"/><Relationship Id="rId81" Type="http://schemas.openxmlformats.org/officeDocument/2006/relationships/header" Target="header11.xml"/><Relationship Id="rId86" Type="http://schemas.openxmlformats.org/officeDocument/2006/relationships/hyperlink" Target="file:///D:\M.&#24037;&#19994;&#24037;&#31243;\2nd%20semester\Global%20Manufacturing%20Strategy\Bambu\Industry-Analysis-Report\Project\Report\Compiled_Report.docx" TargetMode="Externa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image" Target="media/image20.jpeg"/><Relationship Id="rId34" Type="http://schemas.openxmlformats.org/officeDocument/2006/relationships/image" Target="media/image16.jpeg"/><Relationship Id="rId50" Type="http://schemas.openxmlformats.org/officeDocument/2006/relationships/header" Target="header8.xml"/><Relationship Id="rId55" Type="http://schemas.openxmlformats.org/officeDocument/2006/relationships/chart" Target="charts/chart3.xml"/><Relationship Id="rId76" Type="http://schemas.openxmlformats.org/officeDocument/2006/relationships/image" Target="media/image42.jpe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7.jpeg"/><Relationship Id="rId92" Type="http://schemas.openxmlformats.org/officeDocument/2006/relationships/hyperlink" Target="file:///D:\M.&#24037;&#19994;&#24037;&#31243;\2nd%20semester\Global%20Manufacturing%20Strategy\Bambu\Industry-Analysis-Report\Project\Report\Compiled_Report.docx"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microsoft.com/office/2011/relationships/commentsExtended" Target="commentsExtended.xml"/><Relationship Id="rId40" Type="http://schemas.openxmlformats.org/officeDocument/2006/relationships/diagramData" Target="diagrams/data1.xml"/><Relationship Id="rId45" Type="http://schemas.openxmlformats.org/officeDocument/2006/relationships/diagramData" Target="diagrams/data2.xml"/><Relationship Id="rId66" Type="http://schemas.openxmlformats.org/officeDocument/2006/relationships/image" Target="media/image32.jpeg"/><Relationship Id="rId87" Type="http://schemas.openxmlformats.org/officeDocument/2006/relationships/hyperlink" Target="file:///D:\M.&#24037;&#19994;&#24037;&#31243;\2nd%20semester\Global%20Manufacturing%20Strategy\Bambu\Industry-Analysis-Report\Project\Report\Compiled_Report.docx" TargetMode="External"/><Relationship Id="rId61" Type="http://schemas.openxmlformats.org/officeDocument/2006/relationships/header" Target="header9.xml"/><Relationship Id="rId82" Type="http://schemas.openxmlformats.org/officeDocument/2006/relationships/hyperlink" Target="file:///D:\M.&#24037;&#19994;&#24037;&#31243;\2nd%20semester\Global%20Manufacturing%20Strategy\Bambu\Industry-Analysis-Report\Project\Report\Compiled_Report.docx" TargetMode="External"/><Relationship Id="rId19" Type="http://schemas.openxmlformats.org/officeDocument/2006/relationships/footer" Target="footer4.xml"/><Relationship Id="rId14" Type="http://schemas.openxmlformats.org/officeDocument/2006/relationships/header" Target="header2.xml"/><Relationship Id="rId30" Type="http://schemas.openxmlformats.org/officeDocument/2006/relationships/image" Target="media/image12.png"/><Relationship Id="rId35" Type="http://schemas.openxmlformats.org/officeDocument/2006/relationships/chart" Target="charts/chart1.xml"/><Relationship Id="rId56" Type="http://schemas.openxmlformats.org/officeDocument/2006/relationships/chart" Target="charts/chart4.xml"/><Relationship Id="rId77" Type="http://schemas.openxmlformats.org/officeDocument/2006/relationships/image" Target="media/image43.jpeg"/><Relationship Id="rId8" Type="http://schemas.openxmlformats.org/officeDocument/2006/relationships/endnotes" Target="endnotes.xml"/><Relationship Id="rId51" Type="http://schemas.openxmlformats.org/officeDocument/2006/relationships/footer" Target="footer5.xml"/><Relationship Id="rId72" Type="http://schemas.openxmlformats.org/officeDocument/2006/relationships/image" Target="media/image38.jpeg"/><Relationship Id="rId93" Type="http://schemas.openxmlformats.org/officeDocument/2006/relationships/header" Target="header12.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Feuille_de_calcul_Microsoft_Excel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Feuille_de_calcul_Microsoft_Excel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rgbClr val="00B0F0"/>
              </a:solidFill>
              <a:ln>
                <a:noFill/>
              </a:ln>
              <a:effectLst/>
            </c:spPr>
          </c:dPt>
          <c:dPt>
            <c:idx val="10"/>
            <c:invertIfNegative val="0"/>
            <c:bubble3D val="0"/>
            <c:spPr>
              <a:solidFill>
                <a:srgbClr val="00B0F0"/>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558011136"/>
        <c:axId val="-1558014944"/>
      </c:barChart>
      <c:catAx>
        <c:axId val="-15580111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14944"/>
        <c:crosses val="autoZero"/>
        <c:auto val="1"/>
        <c:lblAlgn val="ctr"/>
        <c:lblOffset val="100"/>
        <c:noMultiLvlLbl val="0"/>
      </c:catAx>
      <c:valAx>
        <c:axId val="-1558014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11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chemeClr val="accent6"/>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558022560"/>
        <c:axId val="-1558017120"/>
      </c:barChart>
      <c:catAx>
        <c:axId val="-1558022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1558017120"/>
        <c:crosses val="autoZero"/>
        <c:auto val="1"/>
        <c:lblAlgn val="ctr"/>
        <c:lblOffset val="100"/>
        <c:noMultiLvlLbl val="0"/>
      </c:catAx>
      <c:valAx>
        <c:axId val="-155801712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225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558026912"/>
        <c:axId val="-1558012768"/>
      </c:barChart>
      <c:catAx>
        <c:axId val="-1558026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12768"/>
        <c:crosses val="autoZero"/>
        <c:auto val="1"/>
        <c:lblAlgn val="ctr"/>
        <c:lblOffset val="100"/>
        <c:noMultiLvlLbl val="0"/>
      </c:catAx>
      <c:valAx>
        <c:axId val="-1558012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26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558009504"/>
        <c:axId val="-1558010048"/>
      </c:barChart>
      <c:catAx>
        <c:axId val="-1558009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10048"/>
        <c:crosses val="autoZero"/>
        <c:auto val="1"/>
        <c:lblAlgn val="ctr"/>
        <c:lblOffset val="100"/>
        <c:noMultiLvlLbl val="0"/>
      </c:catAx>
      <c:valAx>
        <c:axId val="-1558010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09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558008960"/>
        <c:axId val="-1558008416"/>
      </c:barChart>
      <c:catAx>
        <c:axId val="-1558008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08416"/>
        <c:crosses val="autoZero"/>
        <c:auto val="1"/>
        <c:lblAlgn val="ctr"/>
        <c:lblOffset val="100"/>
        <c:noMultiLvlLbl val="0"/>
      </c:catAx>
      <c:valAx>
        <c:axId val="-1558008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558006240"/>
        <c:axId val="-1558005696"/>
      </c:barChart>
      <c:catAx>
        <c:axId val="-1558006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05696"/>
        <c:crosses val="autoZero"/>
        <c:auto val="1"/>
        <c:lblAlgn val="ctr"/>
        <c:lblOffset val="100"/>
        <c:noMultiLvlLbl val="0"/>
      </c:catAx>
      <c:valAx>
        <c:axId val="-1558005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58006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DB88539B-C36E-49C9-95B8-357B30CC6FB7}" type="presOf" srcId="{A1CF204F-A4AE-4C27-A499-A84CC462CB14}" destId="{ED07D604-A1FA-45C2-83E8-46304F4E23CF}" srcOrd="0" destOrd="0" presId="NewsLayout3_4/15/2011 5:17:28 PM#11"/>
    <dgm:cxn modelId="{D3A28B93-B293-41E9-BBDA-F274CC5B70FF}" type="presOf" srcId="{676DE0A4-046E-4C76-A131-D2C54B5B49EE}" destId="{60DFF8CA-6103-4981-914D-3C38802974B5}" srcOrd="0" destOrd="0" presId="NewsLayout3_4/15/2011 5:17:28 PM#11"/>
    <dgm:cxn modelId="{56EE25E9-6DCF-4311-81D9-CA568CB829CE}" type="presParOf" srcId="{ED07D604-A1FA-45C2-83E8-46304F4E23CF}" destId="{60DFF8CA-6103-4981-914D-3C38802974B5}" srcOrd="0" destOrd="0" presId="NewsLayout3_4/15/2011 5:17:28 PM#11"/>
    <dgm:cxn modelId="{C045D890-B1BE-44E3-A626-2472A70A251A}"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2D844FD0-9231-4701-96AF-720F3A93E08D}" type="presOf" srcId="{2BF98C47-A3F5-4C01-89F9-C150FA7CAE83}" destId="{DEE4C6B8-3D38-4EC1-B9B6-0382BD6E842A}" srcOrd="1" destOrd="0" presId="urn:microsoft.com/office/officeart/2005/8/layout/vList4"/>
    <dgm:cxn modelId="{F14CB1DB-212F-4C63-9276-AB5B87578BCC}" type="presOf" srcId="{A8CDFBF7-4A0A-41E6-A4FB-430EAB28A818}" destId="{E5D47EAD-CED2-4B45-A536-92FC8CFFA793}" srcOrd="1" destOrd="0" presId="urn:microsoft.com/office/officeart/2005/8/layout/vList4"/>
    <dgm:cxn modelId="{10529694-0296-452C-B258-362F635E8F21}" type="presOf" srcId="{7EADADC2-36FB-4D80-906A-4EF42622B616}" destId="{E5D47EAD-CED2-4B45-A536-92FC8CFFA793}" srcOrd="1"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B3A39D9F-25BC-46CC-ABC8-81F1EF16E7E7}" type="presOf" srcId="{638BCA77-7703-468F-9492-0F8971F2937A}" destId="{B2DA7106-F1B8-42A5-8567-017CCB15EDA5}" srcOrd="0" destOrd="0" presId="urn:microsoft.com/office/officeart/2005/8/layout/vList4"/>
    <dgm:cxn modelId="{9A18994D-0926-4CD5-A891-0B829700FAA4}" type="presOf" srcId="{C340AB64-4389-4017-9569-1AC440ABE4B8}" destId="{3800B7A2-6A4B-411C-AF13-A4BEE58EBFC8}" srcOrd="0" destOrd="0" presId="urn:microsoft.com/office/officeart/2005/8/layout/vList4"/>
    <dgm:cxn modelId="{2B23A87C-B698-4978-BA4A-B07C008D370E}" type="presOf" srcId="{16310D0F-E854-49F6-85B4-54FF37BD104B}" destId="{DEE4C6B8-3D38-4EC1-B9B6-0382BD6E842A}" srcOrd="1" destOrd="1" presId="urn:microsoft.com/office/officeart/2005/8/layout/vList4"/>
    <dgm:cxn modelId="{DA8F332B-A300-49A0-8900-B9A30E764896}" type="presOf" srcId="{7EADADC2-36FB-4D80-906A-4EF42622B616}" destId="{4C8D48FF-8EF2-448C-95C8-4B5B92FE2167}" srcOrd="0" destOrd="1" presId="urn:microsoft.com/office/officeart/2005/8/layout/vList4"/>
    <dgm:cxn modelId="{00C6EBFF-402A-4D0A-BCCE-34E168D04FA9}" type="presOf" srcId="{A31588B0-7617-4DD4-B99C-D8D287CBD84C}" destId="{0ABC9665-20F4-4117-9473-21E03FEB88BE}" srcOrd="0" destOrd="0" presId="urn:microsoft.com/office/officeart/2005/8/layout/vList4"/>
    <dgm:cxn modelId="{07FE98DF-A414-4107-B94F-77435AD96D84}" type="presOf" srcId="{1402FBA9-F83C-454D-A9A2-354CDB055E0C}" destId="{6EB8D6F6-C615-4E2B-B8D0-1C26EE4A585E}" srcOrd="1"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A372E0C8-2415-4A49-BBF6-065DFAAB8127}" srcId="{C340AB64-4389-4017-9569-1AC440ABE4B8}" destId="{5BBCB804-44EE-4859-A289-EC8C63A4FDF0}" srcOrd="0" destOrd="0" parTransId="{F7B09C73-118D-426D-9C29-A7893B66F065}" sibTransId="{EA3529DD-633C-4D8B-B9C3-ED0579969680}"/>
    <dgm:cxn modelId="{5094F65B-5E9E-47D3-9BC7-5D0DDAC265D4}" type="presOf" srcId="{C340AB64-4389-4017-9569-1AC440ABE4B8}" destId="{7EEBF651-4C43-4E64-8148-FC8BE36F7A9C}" srcOrd="1" destOrd="0" presId="urn:microsoft.com/office/officeart/2005/8/layout/vList4"/>
    <dgm:cxn modelId="{801C5550-B471-4321-A3A6-A318C30874A3}" type="presOf" srcId="{2BF98C47-A3F5-4C01-89F9-C150FA7CAE83}" destId="{DCE94FDB-ED74-4EE3-82DB-61C03F70CA5E}" srcOrd="0" destOrd="0" presId="urn:microsoft.com/office/officeart/2005/8/layout/vList4"/>
    <dgm:cxn modelId="{F0199279-98E0-423F-80CD-643C9EA9D181}" type="presOf" srcId="{5BBCB804-44EE-4859-A289-EC8C63A4FDF0}" destId="{3800B7A2-6A4B-411C-AF13-A4BEE58EBFC8}" srcOrd="0" destOrd="1" presId="urn:microsoft.com/office/officeart/2005/8/layout/vList4"/>
    <dgm:cxn modelId="{804A7E6B-635B-4838-98C3-F845A4302EC2}" type="presOf" srcId="{A8CDFBF7-4A0A-41E6-A4FB-430EAB28A818}" destId="{4C8D48FF-8EF2-448C-95C8-4B5B92FE2167}" srcOrd="0" destOrd="0" presId="urn:microsoft.com/office/officeart/2005/8/layout/vList4"/>
    <dgm:cxn modelId="{BADB0CED-658D-40E2-AAC2-8BC26B1A594C}" type="presOf" srcId="{5BBCB804-44EE-4859-A289-EC8C63A4FDF0}" destId="{7EEBF651-4C43-4E64-8148-FC8BE36F7A9C}" srcOrd="1" destOrd="1" presId="urn:microsoft.com/office/officeart/2005/8/layout/vList4"/>
    <dgm:cxn modelId="{7A5B478E-569F-48B0-A7D5-1A95D8CC4FC1}" type="presOf" srcId="{1402FBA9-F83C-454D-A9A2-354CDB055E0C}" destId="{B2DA7106-F1B8-42A5-8567-017CCB15EDA5}"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F1862527-60F6-419C-8C0B-130F4777D150}" type="presOf" srcId="{16310D0F-E854-49F6-85B4-54FF37BD104B}" destId="{DCE94FDB-ED74-4EE3-82DB-61C03F70CA5E}"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097D56D4-8117-474F-9F4E-076F4ED29DD8}" type="presOf" srcId="{638BCA77-7703-468F-9492-0F8971F2937A}" destId="{6EB8D6F6-C615-4E2B-B8D0-1C26EE4A585E}"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14DA31CA-D824-48C9-9A59-F502250DC306}" srcId="{638BCA77-7703-468F-9492-0F8971F2937A}" destId="{1402FBA9-F83C-454D-A9A2-354CDB055E0C}" srcOrd="0" destOrd="0" parTransId="{5BCF16E6-B30B-40ED-8EBA-ABF8855FB9DB}" sibTransId="{C0026346-19C9-444B-9F2C-B7A7FEDC4D94}"/>
    <dgm:cxn modelId="{0868A41D-11BD-4961-86E1-0FB84FFAB65A}" type="presParOf" srcId="{0ABC9665-20F4-4117-9473-21E03FEB88BE}" destId="{32E2C055-F077-48F7-9BD6-8374F96FF09F}" srcOrd="0" destOrd="0" presId="urn:microsoft.com/office/officeart/2005/8/layout/vList4"/>
    <dgm:cxn modelId="{395F08F8-364A-4C65-BE29-49FD615F0CE2}" type="presParOf" srcId="{32E2C055-F077-48F7-9BD6-8374F96FF09F}" destId="{DCE94FDB-ED74-4EE3-82DB-61C03F70CA5E}" srcOrd="0" destOrd="0" presId="urn:microsoft.com/office/officeart/2005/8/layout/vList4"/>
    <dgm:cxn modelId="{4F82D5CD-74BB-4B5E-8EE7-EEB385654CEA}" type="presParOf" srcId="{32E2C055-F077-48F7-9BD6-8374F96FF09F}" destId="{B1A1E1BC-AC4A-4316-8A8B-AA5D86BE4762}" srcOrd="1" destOrd="0" presId="urn:microsoft.com/office/officeart/2005/8/layout/vList4"/>
    <dgm:cxn modelId="{2D9B6569-568F-48E7-8E08-7B52BC6EDE37}" type="presParOf" srcId="{32E2C055-F077-48F7-9BD6-8374F96FF09F}" destId="{DEE4C6B8-3D38-4EC1-B9B6-0382BD6E842A}" srcOrd="2" destOrd="0" presId="urn:microsoft.com/office/officeart/2005/8/layout/vList4"/>
    <dgm:cxn modelId="{F9E30E51-44B4-4A4E-B6D5-9A98D74DA921}" type="presParOf" srcId="{0ABC9665-20F4-4117-9473-21E03FEB88BE}" destId="{07E6AB31-50B1-4EF6-ACC7-85AED178493C}" srcOrd="1" destOrd="0" presId="urn:microsoft.com/office/officeart/2005/8/layout/vList4"/>
    <dgm:cxn modelId="{91E4B1CC-FB19-4A3B-A8E4-B8B40C8F9B77}" type="presParOf" srcId="{0ABC9665-20F4-4117-9473-21E03FEB88BE}" destId="{91B926C0-7546-470C-A173-218529FC73B5}" srcOrd="2" destOrd="0" presId="urn:microsoft.com/office/officeart/2005/8/layout/vList4"/>
    <dgm:cxn modelId="{7546C21B-F9A7-4E4B-AFBA-D35805E5B657}" type="presParOf" srcId="{91B926C0-7546-470C-A173-218529FC73B5}" destId="{4C8D48FF-8EF2-448C-95C8-4B5B92FE2167}" srcOrd="0" destOrd="0" presId="urn:microsoft.com/office/officeart/2005/8/layout/vList4"/>
    <dgm:cxn modelId="{4B1EE4A3-4B4B-4B27-97B4-C76456DF7189}" type="presParOf" srcId="{91B926C0-7546-470C-A173-218529FC73B5}" destId="{316346CF-7909-4E85-8632-53916C4B5A40}" srcOrd="1" destOrd="0" presId="urn:microsoft.com/office/officeart/2005/8/layout/vList4"/>
    <dgm:cxn modelId="{466EAAA8-046B-4907-BFE0-2AD7B9A1A0F9}" type="presParOf" srcId="{91B926C0-7546-470C-A173-218529FC73B5}" destId="{E5D47EAD-CED2-4B45-A536-92FC8CFFA793}" srcOrd="2" destOrd="0" presId="urn:microsoft.com/office/officeart/2005/8/layout/vList4"/>
    <dgm:cxn modelId="{E95F9C35-4360-45BE-81DA-8C1CD3082D6B}" type="presParOf" srcId="{0ABC9665-20F4-4117-9473-21E03FEB88BE}" destId="{232660D1-0259-44A6-AB1A-89F85FC63903}" srcOrd="3" destOrd="0" presId="urn:microsoft.com/office/officeart/2005/8/layout/vList4"/>
    <dgm:cxn modelId="{74F2C467-4F58-4DE0-ADFA-358C528EB608}" type="presParOf" srcId="{0ABC9665-20F4-4117-9473-21E03FEB88BE}" destId="{479D704C-A5A2-407C-81D1-9696DABA2533}" srcOrd="4" destOrd="0" presId="urn:microsoft.com/office/officeart/2005/8/layout/vList4"/>
    <dgm:cxn modelId="{B0FD9A50-40DB-4BA1-834D-601AE7FFD477}" type="presParOf" srcId="{479D704C-A5A2-407C-81D1-9696DABA2533}" destId="{3800B7A2-6A4B-411C-AF13-A4BEE58EBFC8}" srcOrd="0" destOrd="0" presId="urn:microsoft.com/office/officeart/2005/8/layout/vList4"/>
    <dgm:cxn modelId="{D4914358-1985-4144-9E40-E19A27E086C3}" type="presParOf" srcId="{479D704C-A5A2-407C-81D1-9696DABA2533}" destId="{EC3FDD63-D640-42B2-B2CC-D3B7FCFD42EB}" srcOrd="1" destOrd="0" presId="urn:microsoft.com/office/officeart/2005/8/layout/vList4"/>
    <dgm:cxn modelId="{7BECBADA-BD64-4E00-A2B8-2ACBA2AD29A3}" type="presParOf" srcId="{479D704C-A5A2-407C-81D1-9696DABA2533}" destId="{7EEBF651-4C43-4E64-8148-FC8BE36F7A9C}" srcOrd="2" destOrd="0" presId="urn:microsoft.com/office/officeart/2005/8/layout/vList4"/>
    <dgm:cxn modelId="{D81B730D-6246-41AB-80ED-A669CEB41DA9}" type="presParOf" srcId="{0ABC9665-20F4-4117-9473-21E03FEB88BE}" destId="{BAD8D1D6-4045-469D-83BD-F5C7A58C1A63}" srcOrd="5" destOrd="0" presId="urn:microsoft.com/office/officeart/2005/8/layout/vList4"/>
    <dgm:cxn modelId="{996A307D-013B-44F3-B8AF-2CCF0E705796}" type="presParOf" srcId="{0ABC9665-20F4-4117-9473-21E03FEB88BE}" destId="{13E78A69-5044-4DED-A634-1366C4F123D1}" srcOrd="6" destOrd="0" presId="urn:microsoft.com/office/officeart/2005/8/layout/vList4"/>
    <dgm:cxn modelId="{1D467AD0-DCE2-4C8B-955C-324FB742F423}" type="presParOf" srcId="{13E78A69-5044-4DED-A634-1366C4F123D1}" destId="{B2DA7106-F1B8-42A5-8567-017CCB15EDA5}" srcOrd="0" destOrd="0" presId="urn:microsoft.com/office/officeart/2005/8/layout/vList4"/>
    <dgm:cxn modelId="{581645E7-5B13-4018-A550-C89AFC01C23C}" type="presParOf" srcId="{13E78A69-5044-4DED-A634-1366C4F123D1}" destId="{BEA3C360-D051-4462-A7D1-1E1FB72C185B}" srcOrd="1" destOrd="0" presId="urn:microsoft.com/office/officeart/2005/8/layout/vList4"/>
    <dgm:cxn modelId="{7F18E8DC-C46B-4221-B9D4-B040E84D9519}"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E4397"/>
    <w:rsid w:val="00780239"/>
    <w:rsid w:val="00793958"/>
    <w:rsid w:val="008001AC"/>
    <w:rsid w:val="0089679A"/>
    <w:rsid w:val="009F746E"/>
    <w:rsid w:val="00B544A2"/>
    <w:rsid w:val="00B67B93"/>
    <w:rsid w:val="00C450F2"/>
    <w:rsid w:val="00D46C49"/>
    <w:rsid w:val="00D533C4"/>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BE0EC6-CB3E-4C89-9C0B-8E5398365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52</Pages>
  <Words>14037</Words>
  <Characters>77205</Characters>
  <Application>Microsoft Office Word</Application>
  <DocSecurity>0</DocSecurity>
  <Lines>643</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1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26</cp:revision>
  <cp:lastPrinted>2015-06-04T02:20:00Z</cp:lastPrinted>
  <dcterms:created xsi:type="dcterms:W3CDTF">2015-06-04T02:12:00Z</dcterms:created>
  <dcterms:modified xsi:type="dcterms:W3CDTF">2015-06-0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